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10133" w14:textId="7D495723" w:rsidR="00EA50A7" w:rsidRPr="0001485A" w:rsidRDefault="00A55B77" w:rsidP="0001485A">
      <w:pPr>
        <w:pStyle w:val="PaperTitle"/>
        <w:rPr>
          <w:lang w:val="id"/>
        </w:rPr>
      </w:pPr>
      <w:r w:rsidRPr="00A55B77">
        <w:rPr>
          <w:lang w:val="id"/>
        </w:rPr>
        <w:t>Quality Control Analysis in the E-Bike Assembly Process Using Six Sigma and Kaizen Methods</w:t>
      </w:r>
    </w:p>
    <w:p w14:paraId="50BF688B" w14:textId="647EB9F5" w:rsidR="00EA50A7" w:rsidRPr="00F350C5" w:rsidRDefault="0001485A" w:rsidP="00784F94">
      <w:pPr>
        <w:pStyle w:val="AuthorName"/>
        <w:rPr>
          <w:b/>
          <w:szCs w:val="28"/>
        </w:rPr>
      </w:pPr>
      <w:r>
        <w:t>Raden Danang Aryo Putro Satriyono</w:t>
      </w:r>
      <w:r w:rsidR="005C2B16">
        <w:rPr>
          <w:vertAlign w:val="superscript"/>
        </w:rPr>
        <w:t>a</w:t>
      </w:r>
      <w:r w:rsidR="00EA50A7">
        <w:rPr>
          <w:vertAlign w:val="superscript"/>
        </w:rPr>
        <w:t>)</w:t>
      </w:r>
      <w:r w:rsidR="000A1825">
        <w:t xml:space="preserve"> and</w:t>
      </w:r>
      <w:r w:rsidR="00EA50A7" w:rsidRPr="00F350C5">
        <w:t xml:space="preserve"> </w:t>
      </w:r>
      <w:r>
        <w:t>Alzura Ryanda Fadly Radiansyah</w:t>
      </w:r>
      <w:r w:rsidR="005C2B16">
        <w:rPr>
          <w:vertAlign w:val="superscript"/>
        </w:rPr>
        <w:t>b</w:t>
      </w:r>
      <w:r w:rsidR="00DA6D7D" w:rsidRPr="00DA6D7D">
        <w:rPr>
          <w:vertAlign w:val="superscript"/>
        </w:rPr>
        <w:t>)</w:t>
      </w:r>
      <w:r w:rsidR="00EA50A7" w:rsidRPr="00F350C5">
        <w:t xml:space="preserve"> </w:t>
      </w:r>
    </w:p>
    <w:p w14:paraId="5A1A6E2B" w14:textId="645E3B16" w:rsidR="00EA50A7" w:rsidRDefault="005F3FF0" w:rsidP="005649A6">
      <w:pPr>
        <w:pStyle w:val="AuthorAffiliation"/>
      </w:pPr>
      <w:r>
        <w:t>Faculty</w:t>
      </w:r>
      <w:r w:rsidR="00B6146E">
        <w:t xml:space="preserve"> of Engineering, Universitas </w:t>
      </w:r>
      <w:r>
        <w:t xml:space="preserve">Muhammadiyah Surakarta, </w:t>
      </w:r>
      <w:r w:rsidR="000A1825">
        <w:t>Surakarta</w:t>
      </w:r>
      <w:r w:rsidR="00B6146E">
        <w:t xml:space="preserve">, </w:t>
      </w:r>
      <w:r>
        <w:t>Indonesia</w:t>
      </w:r>
      <w:r w:rsidR="00B6146E">
        <w:t xml:space="preserve"> </w:t>
      </w:r>
    </w:p>
    <w:p w14:paraId="2F3BAB1C" w14:textId="77777777" w:rsidR="005649A6" w:rsidRPr="002E09EC" w:rsidRDefault="005649A6" w:rsidP="005649A6">
      <w:pPr>
        <w:pStyle w:val="AuthorAffiliation"/>
      </w:pPr>
    </w:p>
    <w:p w14:paraId="43014103" w14:textId="70270FAB" w:rsidR="00EA50A7" w:rsidRPr="002E09EC" w:rsidRDefault="005C2B16" w:rsidP="005649A6">
      <w:pPr>
        <w:pStyle w:val="AuthorEmail"/>
        <w:rPr>
          <w:shd w:val="clear" w:color="auto" w:fill="FFFFFF"/>
        </w:rPr>
      </w:pPr>
      <w:r>
        <w:rPr>
          <w:shd w:val="clear" w:color="auto" w:fill="FFFFFF"/>
          <w:vertAlign w:val="superscript"/>
        </w:rPr>
        <w:t>a)</w:t>
      </w:r>
      <w:r w:rsidR="000A1825">
        <w:rPr>
          <w:shd w:val="clear" w:color="auto" w:fill="FFFFFF"/>
          <w:vertAlign w:val="superscript"/>
        </w:rPr>
        <w:t xml:space="preserve"> </w:t>
      </w:r>
      <w:r w:rsidR="00EA50A7" w:rsidRPr="002E09EC">
        <w:rPr>
          <w:shd w:val="clear" w:color="auto" w:fill="FFFFFF"/>
          <w:lang w:val="id-ID"/>
        </w:rPr>
        <w:t xml:space="preserve">Corresponding author: </w:t>
      </w:r>
      <w:r w:rsidR="003D21C7" w:rsidRPr="003D21C7">
        <w:rPr>
          <w:shd w:val="clear" w:color="auto" w:fill="FFFFFF"/>
          <w:lang w:val="id-ID"/>
        </w:rPr>
        <w:t>rda715@ums.ac.id</w:t>
      </w:r>
    </w:p>
    <w:p w14:paraId="6E88952D" w14:textId="3EF8C8AA" w:rsidR="00EA50A7" w:rsidRDefault="005C2B16" w:rsidP="005649A6">
      <w:pPr>
        <w:pStyle w:val="AuthorEmail"/>
      </w:pPr>
      <w:r>
        <w:rPr>
          <w:vertAlign w:val="superscript"/>
        </w:rPr>
        <w:t>b)</w:t>
      </w:r>
      <w:r w:rsidR="000A1825">
        <w:rPr>
          <w:vertAlign w:val="superscript"/>
        </w:rPr>
        <w:t xml:space="preserve"> </w:t>
      </w:r>
      <w:r w:rsidR="005F3FF0">
        <w:t>D600200</w:t>
      </w:r>
      <w:r w:rsidR="005F3FF0" w:rsidRPr="005F3FF0">
        <w:t>021</w:t>
      </w:r>
      <w:r w:rsidR="00EC02EB">
        <w:t>@</w:t>
      </w:r>
      <w:r w:rsidR="005F3FF0">
        <w:t>ums.ac.id</w:t>
      </w:r>
    </w:p>
    <w:p w14:paraId="128B343A" w14:textId="32937FAD"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5F3FF0" w:rsidRPr="00217AFC">
        <w:rPr>
          <w:rStyle w:val="Emphasis"/>
          <w:i w:val="0"/>
          <w:iCs w:val="0"/>
        </w:rPr>
        <w:t>PT. Roda Pasifik Mandiri is a manufacturing company engaged in the production and assembly of bicycles of various types and sizes. In addition to bicycles, this company also produces electric motorcycles. In maintaining customer comfort and satisfaction, the company must provide quality according to customer demand. To maintain quality, it is necessary to control the quality of each production process. Quality control is very important in influencing the quality of products that will be distributed to customers. The six sigma method is a quality control method, using six sigma with the DMAIC (define, measure, analyze, improve, and control) approach. This approach is supported by SIPOC diagrams, diagrams that explain the flow from suppliers to customers. The data processing uses a p-chart to determine the control limits for product defects, a Pareto chart to determine the highest defects, and a fishbone diagram to see cause-effect caused by humans, machines, materials, methods, and the environment. The last data processing is using the kaizen method which functions to provide suggestions regarding the cause-effect defects that occur in each assembly.</w:t>
      </w:r>
    </w:p>
    <w:p w14:paraId="282ACB97" w14:textId="7355D89F" w:rsidR="00EA50A7" w:rsidRDefault="00EA50A7" w:rsidP="00784F94">
      <w:pPr>
        <w:pStyle w:val="Abstract"/>
      </w:pPr>
      <w:r w:rsidRPr="002E09EC">
        <w:rPr>
          <w:b/>
        </w:rPr>
        <w:t xml:space="preserve">Keywords: </w:t>
      </w:r>
      <w:r w:rsidR="005F3FF0" w:rsidRPr="00217AFC">
        <w:rPr>
          <w:iCs/>
          <w:lang w:val="id"/>
        </w:rPr>
        <w:t>Quality Control, Six Sigma, Defect, Kaizen, E-Bike</w:t>
      </w:r>
      <w:r w:rsidRPr="002E09EC">
        <w:t xml:space="preserve"> </w:t>
      </w:r>
    </w:p>
    <w:p w14:paraId="0CD11642" w14:textId="11C772BC" w:rsidR="00EA50A7" w:rsidRPr="00784F94" w:rsidRDefault="00EA50A7" w:rsidP="00784F94">
      <w:pPr>
        <w:pStyle w:val="Heading1"/>
      </w:pPr>
      <w:r w:rsidRPr="00784F94">
        <w:t>INTRODUCTION</w:t>
      </w:r>
    </w:p>
    <w:p w14:paraId="1D173B80" w14:textId="508B5A8E" w:rsidR="00A55B77" w:rsidRPr="00217AFC" w:rsidRDefault="00A55B77" w:rsidP="00A55B77">
      <w:pPr>
        <w:pStyle w:val="Paragraph"/>
        <w:rPr>
          <w:rStyle w:val="Emphasis"/>
          <w:i w:val="0"/>
          <w:iCs w:val="0"/>
        </w:rPr>
      </w:pPr>
      <w:r w:rsidRPr="00217AFC">
        <w:rPr>
          <w:rStyle w:val="Emphasis"/>
          <w:i w:val="0"/>
          <w:iCs w:val="0"/>
        </w:rPr>
        <w:t>Quality is the characteristic possessed by a product or service, and these characteristics are related to one or more other characteristics. Quality becomes one of the assessment and decision factors for consumers in the competition between products and services. Quality is based on the actual experience of customers with the product and service, measured according to customer requirements and demands</w:t>
      </w:r>
      <w:r w:rsidR="007D0A04">
        <w:rPr>
          <w:rStyle w:val="Emphasis"/>
          <w:i w:val="0"/>
          <w:iCs w:val="0"/>
        </w:rPr>
        <w:t xml:space="preserve"> </w:t>
      </w:r>
      <w:r w:rsidR="007D0A04">
        <w:rPr>
          <w:rStyle w:val="Emphasis"/>
          <w:i w:val="0"/>
          <w:iCs w:val="0"/>
        </w:rPr>
        <w:fldChar w:fldCharType="begin"/>
      </w:r>
      <w:r w:rsidR="007D0A04">
        <w:rPr>
          <w:rStyle w:val="Emphasis"/>
          <w:i w:val="0"/>
          <w:iCs w:val="0"/>
        </w:rPr>
        <w:instrText xml:space="preserve"> ADDIN EN.CITE &lt;EndNote&gt;&lt;Cite&gt;&lt;Author&gt;Nasution&lt;/Author&gt;&lt;Year&gt;2023&lt;/Year&gt;&lt;RecNum&gt;1&lt;/RecNum&gt;&lt;DisplayText&gt;[1]&lt;/DisplayText&gt;&lt;record&gt;&lt;rec-number&gt;1&lt;/rec-number&gt;&lt;foreign-keys&gt;&lt;key app="EN" db-id="d5dpp2fsaev5xoefssrxtxajd9xeev2xz9dv" timestamp="1726710583"&gt;1&lt;/key&gt;&lt;/foreign-keys&gt;&lt;ref-type name="Journal Article"&gt;17&lt;/ref-type&gt;&lt;contributors&gt;&lt;authors&gt;&lt;author&gt;Nasution, Diko Ryanda&lt;/author&gt;&lt;author&gt;Hasibuan, Abdurozzaq&lt;/author&gt;&lt;author&gt;Sibuea, Siti Rahma&lt;/author&gt;&lt;/authors&gt;&lt;/contributors&gt;&lt;titles&gt;&lt;title&gt;Pengendalian Kualitas CPO untuk Meminimumkan ALB Menggunakan Metode DMAIC&lt;/title&gt;&lt;secondary-title&gt;Blend Sains Jurnal Teknik&lt;/secondary-title&gt;&lt;/titles&gt;&lt;periodical&gt;&lt;full-title&gt;Blend Sains Jurnal Teknik&lt;/full-title&gt;&lt;/periodical&gt;&lt;pages&gt;333-342&lt;/pages&gt;&lt;volume&gt;1&lt;/volume&gt;&lt;number&gt;4&lt;/number&gt;&lt;dates&gt;&lt;year&gt;2023&lt;/year&gt;&lt;/dates&gt;&lt;isbn&gt;2964-7347&lt;/isbn&gt;&lt;urls&gt;&lt;/urls&gt;&lt;/record&gt;&lt;/Cite&gt;&lt;/EndNote&gt;</w:instrText>
      </w:r>
      <w:r w:rsidR="007D0A04">
        <w:rPr>
          <w:rStyle w:val="Emphasis"/>
          <w:i w:val="0"/>
          <w:iCs w:val="0"/>
        </w:rPr>
        <w:fldChar w:fldCharType="separate"/>
      </w:r>
      <w:r w:rsidR="007D0A04">
        <w:rPr>
          <w:rStyle w:val="Emphasis"/>
          <w:i w:val="0"/>
          <w:iCs w:val="0"/>
          <w:noProof/>
        </w:rPr>
        <w:t>[1]</w:t>
      </w:r>
      <w:r w:rsidR="007D0A04">
        <w:rPr>
          <w:rStyle w:val="Emphasis"/>
          <w:i w:val="0"/>
          <w:iCs w:val="0"/>
        </w:rPr>
        <w:fldChar w:fldCharType="end"/>
      </w:r>
      <w:r w:rsidRPr="00217AFC">
        <w:rPr>
          <w:rStyle w:val="Emphasis"/>
          <w:i w:val="0"/>
          <w:iCs w:val="0"/>
        </w:rPr>
        <w:t>. Meanwhile, according to</w:t>
      </w:r>
      <w:r w:rsidR="007361D8">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 AuthorYear="1"&gt;&lt;Author&gt;Kusumawati&lt;/Author&gt;&lt;Year&gt;2017&lt;/Year&gt;&lt;RecNum&gt;17&lt;/RecNum&gt;&lt;DisplayText&gt;Kusumawati and Fitriyeni [2]&lt;/DisplayText&gt;&lt;record&gt;&lt;rec-number&gt;17&lt;/rec-number&gt;&lt;foreign-keys&gt;&lt;key app="EN" db-id="d5dpp2fsaev5xoefssrxtxajd9xeev2xz9dv" timestamp="1729066702"&gt;17&lt;/key&gt;&lt;/foreign-keys&gt;&lt;ref-type name="Journal Article"&gt;17&lt;/ref-type&gt;&lt;contributors&gt;&lt;authors&gt;&lt;author&gt;Kusumawati, Aulia&lt;/author&gt;&lt;author&gt;Fitriyeni, Lailatul&lt;/author&gt;&lt;/authors&gt;&lt;/contributors&gt;&lt;titles&gt;&lt;title&gt;Pengendalian Kualitas Proses Pengemasan Gula Dengan Pendekatan Six Sigma&lt;/title&gt;&lt;secondary-title&gt;Jurnal Sistem Dan Manajemen Industri&lt;/secondary-title&gt;&lt;/titles&gt;&lt;periodical&gt;&lt;full-title&gt;Jurnal Sistem Dan Manajemen Industri&lt;/full-title&gt;&lt;/periodical&gt;&lt;pages&gt;43-48&lt;/pages&gt;&lt;volume&gt;1&lt;/volume&gt;&lt;number&gt;1&lt;/number&gt;&lt;dates&gt;&lt;year&gt;2017&lt;/year&gt;&lt;/dates&gt;&lt;isbn&gt;2580-2895&lt;/isbn&gt;&lt;urls&gt;&lt;/urls&gt;&lt;/record&gt;&lt;/Cite&gt;&lt;/EndNote&gt;</w:instrText>
      </w:r>
      <w:r w:rsidR="0023246B">
        <w:rPr>
          <w:rStyle w:val="Emphasis"/>
          <w:i w:val="0"/>
          <w:iCs w:val="0"/>
        </w:rPr>
        <w:fldChar w:fldCharType="separate"/>
      </w:r>
      <w:r w:rsidR="0023246B">
        <w:rPr>
          <w:rStyle w:val="Emphasis"/>
          <w:i w:val="0"/>
          <w:iCs w:val="0"/>
          <w:noProof/>
        </w:rPr>
        <w:t>Kusumawati and Fitriyeni [2]</w:t>
      </w:r>
      <w:r w:rsidR="0023246B">
        <w:rPr>
          <w:rStyle w:val="Emphasis"/>
          <w:i w:val="0"/>
          <w:iCs w:val="0"/>
        </w:rPr>
        <w:fldChar w:fldCharType="end"/>
      </w:r>
      <w:r w:rsidR="0023246B">
        <w:rPr>
          <w:rStyle w:val="Emphasis"/>
          <w:i w:val="0"/>
          <w:iCs w:val="0"/>
        </w:rPr>
        <w:t xml:space="preserve">, </w:t>
      </w:r>
      <w:r w:rsidRPr="00217AFC">
        <w:rPr>
          <w:rStyle w:val="Emphasis"/>
          <w:i w:val="0"/>
          <w:iCs w:val="0"/>
        </w:rPr>
        <w:t>quality is a standard characteristic of a product or service aimed at satisfying customer demands and needs</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Zulaikha&lt;/Author&gt;&lt;Year&gt;2021&lt;/Year&gt;&lt;RecNum&gt;2&lt;/RecNum&gt;&lt;DisplayText&gt;[3]&lt;/DisplayText&gt;&lt;record&gt;&lt;rec-number&gt;2&lt;/rec-number&gt;&lt;foreign-keys&gt;&lt;key app="EN" db-id="d5dpp2fsaev5xoefssrxtxajd9xeev2xz9dv" timestamp="1726710609"&gt;2&lt;/key&gt;&lt;/foreign-keys&gt;&lt;ref-type name="Journal Article"&gt;17&lt;/ref-type&gt;&lt;contributors&gt;&lt;authors&gt;&lt;author&gt;Zulaikha, Siti&lt;/author&gt;&lt;/authors&gt;&lt;/contributors&gt;&lt;titles&gt;&lt;title&gt;Pengendalian Kualitas Dengan Metode Statistical Quality Control Pada Ramadhani Bakery And Cake&lt;/title&gt;&lt;secondary-title&gt;Jurnal Samudra Ekonomika&lt;/secondary-title&gt;&lt;/titles&gt;&lt;periodical&gt;&lt;full-title&gt;Jurnal Samudra Ekonomika&lt;/full-title&gt;&lt;/periodical&gt;&lt;pages&gt;100-113&lt;/pages&gt;&lt;volume&gt;5&lt;/volume&gt;&lt;number&gt;1&lt;/number&gt;&lt;dates&gt;&lt;year&gt;2021&lt;/year&gt;&lt;/dates&gt;&lt;isbn&gt;2685-4287&lt;/isbn&gt;&lt;urls&gt;&lt;/urls&gt;&lt;/record&gt;&lt;/Cite&gt;&lt;/EndNote&gt;</w:instrText>
      </w:r>
      <w:r w:rsidR="0023246B">
        <w:rPr>
          <w:rStyle w:val="Emphasis"/>
          <w:i w:val="0"/>
          <w:iCs w:val="0"/>
        </w:rPr>
        <w:fldChar w:fldCharType="separate"/>
      </w:r>
      <w:r w:rsidR="0023246B">
        <w:rPr>
          <w:rStyle w:val="Emphasis"/>
          <w:i w:val="0"/>
          <w:iCs w:val="0"/>
          <w:noProof/>
        </w:rPr>
        <w:t>[3]</w:t>
      </w:r>
      <w:r w:rsidR="0023246B">
        <w:rPr>
          <w:rStyle w:val="Emphasis"/>
          <w:i w:val="0"/>
          <w:iCs w:val="0"/>
        </w:rPr>
        <w:fldChar w:fldCharType="end"/>
      </w:r>
      <w:r w:rsidRPr="00217AFC">
        <w:rPr>
          <w:rStyle w:val="Emphasis"/>
          <w:i w:val="0"/>
          <w:iCs w:val="0"/>
        </w:rPr>
        <w:t>. Good quality has a consistent goal and benefits. Generally, quality is very important for a product or service to gain customer trust. Customers certainly expect products or services of good quality</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Alwiar&lt;/Author&gt;&lt;Year&gt;2021&lt;/Year&gt;&lt;RecNum&gt;3&lt;/RecNum&gt;&lt;DisplayText&gt;[4]&lt;/DisplayText&gt;&lt;record&gt;&lt;rec-number&gt;3&lt;/rec-number&gt;&lt;foreign-keys&gt;&lt;key app="EN" db-id="d5dpp2fsaev5xoefssrxtxajd9xeev2xz9dv" timestamp="1726710658"&gt;3&lt;/key&gt;&lt;/foreign-keys&gt;&lt;ref-type name="Journal Article"&gt;17&lt;/ref-type&gt;&lt;contributors&gt;&lt;authors&gt;&lt;author&gt;Alwiar, Refki&lt;/author&gt;&lt;author&gt;Adelino, Muhammad Ilham&lt;/author&gt;&lt;/authors&gt;&lt;/contributors&gt;&lt;titles&gt;&lt;title&gt;Analisis Pengendalian Kualitas dengan Menggunakan Metode Statistical Quality Control&lt;/title&gt;&lt;secondary-title&gt;Journal of Industrial and Systems Engineering&lt;/secondary-title&gt;&lt;/titles&gt;&lt;periodical&gt;&lt;full-title&gt;Journal of Industrial and Systems Engineering&lt;/full-title&gt;&lt;/periodical&gt;&lt;pages&gt;32-43&lt;/pages&gt;&lt;volume&gt;2&lt;/volume&gt;&lt;number&gt;1&lt;/number&gt;&lt;dates&gt;&lt;year&gt;2021&lt;/year&gt;&lt;/dates&gt;&lt;urls&gt;&lt;/urls&gt;&lt;/record&gt;&lt;/Cite&gt;&lt;/EndNote&gt;</w:instrText>
      </w:r>
      <w:r w:rsidR="0023246B">
        <w:rPr>
          <w:rStyle w:val="Emphasis"/>
          <w:i w:val="0"/>
          <w:iCs w:val="0"/>
        </w:rPr>
        <w:fldChar w:fldCharType="separate"/>
      </w:r>
      <w:r w:rsidR="0023246B">
        <w:rPr>
          <w:rStyle w:val="Emphasis"/>
          <w:i w:val="0"/>
          <w:iCs w:val="0"/>
          <w:noProof/>
        </w:rPr>
        <w:t>[4]</w:t>
      </w:r>
      <w:r w:rsidR="0023246B">
        <w:rPr>
          <w:rStyle w:val="Emphasis"/>
          <w:i w:val="0"/>
          <w:iCs w:val="0"/>
        </w:rPr>
        <w:fldChar w:fldCharType="end"/>
      </w:r>
      <w:r w:rsidRPr="00217AFC">
        <w:rPr>
          <w:rStyle w:val="Emphasis"/>
          <w:i w:val="0"/>
          <w:iCs w:val="0"/>
        </w:rPr>
        <w:t>. Therefore, companies must create quality products or services to compete effectively and understand customer satisfaction more deeply and the concept of improving the quality of the products or services produced</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Ramadhan&lt;/Author&gt;&lt;Year&gt;2021&lt;/Year&gt;&lt;RecNum&gt;4&lt;/RecNum&gt;&lt;DisplayText&gt;[5]&lt;/DisplayText&gt;&lt;record&gt;&lt;rec-number&gt;4&lt;/rec-number&gt;&lt;foreign-keys&gt;&lt;key app="EN" db-id="d5dpp2fsaev5xoefssrxtxajd9xeev2xz9dv" timestamp="1726710690"&gt;4&lt;/key&gt;&lt;/foreign-keys&gt;&lt;ref-type name="Journal Article"&gt;17&lt;/ref-type&gt;&lt;contributors&gt;&lt;authors&gt;&lt;author&gt;Ramadhan, Muhammad&lt;/author&gt;&lt;/authors&gt;&lt;/contributors&gt;&lt;titles&gt;&lt;title&gt;Analisis Pengendalian Kualitas Untuk Mengurangi Cacat Pada Produk Sepatu Menggunakan Metode Six Sigma dan Kaizen&lt;/title&gt;&lt;secondary-title&gt;Matrik: Jurnal Manajemen dan Teknik Industri Produksi&lt;/secondary-title&gt;&lt;/titles&gt;&lt;periodical&gt;&lt;full-title&gt;Matrik: Jurnal Manajemen dan Teknik Industri Produksi&lt;/full-title&gt;&lt;/periodical&gt;&lt;pages&gt;55-64&lt;/pages&gt;&lt;volume&gt;22&lt;/volume&gt;&lt;number&gt;1&lt;/number&gt;&lt;dates&gt;&lt;year&gt;2021&lt;/year&gt;&lt;/dates&gt;&lt;isbn&gt;2621-8933&lt;/isbn&gt;&lt;urls&gt;&lt;/urls&gt;&lt;/record&gt;&lt;/Cite&gt;&lt;/EndNote&gt;</w:instrText>
      </w:r>
      <w:r w:rsidR="0023246B">
        <w:rPr>
          <w:rStyle w:val="Emphasis"/>
          <w:i w:val="0"/>
          <w:iCs w:val="0"/>
        </w:rPr>
        <w:fldChar w:fldCharType="separate"/>
      </w:r>
      <w:r w:rsidR="0023246B">
        <w:rPr>
          <w:rStyle w:val="Emphasis"/>
          <w:i w:val="0"/>
          <w:iCs w:val="0"/>
          <w:noProof/>
        </w:rPr>
        <w:t>[5]</w:t>
      </w:r>
      <w:r w:rsidR="0023246B">
        <w:rPr>
          <w:rStyle w:val="Emphasis"/>
          <w:i w:val="0"/>
          <w:iCs w:val="0"/>
        </w:rPr>
        <w:fldChar w:fldCharType="end"/>
      </w:r>
      <w:r w:rsidRPr="00217AFC">
        <w:rPr>
          <w:rStyle w:val="Emphasis"/>
          <w:i w:val="0"/>
          <w:iCs w:val="0"/>
        </w:rPr>
        <w:t>. To improve and maintain good quality, quality control is needed</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23246B">
        <w:rPr>
          <w:rStyle w:val="Emphasis"/>
          <w:i w:val="0"/>
          <w:iCs w:val="0"/>
        </w:rPr>
        <w:fldChar w:fldCharType="separate"/>
      </w:r>
      <w:r w:rsidR="0023246B">
        <w:rPr>
          <w:rStyle w:val="Emphasis"/>
          <w:i w:val="0"/>
          <w:iCs w:val="0"/>
          <w:noProof/>
        </w:rPr>
        <w:t>[6]</w:t>
      </w:r>
      <w:r w:rsidR="0023246B">
        <w:rPr>
          <w:rStyle w:val="Emphasis"/>
          <w:i w:val="0"/>
          <w:iCs w:val="0"/>
        </w:rPr>
        <w:fldChar w:fldCharType="end"/>
      </w:r>
      <w:r w:rsidRPr="00217AFC">
        <w:rPr>
          <w:rStyle w:val="Emphasis"/>
          <w:i w:val="0"/>
          <w:iCs w:val="0"/>
        </w:rPr>
        <w:t>.</w:t>
      </w:r>
    </w:p>
    <w:p w14:paraId="1F526AD4" w14:textId="2790B844" w:rsidR="00A55B77" w:rsidRPr="00217AFC" w:rsidRDefault="00A55B77" w:rsidP="00A55B77">
      <w:pPr>
        <w:pStyle w:val="Paragraph"/>
        <w:rPr>
          <w:rStyle w:val="Emphasis"/>
          <w:i w:val="0"/>
          <w:iCs w:val="0"/>
        </w:rPr>
      </w:pPr>
      <w:r w:rsidRPr="00217AFC">
        <w:rPr>
          <w:rStyle w:val="Emphasis"/>
          <w:i w:val="0"/>
          <w:iCs w:val="0"/>
        </w:rPr>
        <w:t>Quality control is a control system from the beginning of the process to the finished product, even up to distribution to customers</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23246B">
        <w:rPr>
          <w:rStyle w:val="Emphasis"/>
          <w:i w:val="0"/>
          <w:iCs w:val="0"/>
        </w:rPr>
        <w:fldChar w:fldCharType="separate"/>
      </w:r>
      <w:r w:rsidR="0023246B">
        <w:rPr>
          <w:rStyle w:val="Emphasis"/>
          <w:i w:val="0"/>
          <w:iCs w:val="0"/>
          <w:noProof/>
        </w:rPr>
        <w:t>[6]</w:t>
      </w:r>
      <w:r w:rsidR="0023246B">
        <w:rPr>
          <w:rStyle w:val="Emphasis"/>
          <w:i w:val="0"/>
          <w:iCs w:val="0"/>
        </w:rPr>
        <w:fldChar w:fldCharType="end"/>
      </w:r>
      <w:r w:rsidRPr="00217AFC">
        <w:rPr>
          <w:rStyle w:val="Emphasis"/>
          <w:i w:val="0"/>
          <w:iCs w:val="0"/>
        </w:rPr>
        <w:t>. Quality control is crucial to maintaining and improving the quality of the products produced. If the quality is good and meets the standards, the product can proceed to the next process. Conversely, if the quality does not meet the standards, the product will not proceed to the next process, which will be detrimental to the company</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23246B">
        <w:rPr>
          <w:rStyle w:val="Emphasis"/>
          <w:i w:val="0"/>
          <w:iCs w:val="0"/>
        </w:rPr>
        <w:fldChar w:fldCharType="separate"/>
      </w:r>
      <w:r w:rsidR="0023246B">
        <w:rPr>
          <w:rStyle w:val="Emphasis"/>
          <w:i w:val="0"/>
          <w:iCs w:val="0"/>
          <w:noProof/>
        </w:rPr>
        <w:t>[6]</w:t>
      </w:r>
      <w:r w:rsidR="0023246B">
        <w:rPr>
          <w:rStyle w:val="Emphasis"/>
          <w:i w:val="0"/>
          <w:iCs w:val="0"/>
        </w:rPr>
        <w:fldChar w:fldCharType="end"/>
      </w:r>
      <w:r w:rsidRPr="00217AFC">
        <w:rPr>
          <w:rStyle w:val="Emphasis"/>
          <w:i w:val="0"/>
          <w:iCs w:val="0"/>
        </w:rPr>
        <w:t>. Meanwhile, according to</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 AuthorYear="1"&gt;&lt;Author&gt;Zulaikha&lt;/Author&gt;&lt;Year&gt;2021&lt;/Year&gt;&lt;RecNum&gt;2&lt;/RecNum&gt;&lt;DisplayText&gt;Zulaikha [3]&lt;/DisplayText&gt;&lt;record&gt;&lt;rec-number&gt;2&lt;/rec-number&gt;&lt;foreign-keys&gt;&lt;key app="EN" db-id="d5dpp2fsaev5xoefssrxtxajd9xeev2xz9dv" timestamp="1726710609"&gt;2&lt;/key&gt;&lt;/foreign-keys&gt;&lt;ref-type name="Journal Article"&gt;17&lt;/ref-type&gt;&lt;contributors&gt;&lt;authors&gt;&lt;author&gt;Zulaikha, Siti&lt;/author&gt;&lt;/authors&gt;&lt;/contributors&gt;&lt;titles&gt;&lt;title&gt;Pengendalian Kualitas Dengan Metode Statistical Quality Control Pada Ramadhani Bakery And Cake&lt;/title&gt;&lt;secondary-title&gt;Jurnal Samudra Ekonomika&lt;/secondary-title&gt;&lt;/titles&gt;&lt;periodical&gt;&lt;full-title&gt;Jurnal Samudra Ekonomika&lt;/full-title&gt;&lt;/periodical&gt;&lt;pages&gt;100-113&lt;/pages&gt;&lt;volume&gt;5&lt;/volume&gt;&lt;number&gt;1&lt;/number&gt;&lt;dates&gt;&lt;year&gt;2021&lt;/year&gt;&lt;/dates&gt;&lt;isbn&gt;2685-4287&lt;/isbn&gt;&lt;urls&gt;&lt;/urls&gt;&lt;/record&gt;&lt;/Cite&gt;&lt;/EndNote&gt;</w:instrText>
      </w:r>
      <w:r w:rsidR="0023246B">
        <w:rPr>
          <w:rStyle w:val="Emphasis"/>
          <w:i w:val="0"/>
          <w:iCs w:val="0"/>
        </w:rPr>
        <w:fldChar w:fldCharType="separate"/>
      </w:r>
      <w:r w:rsidR="0023246B">
        <w:rPr>
          <w:rStyle w:val="Emphasis"/>
          <w:i w:val="0"/>
          <w:iCs w:val="0"/>
          <w:noProof/>
        </w:rPr>
        <w:t>Zulaikha [3]</w:t>
      </w:r>
      <w:r w:rsidR="0023246B">
        <w:rPr>
          <w:rStyle w:val="Emphasis"/>
          <w:i w:val="0"/>
          <w:iCs w:val="0"/>
        </w:rPr>
        <w:fldChar w:fldCharType="end"/>
      </w:r>
      <w:r w:rsidRPr="00217AFC">
        <w:rPr>
          <w:rStyle w:val="Emphasis"/>
          <w:i w:val="0"/>
          <w:iCs w:val="0"/>
        </w:rPr>
        <w:t>, quality control is an activity closely related to the production process. Quality control is essentially a system of inspection and maintenance of a certain quality level of the product or process through careful planning, appropriate equipment use, continuous inspection, and corrective actions if needed. The goals of quality control include reducing defective products in the company because if there are many defective products, it will impact the quality cost, company image, and customer satisfaction</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Alwiar&lt;/Author&gt;&lt;Year&gt;2021&lt;/Year&gt;&lt;RecNum&gt;3&lt;/RecNum&gt;&lt;DisplayText&gt;[4]&lt;/DisplayText&gt;&lt;record&gt;&lt;rec-number&gt;3&lt;/rec-number&gt;&lt;foreign-keys&gt;&lt;key app="EN" db-id="d5dpp2fsaev5xoefssrxtxajd9xeev2xz9dv" timestamp="1726710658"&gt;3&lt;/key&gt;&lt;/foreign-keys&gt;&lt;ref-type name="Journal Article"&gt;17&lt;/ref-type&gt;&lt;contributors&gt;&lt;authors&gt;&lt;author&gt;Alwiar, Refki&lt;/author&gt;&lt;author&gt;Adelino, Muhammad Ilham&lt;/author&gt;&lt;/authors&gt;&lt;/contributors&gt;&lt;titles&gt;&lt;title&gt;Analisis Pengendalian Kualitas dengan Menggunakan Metode Statistical Quality Control&lt;/title&gt;&lt;secondary-title&gt;Journal of Industrial and Systems Engineering&lt;/secondary-title&gt;&lt;/titles&gt;&lt;periodical&gt;&lt;full-title&gt;Journal of Industrial and Systems Engineering&lt;/full-title&gt;&lt;/periodical&gt;&lt;pages&gt;32-43&lt;/pages&gt;&lt;volume&gt;2&lt;/volume&gt;&lt;number&gt;1&lt;/number&gt;&lt;dates&gt;&lt;year&gt;2021&lt;/year&gt;&lt;/dates&gt;&lt;urls&gt;&lt;/urls&gt;&lt;/record&gt;&lt;/Cite&gt;&lt;/EndNote&gt;</w:instrText>
      </w:r>
      <w:r w:rsidR="0023246B">
        <w:rPr>
          <w:rStyle w:val="Emphasis"/>
          <w:i w:val="0"/>
          <w:iCs w:val="0"/>
        </w:rPr>
        <w:fldChar w:fldCharType="separate"/>
      </w:r>
      <w:r w:rsidR="0023246B">
        <w:rPr>
          <w:rStyle w:val="Emphasis"/>
          <w:i w:val="0"/>
          <w:iCs w:val="0"/>
          <w:noProof/>
        </w:rPr>
        <w:t>[4]</w:t>
      </w:r>
      <w:r w:rsidR="0023246B">
        <w:rPr>
          <w:rStyle w:val="Emphasis"/>
          <w:i w:val="0"/>
          <w:iCs w:val="0"/>
        </w:rPr>
        <w:fldChar w:fldCharType="end"/>
      </w:r>
      <w:r w:rsidRPr="00217AFC">
        <w:rPr>
          <w:rStyle w:val="Emphasis"/>
          <w:i w:val="0"/>
          <w:iCs w:val="0"/>
        </w:rPr>
        <w:t>. Problems with many defective products can be analyzed first by understanding the types of defects and then identifying the causes of recurring defects. Identifying defect types and impacts can use the Six Sigma method</w:t>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Ramadhan&lt;/Author&gt;&lt;Year&gt;2021&lt;/Year&gt;&lt;RecNum&gt;4&lt;/RecNum&gt;&lt;DisplayText&gt;[5]&lt;/DisplayText&gt;&lt;record&gt;&lt;rec-number&gt;4&lt;/rec-number&gt;&lt;foreign-keys&gt;&lt;key app="EN" db-id="d5dpp2fsaev5xoefssrxtxajd9xeev2xz9dv" timestamp="1726710690"&gt;4&lt;/key&gt;&lt;/foreign-keys&gt;&lt;ref-type name="Journal Article"&gt;17&lt;/ref-type&gt;&lt;contributors&gt;&lt;authors&gt;&lt;author&gt;Ramadhan, Muhammad&lt;/author&gt;&lt;/authors&gt;&lt;/contributors&gt;&lt;titles&gt;&lt;title&gt;Analisis Pengendalian Kualitas Untuk Mengurangi Cacat Pada Produk Sepatu Menggunakan Metode Six Sigma dan Kaizen&lt;/title&gt;&lt;secondary-title&gt;Matrik: Jurnal Manajemen dan Teknik Industri Produksi&lt;/secondary-title&gt;&lt;/titles&gt;&lt;periodical&gt;&lt;full-title&gt;Matrik: Jurnal Manajemen dan Teknik Industri Produksi&lt;/full-title&gt;&lt;/periodical&gt;&lt;pages&gt;55-64&lt;/pages&gt;&lt;volume&gt;22&lt;/volume&gt;&lt;number&gt;1&lt;/number&gt;&lt;dates&gt;&lt;year&gt;2021&lt;/year&gt;&lt;/dates&gt;&lt;isbn&gt;2621-8933&lt;/isbn&gt;&lt;urls&gt;&lt;/urls&gt;&lt;/record&gt;&lt;/Cite&gt;&lt;/EndNote&gt;</w:instrText>
      </w:r>
      <w:r w:rsidR="0023246B">
        <w:rPr>
          <w:rStyle w:val="Emphasis"/>
          <w:i w:val="0"/>
          <w:iCs w:val="0"/>
        </w:rPr>
        <w:fldChar w:fldCharType="separate"/>
      </w:r>
      <w:r w:rsidR="0023246B">
        <w:rPr>
          <w:rStyle w:val="Emphasis"/>
          <w:i w:val="0"/>
          <w:iCs w:val="0"/>
          <w:noProof/>
        </w:rPr>
        <w:t>[5]</w:t>
      </w:r>
      <w:r w:rsidR="0023246B">
        <w:rPr>
          <w:rStyle w:val="Emphasis"/>
          <w:i w:val="0"/>
          <w:iCs w:val="0"/>
        </w:rPr>
        <w:fldChar w:fldCharType="end"/>
      </w:r>
      <w:r w:rsidR="0023246B">
        <w:rPr>
          <w:rStyle w:val="Emphasis"/>
          <w:i w:val="0"/>
          <w:iCs w:val="0"/>
        </w:rPr>
        <w:t xml:space="preserve"> </w:t>
      </w:r>
      <w:r w:rsidR="0023246B">
        <w:rPr>
          <w:rStyle w:val="Emphasis"/>
          <w:i w:val="0"/>
          <w:iCs w:val="0"/>
        </w:rPr>
        <w:fldChar w:fldCharType="begin"/>
      </w:r>
      <w:r w:rsidR="0023246B">
        <w:rPr>
          <w:rStyle w:val="Emphasis"/>
          <w:i w:val="0"/>
          <w:iCs w:val="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23246B">
        <w:rPr>
          <w:rStyle w:val="Emphasis"/>
          <w:i w:val="0"/>
          <w:iCs w:val="0"/>
        </w:rPr>
        <w:fldChar w:fldCharType="separate"/>
      </w:r>
      <w:r w:rsidR="0023246B">
        <w:rPr>
          <w:rStyle w:val="Emphasis"/>
          <w:i w:val="0"/>
          <w:iCs w:val="0"/>
          <w:noProof/>
        </w:rPr>
        <w:t>[6]</w:t>
      </w:r>
      <w:r w:rsidR="0023246B">
        <w:rPr>
          <w:rStyle w:val="Emphasis"/>
          <w:i w:val="0"/>
          <w:iCs w:val="0"/>
        </w:rPr>
        <w:fldChar w:fldCharType="end"/>
      </w:r>
      <w:r w:rsidRPr="00217AFC">
        <w:rPr>
          <w:rStyle w:val="Emphasis"/>
          <w:i w:val="0"/>
          <w:iCs w:val="0"/>
        </w:rPr>
        <w:t>.</w:t>
      </w:r>
    </w:p>
    <w:p w14:paraId="37D90BE0" w14:textId="23297149" w:rsidR="00A55B77" w:rsidRPr="00217AFC" w:rsidRDefault="00A55B77" w:rsidP="00A55B77">
      <w:pPr>
        <w:pStyle w:val="Paragraph"/>
        <w:rPr>
          <w:rStyle w:val="Emphasis"/>
          <w:i w:val="0"/>
          <w:iCs w:val="0"/>
        </w:rPr>
      </w:pPr>
      <w:r w:rsidRPr="00217AFC">
        <w:rPr>
          <w:rStyle w:val="Emphasis"/>
          <w:i w:val="0"/>
          <w:iCs w:val="0"/>
        </w:rPr>
        <w:lastRenderedPageBreak/>
        <w:t>Six Sigma is a comprehensive, flexible, and systematic problem-solving method using the DMAIC (Define, Measure, Analyze, Improve, and Control) standard process. Six Sigma aims to improve quality in meeting customer needs, with successful quality improvement starting with accurately identifying defect types and influencing factors</w:t>
      </w:r>
      <w:r w:rsidR="00FC2592">
        <w:rPr>
          <w:rStyle w:val="Emphasis"/>
          <w:i w:val="0"/>
          <w:iCs w:val="0"/>
        </w:rPr>
        <w:t xml:space="preserve"> </w:t>
      </w:r>
      <w:r w:rsidR="00FC2592">
        <w:rPr>
          <w:rStyle w:val="Emphasis"/>
          <w:i w:val="0"/>
          <w:iCs w:val="0"/>
        </w:rPr>
        <w:fldChar w:fldCharType="begin"/>
      </w:r>
      <w:r w:rsidR="00FC2592">
        <w:rPr>
          <w:rStyle w:val="Emphasis"/>
          <w:i w:val="0"/>
          <w:iCs w:val="0"/>
        </w:rPr>
        <w:instrText xml:space="preserve"> ADDIN EN.CITE &lt;EndNote&gt;&lt;Cite&gt;&lt;Author&gt;Alwiar&lt;/Author&gt;&lt;Year&gt;2021&lt;/Year&gt;&lt;RecNum&gt;3&lt;/RecNum&gt;&lt;DisplayText&gt;[4]&lt;/DisplayText&gt;&lt;record&gt;&lt;rec-number&gt;3&lt;/rec-number&gt;&lt;foreign-keys&gt;&lt;key app="EN" db-id="d5dpp2fsaev5xoefssrxtxajd9xeev2xz9dv" timestamp="1726710658"&gt;3&lt;/key&gt;&lt;/foreign-keys&gt;&lt;ref-type name="Journal Article"&gt;17&lt;/ref-type&gt;&lt;contributors&gt;&lt;authors&gt;&lt;author&gt;Alwiar, Refki&lt;/author&gt;&lt;author&gt;Adelino, Muhammad Ilham&lt;/author&gt;&lt;/authors&gt;&lt;/contributors&gt;&lt;titles&gt;&lt;title&gt;Analisis Pengendalian Kualitas dengan Menggunakan Metode Statistical Quality Control&lt;/title&gt;&lt;secondary-title&gt;Journal of Industrial and Systems Engineering&lt;/secondary-title&gt;&lt;/titles&gt;&lt;periodical&gt;&lt;full-title&gt;Journal of Industrial and Systems Engineering&lt;/full-title&gt;&lt;/periodical&gt;&lt;pages&gt;32-43&lt;/pages&gt;&lt;volume&gt;2&lt;/volume&gt;&lt;number&gt;1&lt;/number&gt;&lt;dates&gt;&lt;year&gt;2021&lt;/year&gt;&lt;/dates&gt;&lt;urls&gt;&lt;/urls&gt;&lt;/record&gt;&lt;/Cite&gt;&lt;/EndNote&gt;</w:instrText>
      </w:r>
      <w:r w:rsidR="00FC2592">
        <w:rPr>
          <w:rStyle w:val="Emphasis"/>
          <w:i w:val="0"/>
          <w:iCs w:val="0"/>
        </w:rPr>
        <w:fldChar w:fldCharType="separate"/>
      </w:r>
      <w:r w:rsidR="00FC2592">
        <w:rPr>
          <w:rStyle w:val="Emphasis"/>
          <w:i w:val="0"/>
          <w:iCs w:val="0"/>
          <w:noProof/>
        </w:rPr>
        <w:t>[4]</w:t>
      </w:r>
      <w:r w:rsidR="00FC2592">
        <w:rPr>
          <w:rStyle w:val="Emphasis"/>
          <w:i w:val="0"/>
          <w:iCs w:val="0"/>
        </w:rPr>
        <w:fldChar w:fldCharType="end"/>
      </w:r>
      <w:r w:rsidRPr="00217AFC">
        <w:rPr>
          <w:rStyle w:val="Emphasis"/>
          <w:i w:val="0"/>
          <w:iCs w:val="0"/>
        </w:rPr>
        <w:t>. Tools required in problem identification include Pareto diagrams, fishbone diagrams, p-charts, and other statistical tools</w:t>
      </w:r>
      <w:r w:rsidR="007361D8">
        <w:rPr>
          <w:rStyle w:val="Emphasis"/>
          <w:i w:val="0"/>
          <w:iCs w:val="0"/>
        </w:rPr>
        <w:t xml:space="preserve"> </w:t>
      </w:r>
      <w:r w:rsidR="007361D8">
        <w:rPr>
          <w:rStyle w:val="Emphasis"/>
          <w:i w:val="0"/>
          <w:iCs w:val="0"/>
        </w:rPr>
        <w:fldChar w:fldCharType="begin"/>
      </w:r>
      <w:r w:rsidR="0023246B">
        <w:rPr>
          <w:rStyle w:val="Emphasis"/>
          <w:i w:val="0"/>
          <w:iCs w:val="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7361D8">
        <w:rPr>
          <w:rStyle w:val="Emphasis"/>
          <w:i w:val="0"/>
          <w:iCs w:val="0"/>
        </w:rPr>
        <w:fldChar w:fldCharType="separate"/>
      </w:r>
      <w:r w:rsidR="0023246B">
        <w:rPr>
          <w:rStyle w:val="Emphasis"/>
          <w:i w:val="0"/>
          <w:iCs w:val="0"/>
          <w:noProof/>
        </w:rPr>
        <w:t>[6]</w:t>
      </w:r>
      <w:r w:rsidR="007361D8">
        <w:rPr>
          <w:rStyle w:val="Emphasis"/>
          <w:i w:val="0"/>
          <w:iCs w:val="0"/>
        </w:rPr>
        <w:fldChar w:fldCharType="end"/>
      </w:r>
      <w:r w:rsidRPr="00217AFC">
        <w:rPr>
          <w:rStyle w:val="Emphasis"/>
          <w:i w:val="0"/>
          <w:iCs w:val="0"/>
        </w:rPr>
        <w:t>. Six Sigma translates into a measurement process using statistical tools and techniques to reduce defects to no more than 3.4 defects per million activities or opportunities. DPMO (Defect Per Million Opportunities) focuses on achieving customer satisfaction. Before and after improvements, this measurement compares the percentage of defects, which determines the sigma level.</w:t>
      </w:r>
    </w:p>
    <w:p w14:paraId="75D74F72" w14:textId="53A571E6" w:rsidR="005F3FF0" w:rsidRPr="00217AFC" w:rsidRDefault="00A55B77" w:rsidP="00217AFC">
      <w:pPr>
        <w:pStyle w:val="Paragraph"/>
        <w:rPr>
          <w:rStyle w:val="Emphasis"/>
          <w:i w:val="0"/>
          <w:iCs w:val="0"/>
        </w:rPr>
      </w:pPr>
      <w:r w:rsidRPr="00217AFC">
        <w:rPr>
          <w:rStyle w:val="Emphasis"/>
          <w:i w:val="0"/>
          <w:iCs w:val="0"/>
        </w:rPr>
        <w:t>Kaizen is a term for (kai) change and (zen) improvement, meaning continuous improvement involving everyone. This method significantly influences workers' attitudes and the results created, making the products more quality and increasing production productivity. Kaizen implementation can use the five-step plan (5S): Seiri (Sorting), Seiso (Cleaning), Seiton (Organizing), Seiketsu (Standardizing), and Shitsuke (Sustaining)</w:t>
      </w:r>
      <w:r w:rsidR="00FC2592">
        <w:rPr>
          <w:rStyle w:val="Emphasis"/>
          <w:i w:val="0"/>
          <w:iCs w:val="0"/>
        </w:rPr>
        <w:t xml:space="preserve"> </w:t>
      </w:r>
      <w:r w:rsidR="00FC2592">
        <w:rPr>
          <w:rStyle w:val="Emphasis"/>
          <w:i w:val="0"/>
          <w:iCs w:val="0"/>
        </w:rPr>
        <w:fldChar w:fldCharType="begin"/>
      </w:r>
      <w:r w:rsidR="00FC2592">
        <w:rPr>
          <w:rStyle w:val="Emphasis"/>
          <w:i w:val="0"/>
          <w:iCs w:val="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FC2592">
        <w:rPr>
          <w:rStyle w:val="Emphasis"/>
          <w:i w:val="0"/>
          <w:iCs w:val="0"/>
        </w:rPr>
        <w:fldChar w:fldCharType="separate"/>
      </w:r>
      <w:r w:rsidR="00FC2592">
        <w:rPr>
          <w:rStyle w:val="Emphasis"/>
          <w:i w:val="0"/>
          <w:iCs w:val="0"/>
          <w:noProof/>
        </w:rPr>
        <w:t>[6]</w:t>
      </w:r>
      <w:r w:rsidR="00FC2592">
        <w:rPr>
          <w:rStyle w:val="Emphasis"/>
          <w:i w:val="0"/>
          <w:iCs w:val="0"/>
        </w:rPr>
        <w:fldChar w:fldCharType="end"/>
      </w:r>
      <w:r w:rsidRPr="00217AFC">
        <w:rPr>
          <w:rStyle w:val="Emphasis"/>
          <w:i w:val="0"/>
          <w:iCs w:val="0"/>
        </w:rPr>
        <w:t>.</w:t>
      </w:r>
    </w:p>
    <w:p w14:paraId="590C3C2B" w14:textId="078523CF" w:rsidR="00EA50A7" w:rsidRPr="00F350C5" w:rsidRDefault="00EA50A7" w:rsidP="00784F94">
      <w:pPr>
        <w:pStyle w:val="Heading1"/>
        <w:rPr>
          <w:color w:val="FF0000"/>
        </w:rPr>
      </w:pPr>
      <w:r w:rsidRPr="000F3AAB">
        <w:t>METHODS</w:t>
      </w:r>
    </w:p>
    <w:p w14:paraId="4FC68080" w14:textId="77777777" w:rsidR="00A55B77" w:rsidRPr="00217AFC" w:rsidRDefault="00A55B77" w:rsidP="00A55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sz w:val="20"/>
        </w:rPr>
      </w:pPr>
      <w:r w:rsidRPr="00217AFC">
        <w:rPr>
          <w:rStyle w:val="Emphasis"/>
          <w:i w:val="0"/>
          <w:iCs w:val="0"/>
          <w:sz w:val="20"/>
        </w:rPr>
        <w:t>Initial Step of the Research</w:t>
      </w:r>
    </w:p>
    <w:p w14:paraId="0D3C9694" w14:textId="27AC47F6" w:rsidR="00A55B77" w:rsidRPr="00217AFC" w:rsidRDefault="00A55B77" w:rsidP="00A55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sz w:val="20"/>
        </w:rPr>
      </w:pPr>
      <w:r w:rsidRPr="00217AFC">
        <w:rPr>
          <w:rStyle w:val="Emphasis"/>
          <w:i w:val="0"/>
          <w:iCs w:val="0"/>
          <w:sz w:val="20"/>
        </w:rPr>
        <w:t>The initial step of the research involves observing the assembly process on line 2 at PT. Roda Pasifik Mandiri Semarang. The observation was conducted from July 3 to July 28, 2023. The purpose of the observation is to study the events and processes within the company, focusing on familiarizing and understanding the company's conditions</w:t>
      </w:r>
      <w:r w:rsidR="00FC2592">
        <w:rPr>
          <w:rStyle w:val="Emphasis"/>
          <w:i w:val="0"/>
          <w:iCs w:val="0"/>
          <w:sz w:val="20"/>
        </w:rPr>
        <w:t xml:space="preserve"> </w:t>
      </w:r>
      <w:r w:rsidR="00FC2592">
        <w:rPr>
          <w:rStyle w:val="Emphasis"/>
          <w:i w:val="0"/>
          <w:iCs w:val="0"/>
          <w:sz w:val="20"/>
        </w:rPr>
        <w:fldChar w:fldCharType="begin"/>
      </w:r>
      <w:r w:rsidR="00FC2592">
        <w:rPr>
          <w:rStyle w:val="Emphasis"/>
          <w:i w:val="0"/>
          <w:iCs w:val="0"/>
          <w:sz w:val="20"/>
        </w:rPr>
        <w:instrText xml:space="preserve"> ADDIN EN.CITE &lt;EndNote&gt;&lt;Cite&gt;&lt;Author&gt;Nasution&lt;/Author&gt;&lt;Year&gt;2023&lt;/Year&gt;&lt;RecNum&gt;1&lt;/RecNum&gt;&lt;DisplayText&gt;[1]&lt;/DisplayText&gt;&lt;record&gt;&lt;rec-number&gt;1&lt;/rec-number&gt;&lt;foreign-keys&gt;&lt;key app="EN" db-id="d5dpp2fsaev5xoefssrxtxajd9xeev2xz9dv" timestamp="1726710583"&gt;1&lt;/key&gt;&lt;/foreign-keys&gt;&lt;ref-type name="Journal Article"&gt;17&lt;/ref-type&gt;&lt;contributors&gt;&lt;authors&gt;&lt;author&gt;Nasution, Diko Ryanda&lt;/author&gt;&lt;author&gt;Hasibuan, Abdurozzaq&lt;/author&gt;&lt;author&gt;Sibuea, Siti Rahma&lt;/author&gt;&lt;/authors&gt;&lt;/contributors&gt;&lt;titles&gt;&lt;title&gt;Pengendalian Kualitas CPO untuk Meminimumkan ALB Menggunakan Metode DMAIC&lt;/title&gt;&lt;secondary-title&gt;Blend Sains Jurnal Teknik&lt;/secondary-title&gt;&lt;/titles&gt;&lt;periodical&gt;&lt;full-title&gt;Blend Sains Jurnal Teknik&lt;/full-title&gt;&lt;/periodical&gt;&lt;pages&gt;333-342&lt;/pages&gt;&lt;volume&gt;1&lt;/volume&gt;&lt;number&gt;4&lt;/number&gt;&lt;dates&gt;&lt;year&gt;2023&lt;/year&gt;&lt;/dates&gt;&lt;isbn&gt;2964-7347&lt;/isbn&gt;&lt;urls&gt;&lt;/urls&gt;&lt;/record&gt;&lt;/Cite&gt;&lt;/EndNote&gt;</w:instrText>
      </w:r>
      <w:r w:rsidR="00FC2592">
        <w:rPr>
          <w:rStyle w:val="Emphasis"/>
          <w:i w:val="0"/>
          <w:iCs w:val="0"/>
          <w:sz w:val="20"/>
        </w:rPr>
        <w:fldChar w:fldCharType="separate"/>
      </w:r>
      <w:r w:rsidR="00FC2592">
        <w:rPr>
          <w:rStyle w:val="Emphasis"/>
          <w:i w:val="0"/>
          <w:iCs w:val="0"/>
          <w:noProof/>
          <w:sz w:val="20"/>
        </w:rPr>
        <w:t>[1]</w:t>
      </w:r>
      <w:r w:rsidR="00FC2592">
        <w:rPr>
          <w:rStyle w:val="Emphasis"/>
          <w:i w:val="0"/>
          <w:iCs w:val="0"/>
          <w:sz w:val="20"/>
        </w:rPr>
        <w:fldChar w:fldCharType="end"/>
      </w:r>
      <w:r w:rsidRPr="00217AFC">
        <w:rPr>
          <w:rStyle w:val="Emphasis"/>
          <w:i w:val="0"/>
          <w:iCs w:val="0"/>
          <w:sz w:val="20"/>
        </w:rPr>
        <w:t>.</w:t>
      </w:r>
    </w:p>
    <w:p w14:paraId="68696AB4" w14:textId="7E98A158" w:rsidR="00A55B77" w:rsidRPr="00217AFC" w:rsidRDefault="00A55B77" w:rsidP="00217AFC">
      <w:pPr>
        <w:numPr>
          <w:ilvl w:val="0"/>
          <w:numId w:val="36"/>
        </w:num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rStyle w:val="Emphasis"/>
          <w:i w:val="0"/>
          <w:iCs w:val="0"/>
          <w:sz w:val="20"/>
        </w:rPr>
      </w:pPr>
      <w:r w:rsidRPr="00217AFC">
        <w:rPr>
          <w:rStyle w:val="Emphasis"/>
          <w:i w:val="0"/>
          <w:iCs w:val="0"/>
          <w:sz w:val="20"/>
        </w:rPr>
        <w:t>Field Study and Literature Study The field study was conducted on line 2 of the e-bike assembly process at PT. Roda Pasifik Mandiri. This activity aims to understand the assembly process on line 2 and gather data directly or through interviews with the operators. The literature study was conducted to obtain theoretical information and material that supports solving the problems related to the practical work research</w:t>
      </w:r>
      <w:r w:rsidR="00FC2592">
        <w:rPr>
          <w:rStyle w:val="Emphasis"/>
          <w:i w:val="0"/>
          <w:iCs w:val="0"/>
          <w:sz w:val="20"/>
        </w:rPr>
        <w:t xml:space="preserve"> </w:t>
      </w:r>
      <w:r w:rsidR="00FC2592">
        <w:rPr>
          <w:rStyle w:val="Emphasis"/>
          <w:i w:val="0"/>
          <w:iCs w:val="0"/>
          <w:sz w:val="20"/>
        </w:rPr>
        <w:fldChar w:fldCharType="begin"/>
      </w:r>
      <w:r w:rsidR="00FC2592">
        <w:rPr>
          <w:rStyle w:val="Emphasis"/>
          <w:i w:val="0"/>
          <w:iCs w:val="0"/>
          <w:sz w:val="20"/>
        </w:rPr>
        <w:instrText xml:space="preserve"> ADDIN EN.CITE &lt;EndNote&gt;&lt;Cite&gt;&lt;Author&gt;Zulaikha&lt;/Author&gt;&lt;Year&gt;2021&lt;/Year&gt;&lt;RecNum&gt;2&lt;/RecNum&gt;&lt;DisplayText&gt;[3]&lt;/DisplayText&gt;&lt;record&gt;&lt;rec-number&gt;2&lt;/rec-number&gt;&lt;foreign-keys&gt;&lt;key app="EN" db-id="d5dpp2fsaev5xoefssrxtxajd9xeev2xz9dv" timestamp="1726710609"&gt;2&lt;/key&gt;&lt;/foreign-keys&gt;&lt;ref-type name="Journal Article"&gt;17&lt;/ref-type&gt;&lt;contributors&gt;&lt;authors&gt;&lt;author&gt;Zulaikha, Siti&lt;/author&gt;&lt;/authors&gt;&lt;/contributors&gt;&lt;titles&gt;&lt;title&gt;Pengendalian Kualitas Dengan Metode Statistical Quality Control Pada Ramadhani Bakery And Cake&lt;/title&gt;&lt;secondary-title&gt;Jurnal Samudra Ekonomika&lt;/secondary-title&gt;&lt;/titles&gt;&lt;periodical&gt;&lt;full-title&gt;Jurnal Samudra Ekonomika&lt;/full-title&gt;&lt;/periodical&gt;&lt;pages&gt;100-113&lt;/pages&gt;&lt;volume&gt;5&lt;/volume&gt;&lt;number&gt;1&lt;/number&gt;&lt;dates&gt;&lt;year&gt;2021&lt;/year&gt;&lt;/dates&gt;&lt;isbn&gt;2685-4287&lt;/isbn&gt;&lt;urls&gt;&lt;/urls&gt;&lt;/record&gt;&lt;/Cite&gt;&lt;/EndNote&gt;</w:instrText>
      </w:r>
      <w:r w:rsidR="00FC2592">
        <w:rPr>
          <w:rStyle w:val="Emphasis"/>
          <w:i w:val="0"/>
          <w:iCs w:val="0"/>
          <w:sz w:val="20"/>
        </w:rPr>
        <w:fldChar w:fldCharType="separate"/>
      </w:r>
      <w:r w:rsidR="00FC2592">
        <w:rPr>
          <w:rStyle w:val="Emphasis"/>
          <w:i w:val="0"/>
          <w:iCs w:val="0"/>
          <w:noProof/>
          <w:sz w:val="20"/>
        </w:rPr>
        <w:t>[3]</w:t>
      </w:r>
      <w:r w:rsidR="00FC2592">
        <w:rPr>
          <w:rStyle w:val="Emphasis"/>
          <w:i w:val="0"/>
          <w:iCs w:val="0"/>
          <w:sz w:val="20"/>
        </w:rPr>
        <w:fldChar w:fldCharType="end"/>
      </w:r>
      <w:r w:rsidRPr="00217AFC">
        <w:rPr>
          <w:rStyle w:val="Emphasis"/>
          <w:i w:val="0"/>
          <w:iCs w:val="0"/>
          <w:sz w:val="20"/>
        </w:rPr>
        <w:t>. The literature study was done by reading journals, articles, and e-books on the internet.</w:t>
      </w:r>
    </w:p>
    <w:p w14:paraId="2F2F6B69" w14:textId="565D8A68" w:rsidR="00A55B77" w:rsidRPr="00217AFC" w:rsidRDefault="00A55B77" w:rsidP="00217AFC">
      <w:pPr>
        <w:numPr>
          <w:ilvl w:val="0"/>
          <w:numId w:val="36"/>
        </w:num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rStyle w:val="Emphasis"/>
          <w:i w:val="0"/>
          <w:iCs w:val="0"/>
          <w:sz w:val="20"/>
        </w:rPr>
      </w:pPr>
      <w:r w:rsidRPr="00217AFC">
        <w:rPr>
          <w:rStyle w:val="Emphasis"/>
          <w:i w:val="0"/>
          <w:iCs w:val="0"/>
          <w:sz w:val="20"/>
        </w:rPr>
        <w:t>Problem Identification and Formulation The problem identification involves observing the assembly process and analyzing and identifying the causes of frequent problems. The formulation of the defect problem aims to identify the factors and impacts on the e-bike</w:t>
      </w:r>
      <w:r w:rsidR="00FC2592">
        <w:rPr>
          <w:rStyle w:val="Emphasis"/>
          <w:i w:val="0"/>
          <w:iCs w:val="0"/>
          <w:sz w:val="20"/>
        </w:rPr>
        <w:t xml:space="preserve"> </w:t>
      </w:r>
      <w:r w:rsidR="00FC2592">
        <w:rPr>
          <w:rStyle w:val="Emphasis"/>
          <w:i w:val="0"/>
          <w:iCs w:val="0"/>
          <w:sz w:val="20"/>
        </w:rPr>
        <w:fldChar w:fldCharType="begin"/>
      </w:r>
      <w:r w:rsidR="00FC2592">
        <w:rPr>
          <w:rStyle w:val="Emphasis"/>
          <w:i w:val="0"/>
          <w:iCs w:val="0"/>
          <w:sz w:val="20"/>
        </w:rPr>
        <w:instrText xml:space="preserve"> ADDIN EN.CITE &lt;EndNote&gt;&lt;Cite&gt;&lt;Author&gt;Ramadhan&lt;/Author&gt;&lt;Year&gt;2021&lt;/Year&gt;&lt;RecNum&gt;4&lt;/RecNum&gt;&lt;DisplayText&gt;[5]&lt;/DisplayText&gt;&lt;record&gt;&lt;rec-number&gt;4&lt;/rec-number&gt;&lt;foreign-keys&gt;&lt;key app="EN" db-id="d5dpp2fsaev5xoefssrxtxajd9xeev2xz9dv" timestamp="1726710690"&gt;4&lt;/key&gt;&lt;/foreign-keys&gt;&lt;ref-type name="Journal Article"&gt;17&lt;/ref-type&gt;&lt;contributors&gt;&lt;authors&gt;&lt;author&gt;Ramadhan, Muhammad&lt;/author&gt;&lt;/authors&gt;&lt;/contributors&gt;&lt;titles&gt;&lt;title&gt;Analisis Pengendalian Kualitas Untuk Mengurangi Cacat Pada Produk Sepatu Menggunakan Metode Six Sigma dan Kaizen&lt;/title&gt;&lt;secondary-title&gt;Matrik: Jurnal Manajemen dan Teknik Industri Produksi&lt;/secondary-title&gt;&lt;/titles&gt;&lt;periodical&gt;&lt;full-title&gt;Matrik: Jurnal Manajemen dan Teknik Industri Produksi&lt;/full-title&gt;&lt;/periodical&gt;&lt;pages&gt;55-64&lt;/pages&gt;&lt;volume&gt;22&lt;/volume&gt;&lt;number&gt;1&lt;/number&gt;&lt;dates&gt;&lt;year&gt;2021&lt;/year&gt;&lt;/dates&gt;&lt;isbn&gt;2621-8933&lt;/isbn&gt;&lt;urls&gt;&lt;/urls&gt;&lt;/record&gt;&lt;/Cite&gt;&lt;/EndNote&gt;</w:instrText>
      </w:r>
      <w:r w:rsidR="00FC2592">
        <w:rPr>
          <w:rStyle w:val="Emphasis"/>
          <w:i w:val="0"/>
          <w:iCs w:val="0"/>
          <w:sz w:val="20"/>
        </w:rPr>
        <w:fldChar w:fldCharType="separate"/>
      </w:r>
      <w:r w:rsidR="00FC2592">
        <w:rPr>
          <w:rStyle w:val="Emphasis"/>
          <w:i w:val="0"/>
          <w:iCs w:val="0"/>
          <w:noProof/>
          <w:sz w:val="20"/>
        </w:rPr>
        <w:t>[5]</w:t>
      </w:r>
      <w:r w:rsidR="00FC2592">
        <w:rPr>
          <w:rStyle w:val="Emphasis"/>
          <w:i w:val="0"/>
          <w:iCs w:val="0"/>
          <w:sz w:val="20"/>
        </w:rPr>
        <w:fldChar w:fldCharType="end"/>
      </w:r>
      <w:r w:rsidRPr="00217AFC">
        <w:rPr>
          <w:rStyle w:val="Emphasis"/>
          <w:i w:val="0"/>
          <w:iCs w:val="0"/>
          <w:sz w:val="20"/>
        </w:rPr>
        <w:t>.</w:t>
      </w:r>
    </w:p>
    <w:p w14:paraId="493863D3" w14:textId="061C8EE6" w:rsidR="00A55B77" w:rsidRPr="00217AFC" w:rsidRDefault="00A55B77" w:rsidP="00217AFC">
      <w:pPr>
        <w:numPr>
          <w:ilvl w:val="0"/>
          <w:numId w:val="36"/>
        </w:num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rStyle w:val="Emphasis"/>
          <w:i w:val="0"/>
          <w:iCs w:val="0"/>
          <w:sz w:val="20"/>
        </w:rPr>
      </w:pPr>
      <w:r w:rsidRPr="00217AFC">
        <w:rPr>
          <w:rStyle w:val="Emphasis"/>
          <w:i w:val="0"/>
          <w:iCs w:val="0"/>
          <w:sz w:val="20"/>
        </w:rPr>
        <w:t>Determining the Research Method The method used in this research is the Six Sigma method. Six Sigma is an improvement method that emphasizes continuous improvement, consisting of five stages known as DMAIC (Define, Measure, Analyze, Improve, Control)</w:t>
      </w:r>
      <w:r w:rsidR="00FC2592">
        <w:rPr>
          <w:rStyle w:val="Emphasis"/>
          <w:i w:val="0"/>
          <w:iCs w:val="0"/>
          <w:sz w:val="20"/>
        </w:rPr>
        <w:t xml:space="preserve"> </w:t>
      </w:r>
      <w:r w:rsidR="00FC2592">
        <w:rPr>
          <w:rStyle w:val="Emphasis"/>
          <w:i w:val="0"/>
          <w:iCs w:val="0"/>
          <w:sz w:val="20"/>
        </w:rPr>
        <w:fldChar w:fldCharType="begin"/>
      </w:r>
      <w:r w:rsidR="00FC2592">
        <w:rPr>
          <w:rStyle w:val="Emphasis"/>
          <w:i w:val="0"/>
          <w:iCs w:val="0"/>
          <w:sz w:val="2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FC2592">
        <w:rPr>
          <w:rStyle w:val="Emphasis"/>
          <w:i w:val="0"/>
          <w:iCs w:val="0"/>
          <w:sz w:val="20"/>
        </w:rPr>
        <w:fldChar w:fldCharType="separate"/>
      </w:r>
      <w:r w:rsidR="00FC2592">
        <w:rPr>
          <w:rStyle w:val="Emphasis"/>
          <w:i w:val="0"/>
          <w:iCs w:val="0"/>
          <w:noProof/>
          <w:sz w:val="20"/>
        </w:rPr>
        <w:t>[6]</w:t>
      </w:r>
      <w:r w:rsidR="00FC2592">
        <w:rPr>
          <w:rStyle w:val="Emphasis"/>
          <w:i w:val="0"/>
          <w:iCs w:val="0"/>
          <w:sz w:val="20"/>
        </w:rPr>
        <w:fldChar w:fldCharType="end"/>
      </w:r>
      <w:r w:rsidRPr="00217AFC">
        <w:rPr>
          <w:rStyle w:val="Emphasis"/>
          <w:i w:val="0"/>
          <w:iCs w:val="0"/>
          <w:sz w:val="20"/>
        </w:rPr>
        <w:t>.</w:t>
      </w:r>
    </w:p>
    <w:p w14:paraId="135A76D6" w14:textId="5FB4EB5E" w:rsidR="00A55B77" w:rsidRPr="00217AFC" w:rsidRDefault="00A55B77" w:rsidP="00217AFC">
      <w:pPr>
        <w:numPr>
          <w:ilvl w:val="0"/>
          <w:numId w:val="36"/>
        </w:num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rStyle w:val="Emphasis"/>
          <w:i w:val="0"/>
          <w:iCs w:val="0"/>
          <w:sz w:val="20"/>
        </w:rPr>
      </w:pPr>
      <w:r w:rsidRPr="00217AFC">
        <w:rPr>
          <w:rStyle w:val="Emphasis"/>
          <w:i w:val="0"/>
          <w:iCs w:val="0"/>
          <w:sz w:val="20"/>
        </w:rPr>
        <w:t>Defect Data Collection The data collection stage involves gathering necessary defect data and production data of the Groza RX, Groza X3.5, Groza X4, Groza X5, Groza X6, and Groza RX e-bike models, which will be used in data processing</w:t>
      </w:r>
      <w:r w:rsidR="00FC2592">
        <w:rPr>
          <w:rStyle w:val="Emphasis"/>
          <w:i w:val="0"/>
          <w:iCs w:val="0"/>
          <w:sz w:val="20"/>
        </w:rPr>
        <w:t xml:space="preserve"> </w:t>
      </w:r>
      <w:r w:rsidR="00FC2592">
        <w:rPr>
          <w:rStyle w:val="Emphasis"/>
          <w:i w:val="0"/>
          <w:iCs w:val="0"/>
          <w:sz w:val="20"/>
        </w:rPr>
        <w:fldChar w:fldCharType="begin"/>
      </w:r>
      <w:r w:rsidR="00FC2592">
        <w:rPr>
          <w:rStyle w:val="Emphasis"/>
          <w:i w:val="0"/>
          <w:iCs w:val="0"/>
          <w:sz w:val="20"/>
        </w:rPr>
        <w:instrText xml:space="preserve"> ADDIN EN.CITE &lt;EndNote&gt;&lt;Cite&gt;&lt;Author&gt;Ashari&lt;/Author&gt;&lt;Year&gt;2022&lt;/Year&gt;&lt;RecNum&gt;5&lt;/RecNum&gt;&lt;DisplayText&gt;[6]&lt;/DisplayText&gt;&lt;record&gt;&lt;rec-number&gt;5&lt;/rec-number&gt;&lt;foreign-keys&gt;&lt;key app="EN" db-id="d5dpp2fsaev5xoefssrxtxajd9xeev2xz9dv" timestamp="1726710730"&gt;5&lt;/key&gt;&lt;/foreign-keys&gt;&lt;ref-type name="Journal Article"&gt;17&lt;/ref-type&gt;&lt;contributors&gt;&lt;authors&gt;&lt;author&gt;Ashari, Taufik Alfin&lt;/author&gt;&lt;author&gt;Nugroho, Yohanes Anton&lt;/author&gt;&lt;/authors&gt;&lt;/contributors&gt;&lt;titles&gt;&lt;title&gt;Analisis Pengendalian Kualitas Produk Dengan Menggunakan Metode Six Sigma Dan Kaizen (Study Kasus: Pt Xyz)&lt;/title&gt;&lt;secondary-title&gt;Jurnal Cakrawala Ilmiah&lt;/secondary-title&gt;&lt;/titles&gt;&lt;periodical&gt;&lt;full-title&gt;Jurnal Cakrawala Ilmiah&lt;/full-title&gt;&lt;/periodical&gt;&lt;pages&gt;2505-2516&lt;/pages&gt;&lt;volume&gt;1&lt;/volume&gt;&lt;number&gt;10&lt;/number&gt;&lt;dates&gt;&lt;year&gt;2022&lt;/year&gt;&lt;/dates&gt;&lt;isbn&gt;2808-1668&lt;/isbn&gt;&lt;urls&gt;&lt;/urls&gt;&lt;/record&gt;&lt;/Cite&gt;&lt;/EndNote&gt;</w:instrText>
      </w:r>
      <w:r w:rsidR="00FC2592">
        <w:rPr>
          <w:rStyle w:val="Emphasis"/>
          <w:i w:val="0"/>
          <w:iCs w:val="0"/>
          <w:sz w:val="20"/>
        </w:rPr>
        <w:fldChar w:fldCharType="separate"/>
      </w:r>
      <w:r w:rsidR="00FC2592">
        <w:rPr>
          <w:rStyle w:val="Emphasis"/>
          <w:i w:val="0"/>
          <w:iCs w:val="0"/>
          <w:noProof/>
          <w:sz w:val="20"/>
        </w:rPr>
        <w:t>[6]</w:t>
      </w:r>
      <w:r w:rsidR="00FC2592">
        <w:rPr>
          <w:rStyle w:val="Emphasis"/>
          <w:i w:val="0"/>
          <w:iCs w:val="0"/>
          <w:sz w:val="20"/>
        </w:rPr>
        <w:fldChar w:fldCharType="end"/>
      </w:r>
      <w:r w:rsidRPr="00217AFC">
        <w:rPr>
          <w:rStyle w:val="Emphasis"/>
          <w:i w:val="0"/>
          <w:iCs w:val="0"/>
          <w:sz w:val="20"/>
        </w:rPr>
        <w:t>.</w:t>
      </w:r>
    </w:p>
    <w:p w14:paraId="108DB9C6" w14:textId="3D5D4213" w:rsidR="00A55B77" w:rsidRPr="00217AFC" w:rsidRDefault="00A55B77" w:rsidP="00217AFC">
      <w:pPr>
        <w:numPr>
          <w:ilvl w:val="0"/>
          <w:numId w:val="36"/>
        </w:num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rStyle w:val="Emphasis"/>
          <w:i w:val="0"/>
          <w:iCs w:val="0"/>
          <w:sz w:val="20"/>
        </w:rPr>
      </w:pPr>
      <w:r w:rsidRPr="00217AFC">
        <w:rPr>
          <w:rStyle w:val="Emphasis"/>
          <w:i w:val="0"/>
          <w:iCs w:val="0"/>
          <w:sz w:val="20"/>
        </w:rPr>
        <w:t>Data Processing The data processing in this practical work research uses the DMAIC stages in the e-bike assembly of the Groza model at PT. Roda Pasifik Mandiri. The data processing begins with creating a SIPOC diagram to describe the assembly process of the Groza e-bike at the Define stage</w:t>
      </w:r>
      <w:r w:rsidR="00DE2DBC">
        <w:rPr>
          <w:rStyle w:val="Emphasis"/>
          <w:i w:val="0"/>
          <w:iCs w:val="0"/>
          <w:sz w:val="20"/>
        </w:rPr>
        <w:t xml:space="preserve"> </w:t>
      </w:r>
      <w:r w:rsidR="00DE2DBC">
        <w:rPr>
          <w:rStyle w:val="Emphasis"/>
          <w:i w:val="0"/>
          <w:iCs w:val="0"/>
          <w:sz w:val="20"/>
        </w:rPr>
        <w:fldChar w:fldCharType="begin"/>
      </w:r>
      <w:r w:rsidR="00DE2DBC">
        <w:rPr>
          <w:rStyle w:val="Emphasis"/>
          <w:i w:val="0"/>
          <w:iCs w:val="0"/>
          <w:sz w:val="20"/>
        </w:rPr>
        <w:instrText xml:space="preserve"> ADDIN EN.CITE &lt;EndNote&gt;&lt;Cite&gt;&lt;Author&gt;Nursanti&lt;/Author&gt;&lt;Year&gt;2018&lt;/Year&gt;&lt;RecNum&gt;6&lt;/RecNum&gt;&lt;DisplayText&gt;[7]&lt;/DisplayText&gt;&lt;record&gt;&lt;rec-number&gt;6&lt;/rec-number&gt;&lt;foreign-keys&gt;&lt;key app="EN" db-id="d5dpp2fsaev5xoefssrxtxajd9xeev2xz9dv" timestamp="1726710773"&gt;6&lt;/key&gt;&lt;/foreign-keys&gt;&lt;ref-type name="Journal Article"&gt;17&lt;/ref-type&gt;&lt;contributors&gt;&lt;authors&gt;&lt;author&gt;Nursanti, Ida&lt;/author&gt;&lt;author&gt;Rahmawati, Desi&lt;/author&gt;&lt;author&gt;Djunaidi, Much&lt;/author&gt;&lt;author&gt;Anis, Muchlison&lt;/author&gt;&lt;/authors&gt;&lt;/contributors&gt;&lt;titles&gt;&lt;title&gt;Evaluasi Kompleksitas dan Aksesibilitas Produk Untuk Kemudahan Proses Pembongkaran&lt;/title&gt;&lt;secondary-title&gt;Jurnal Ilmiah Teknik Industri&lt;/secondary-title&gt;&lt;/titles&gt;&lt;periodical&gt;&lt;full-title&gt;Jurnal Ilmiah Teknik Industri&lt;/full-title&gt;&lt;/periodical&gt;&lt;pages&gt;135-143&lt;/pages&gt;&lt;volume&gt;17&lt;/volume&gt;&lt;number&gt;2&lt;/number&gt;&lt;dates&gt;&lt;year&gt;2018&lt;/year&gt;&lt;/dates&gt;&lt;isbn&gt;2460-4038&lt;/isbn&gt;&lt;urls&gt;&lt;/urls&gt;&lt;/record&gt;&lt;/Cite&gt;&lt;/EndNote&gt;</w:instrText>
      </w:r>
      <w:r w:rsidR="00DE2DBC">
        <w:rPr>
          <w:rStyle w:val="Emphasis"/>
          <w:i w:val="0"/>
          <w:iCs w:val="0"/>
          <w:sz w:val="20"/>
        </w:rPr>
        <w:fldChar w:fldCharType="separate"/>
      </w:r>
      <w:r w:rsidR="00DE2DBC">
        <w:rPr>
          <w:rStyle w:val="Emphasis"/>
          <w:i w:val="0"/>
          <w:iCs w:val="0"/>
          <w:noProof/>
          <w:sz w:val="20"/>
        </w:rPr>
        <w:t>[7]</w:t>
      </w:r>
      <w:r w:rsidR="00DE2DBC">
        <w:rPr>
          <w:rStyle w:val="Emphasis"/>
          <w:i w:val="0"/>
          <w:iCs w:val="0"/>
          <w:sz w:val="20"/>
        </w:rPr>
        <w:fldChar w:fldCharType="end"/>
      </w:r>
      <w:r w:rsidRPr="00217AFC">
        <w:rPr>
          <w:rStyle w:val="Emphasis"/>
          <w:i w:val="0"/>
          <w:iCs w:val="0"/>
          <w:sz w:val="20"/>
        </w:rPr>
        <w:t>. The creation of a p-chart and the DMAIC process in determining the number of defects occurring during the line 2 assembly process is conducted at the Measure stage</w:t>
      </w:r>
      <w:r w:rsidR="00DE2DBC">
        <w:rPr>
          <w:rStyle w:val="Emphasis"/>
          <w:i w:val="0"/>
          <w:iCs w:val="0"/>
          <w:sz w:val="20"/>
        </w:rPr>
        <w:t xml:space="preserve"> </w:t>
      </w:r>
      <w:r w:rsidR="00DE2DBC">
        <w:rPr>
          <w:rStyle w:val="Emphasis"/>
          <w:i w:val="0"/>
          <w:iCs w:val="0"/>
          <w:sz w:val="20"/>
        </w:rPr>
        <w:fldChar w:fldCharType="begin"/>
      </w:r>
      <w:r w:rsidR="00DE2DBC">
        <w:rPr>
          <w:rStyle w:val="Emphasis"/>
          <w:i w:val="0"/>
          <w:iCs w:val="0"/>
          <w:sz w:val="20"/>
        </w:rPr>
        <w:instrText xml:space="preserve"> ADDIN EN.CITE &lt;EndNote&gt;&lt;Cite&gt;&lt;Author&gt;Putri&lt;/Author&gt;&lt;Year&gt;2017&lt;/Year&gt;&lt;RecNum&gt;7&lt;/RecNum&gt;&lt;DisplayText&gt;[8]&lt;/DisplayText&gt;&lt;record&gt;&lt;rec-number&gt;7&lt;/rec-number&gt;&lt;foreign-keys&gt;&lt;key app="EN" db-id="d5dpp2fsaev5xoefssrxtxajd9xeev2xz9dv" timestamp="1726710813"&gt;7&lt;/key&gt;&lt;/foreign-keys&gt;&lt;ref-type name="Journal Article"&gt;17&lt;/ref-type&gt;&lt;contributors&gt;&lt;authors&gt;&lt;author&gt;Putri, Ulfa Liani&lt;/author&gt;&lt;author&gt;Handayani, Naniek Utami&lt;/author&gt;&lt;/authors&gt;&lt;/contributors&gt;&lt;titles&gt;&lt;title&gt;Analisis beban kerja mental dengan metode NASA TLX pada departemen logistik PT ABC&lt;/title&gt;&lt;secondary-title&gt;Industrial Engineering Online Journal&lt;/secondary-title&gt;&lt;/titles&gt;&lt;periodical&gt;&lt;full-title&gt;Industrial Engineering Online Journal&lt;/full-title&gt;&lt;/periodical&gt;&lt;volume&gt;6&lt;/volume&gt;&lt;number&gt;2&lt;/number&gt;&lt;dates&gt;&lt;year&gt;2017&lt;/year&gt;&lt;/dates&gt;&lt;publisher&gt;Program Studi Teknik Industri, Fakultas Teknik, Universitas Diponegoro&lt;/publisher&gt;&lt;urls&gt;&lt;/urls&gt;&lt;/record&gt;&lt;/Cite&gt;&lt;/EndNote&gt;</w:instrText>
      </w:r>
      <w:r w:rsidR="00DE2DBC">
        <w:rPr>
          <w:rStyle w:val="Emphasis"/>
          <w:i w:val="0"/>
          <w:iCs w:val="0"/>
          <w:sz w:val="20"/>
        </w:rPr>
        <w:fldChar w:fldCharType="separate"/>
      </w:r>
      <w:r w:rsidR="00DE2DBC">
        <w:rPr>
          <w:rStyle w:val="Emphasis"/>
          <w:i w:val="0"/>
          <w:iCs w:val="0"/>
          <w:noProof/>
          <w:sz w:val="20"/>
        </w:rPr>
        <w:t>[8]</w:t>
      </w:r>
      <w:r w:rsidR="00DE2DBC">
        <w:rPr>
          <w:rStyle w:val="Emphasis"/>
          <w:i w:val="0"/>
          <w:iCs w:val="0"/>
          <w:sz w:val="20"/>
        </w:rPr>
        <w:fldChar w:fldCharType="end"/>
      </w:r>
      <w:r w:rsidRPr="00217AFC">
        <w:rPr>
          <w:rStyle w:val="Emphasis"/>
          <w:i w:val="0"/>
          <w:iCs w:val="0"/>
          <w:sz w:val="20"/>
        </w:rPr>
        <w:t>. Identifying the causes of problems involves analyzing the factors causing assembly nonconformities based on defects using Pareto diagrams and fishbone diagrams</w:t>
      </w:r>
      <w:r w:rsidR="00DE2DBC">
        <w:rPr>
          <w:rStyle w:val="Emphasis"/>
          <w:i w:val="0"/>
          <w:iCs w:val="0"/>
          <w:sz w:val="20"/>
        </w:rPr>
        <w:t xml:space="preserve"> </w:t>
      </w:r>
      <w:r w:rsidR="00DE2DBC">
        <w:rPr>
          <w:rStyle w:val="Emphasis"/>
          <w:i w:val="0"/>
          <w:iCs w:val="0"/>
          <w:sz w:val="20"/>
        </w:rPr>
        <w:fldChar w:fldCharType="begin"/>
      </w:r>
      <w:r w:rsidR="00DE2DBC">
        <w:rPr>
          <w:rStyle w:val="Emphasis"/>
          <w:i w:val="0"/>
          <w:iCs w:val="0"/>
          <w:sz w:val="20"/>
        </w:rPr>
        <w:instrText xml:space="preserve"> ADDIN EN.CITE &lt;EndNote&gt;&lt;Cite&gt;&lt;Author&gt;Nugroho&lt;/Author&gt;&lt;Year&gt;2021&lt;/Year&gt;&lt;RecNum&gt;8&lt;/RecNum&gt;&lt;DisplayText&gt;[9]&lt;/DisplayText&gt;&lt;record&gt;&lt;rec-number&gt;8&lt;/rec-number&gt;&lt;foreign-keys&gt;&lt;key app="EN" db-id="d5dpp2fsaev5xoefssrxtxajd9xeev2xz9dv" timestamp="1726710845"&gt;8&lt;/key&gt;&lt;/foreign-keys&gt;&lt;ref-type name="Journal Article"&gt;17&lt;/ref-type&gt;&lt;contributors&gt;&lt;authors&gt;&lt;author&gt;Nugroho, Munajat Tri&lt;/author&gt;&lt;author&gt;Setiawan, Purwo&lt;/author&gt;&lt;author&gt;Rahmasari, Octalia&lt;/author&gt;&lt;/authors&gt;&lt;/contributors&gt;&lt;titles&gt;&lt;title&gt;Student’s preferences in the selection of online shopping goods delivery services&lt;/title&gt;&lt;secondary-title&gt;Jurnal Ilmiah Teknik Industri&lt;/secondary-title&gt;&lt;/titles&gt;&lt;periodical&gt;&lt;full-title&gt;Jurnal Ilmiah Teknik Industri&lt;/full-title&gt;&lt;/periodical&gt;&lt;pages&gt;210-220&lt;/pages&gt;&lt;volume&gt;20&lt;/volume&gt;&lt;number&gt;2&lt;/number&gt;&lt;dates&gt;&lt;year&gt;2021&lt;/year&gt;&lt;/dates&gt;&lt;isbn&gt;2460-4038&lt;/isbn&gt;&lt;urls&gt;&lt;/urls&gt;&lt;/record&gt;&lt;/Cite&gt;&lt;/EndNote&gt;</w:instrText>
      </w:r>
      <w:r w:rsidR="00DE2DBC">
        <w:rPr>
          <w:rStyle w:val="Emphasis"/>
          <w:i w:val="0"/>
          <w:iCs w:val="0"/>
          <w:sz w:val="20"/>
        </w:rPr>
        <w:fldChar w:fldCharType="separate"/>
      </w:r>
      <w:r w:rsidR="00DE2DBC">
        <w:rPr>
          <w:rStyle w:val="Emphasis"/>
          <w:i w:val="0"/>
          <w:iCs w:val="0"/>
          <w:noProof/>
          <w:sz w:val="20"/>
        </w:rPr>
        <w:t>[9]</w:t>
      </w:r>
      <w:r w:rsidR="00DE2DBC">
        <w:rPr>
          <w:rStyle w:val="Emphasis"/>
          <w:i w:val="0"/>
          <w:iCs w:val="0"/>
          <w:sz w:val="20"/>
        </w:rPr>
        <w:fldChar w:fldCharType="end"/>
      </w:r>
      <w:r w:rsidRPr="00217AFC">
        <w:rPr>
          <w:rStyle w:val="Emphasis"/>
          <w:i w:val="0"/>
          <w:iCs w:val="0"/>
          <w:sz w:val="20"/>
        </w:rPr>
        <w:t>. Preventing product defects using the Kaizen method is conducted at the Improve stage</w:t>
      </w:r>
      <w:r w:rsidR="007D2E19">
        <w:rPr>
          <w:rStyle w:val="Emphasis"/>
          <w:i w:val="0"/>
          <w:iCs w:val="0"/>
          <w:sz w:val="20"/>
        </w:rPr>
        <w:t xml:space="preserve"> </w:t>
      </w:r>
      <w:r w:rsidR="007D2E19">
        <w:rPr>
          <w:rStyle w:val="Emphasis"/>
          <w:i w:val="0"/>
          <w:iCs w:val="0"/>
          <w:sz w:val="20"/>
        </w:rPr>
        <w:fldChar w:fldCharType="begin"/>
      </w:r>
      <w:r w:rsidR="007D2E19">
        <w:rPr>
          <w:rStyle w:val="Emphasis"/>
          <w:i w:val="0"/>
          <w:iCs w:val="0"/>
          <w:sz w:val="20"/>
        </w:rPr>
        <w:instrText xml:space="preserve"> ADDIN EN.CITE &lt;EndNote&gt;&lt;Cite&gt;&lt;Author&gt;Bommer&lt;/Author&gt;&lt;Year&gt;2018&lt;/Year&gt;&lt;RecNum&gt;13&lt;/RecNum&gt;&lt;DisplayText&gt;[10]&lt;/DisplayText&gt;&lt;record&gt;&lt;rec-number&gt;13&lt;/rec-number&gt;&lt;foreign-keys&gt;&lt;key app="EN" db-id="d5dpp2fsaev5xoefssrxtxajd9xeev2xz9dv" timestamp="1726711004"&gt;13&lt;/key&gt;&lt;/foreign-keys&gt;&lt;ref-type name="Journal Article"&gt;17&lt;/ref-type&gt;&lt;contributors&gt;&lt;authors&gt;&lt;author&gt;Bommer, Sharon Claxton&lt;/author&gt;&lt;author&gt;Fendley, Mary&lt;/author&gt;&lt;/authors&gt;&lt;/contributors&gt;&lt;titles&gt;&lt;title&gt;A theoretical framework for evaluating mental workload resources in human systems design for manufacturing operations&lt;/title&gt;&lt;secondary-title&gt;International Journal of Industrial Ergonomics&lt;/secondary-title&gt;&lt;/titles&gt;&lt;periodical&gt;&lt;full-title&gt;International Journal of Industrial Ergonomics&lt;/full-title&gt;&lt;/periodical&gt;&lt;pages&gt;7-17&lt;/pages&gt;&lt;volume&gt;63&lt;/volume&gt;&lt;dates&gt;&lt;year&gt;2018&lt;/year&gt;&lt;/dates&gt;&lt;publisher&gt;Elsevier&lt;/publisher&gt;&lt;isbn&gt;0169-8141&lt;/isbn&gt;&lt;urls&gt;&lt;/urls&gt;&lt;/record&gt;&lt;/Cite&gt;&lt;/EndNote&gt;</w:instrText>
      </w:r>
      <w:r w:rsidR="007D2E19">
        <w:rPr>
          <w:rStyle w:val="Emphasis"/>
          <w:i w:val="0"/>
          <w:iCs w:val="0"/>
          <w:sz w:val="20"/>
        </w:rPr>
        <w:fldChar w:fldCharType="separate"/>
      </w:r>
      <w:r w:rsidR="007D2E19">
        <w:rPr>
          <w:rStyle w:val="Emphasis"/>
          <w:i w:val="0"/>
          <w:iCs w:val="0"/>
          <w:noProof/>
          <w:sz w:val="20"/>
        </w:rPr>
        <w:t>[10]</w:t>
      </w:r>
      <w:r w:rsidR="007D2E19">
        <w:rPr>
          <w:rStyle w:val="Emphasis"/>
          <w:i w:val="0"/>
          <w:iCs w:val="0"/>
          <w:sz w:val="20"/>
        </w:rPr>
        <w:fldChar w:fldCharType="end"/>
      </w:r>
      <w:r w:rsidRPr="00217AFC">
        <w:rPr>
          <w:rStyle w:val="Emphasis"/>
          <w:i w:val="0"/>
          <w:iCs w:val="0"/>
          <w:sz w:val="20"/>
        </w:rPr>
        <w:t>. The next stage is control to manage the improvements made and implemented at the Improve stage</w:t>
      </w:r>
      <w:r w:rsidR="00DE2DBC">
        <w:rPr>
          <w:rStyle w:val="Emphasis"/>
          <w:i w:val="0"/>
          <w:iCs w:val="0"/>
          <w:sz w:val="20"/>
        </w:rPr>
        <w:t xml:space="preserve"> </w:t>
      </w:r>
      <w:r w:rsidR="00DE2DBC">
        <w:rPr>
          <w:rStyle w:val="Emphasis"/>
          <w:i w:val="0"/>
          <w:iCs w:val="0"/>
          <w:sz w:val="20"/>
        </w:rPr>
        <w:fldChar w:fldCharType="begin"/>
      </w:r>
      <w:r w:rsidR="007D2E19">
        <w:rPr>
          <w:rStyle w:val="Emphasis"/>
          <w:i w:val="0"/>
          <w:iCs w:val="0"/>
          <w:sz w:val="20"/>
        </w:rPr>
        <w:instrText xml:space="preserve"> ADDIN EN.CITE &lt;EndNote&gt;&lt;Cite&gt;&lt;Author&gt;Pratiwi&lt;/Author&gt;&lt;Year&gt;2022&lt;/Year&gt;&lt;RecNum&gt;9&lt;/RecNum&gt;&lt;DisplayText&gt;[11]&lt;/DisplayText&gt;&lt;record&gt;&lt;rec-number&gt;9&lt;/rec-number&gt;&lt;foreign-keys&gt;&lt;key app="EN" db-id="d5dpp2fsaev5xoefssrxtxajd9xeev2xz9dv" timestamp="1726710872"&gt;9&lt;/key&gt;&lt;/foreign-keys&gt;&lt;ref-type name="Journal Article"&gt;17&lt;/ref-type&gt;&lt;contributors&gt;&lt;authors&gt;&lt;author&gt;Pratiwi, Indah&lt;/author&gt;&lt;author&gt;Kalyana, Valeska Salsabil&lt;/author&gt;&lt;/authors&gt;&lt;/contributors&gt;&lt;titles&gt;&lt;title&gt;Ergonomic Risk Evaluation of Manual Material Handling in Brick Production&lt;/title&gt;&lt;secondary-title&gt;Jurnal Ilmiah Teknik Industri&lt;/secondary-title&gt;&lt;/titles&gt;&lt;periodical&gt;&lt;full-title&gt;Jurnal Ilmiah Teknik Industri&lt;/full-title&gt;&lt;/periodical&gt;&lt;pages&gt;113-124&lt;/pages&gt;&lt;volume&gt;21&lt;/volume&gt;&lt;number&gt;1&lt;/number&gt;&lt;dates&gt;&lt;year&gt;2022&lt;/year&gt;&lt;/dates&gt;&lt;isbn&gt;2460-4038&lt;/isbn&gt;&lt;urls&gt;&lt;/urls&gt;&lt;/record&gt;&lt;/Cite&gt;&lt;/EndNote&gt;</w:instrText>
      </w:r>
      <w:r w:rsidR="00DE2DBC">
        <w:rPr>
          <w:rStyle w:val="Emphasis"/>
          <w:i w:val="0"/>
          <w:iCs w:val="0"/>
          <w:sz w:val="20"/>
        </w:rPr>
        <w:fldChar w:fldCharType="separate"/>
      </w:r>
      <w:r w:rsidR="007D2E19">
        <w:rPr>
          <w:rStyle w:val="Emphasis"/>
          <w:i w:val="0"/>
          <w:iCs w:val="0"/>
          <w:noProof/>
          <w:sz w:val="20"/>
        </w:rPr>
        <w:t>[11]</w:t>
      </w:r>
      <w:r w:rsidR="00DE2DBC">
        <w:rPr>
          <w:rStyle w:val="Emphasis"/>
          <w:i w:val="0"/>
          <w:iCs w:val="0"/>
          <w:sz w:val="20"/>
        </w:rPr>
        <w:fldChar w:fldCharType="end"/>
      </w:r>
      <w:r w:rsidRPr="00217AFC">
        <w:rPr>
          <w:rStyle w:val="Emphasis"/>
          <w:i w:val="0"/>
          <w:iCs w:val="0"/>
          <w:sz w:val="20"/>
        </w:rPr>
        <w:t>.</w:t>
      </w:r>
    </w:p>
    <w:p w14:paraId="281CA617" w14:textId="1D3A635F" w:rsidR="00A55B77" w:rsidRPr="00A55B77" w:rsidRDefault="00A55B77" w:rsidP="00217AFC">
      <w:pPr>
        <w:numPr>
          <w:ilvl w:val="0"/>
          <w:numId w:val="36"/>
        </w:num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color w:val="333333"/>
          <w:sz w:val="20"/>
        </w:rPr>
      </w:pPr>
      <w:r w:rsidRPr="00217AFC">
        <w:rPr>
          <w:rStyle w:val="Emphasis"/>
          <w:i w:val="0"/>
          <w:iCs w:val="0"/>
          <w:sz w:val="20"/>
        </w:rPr>
        <w:t>Conclusion The conclusion includes the goals to be achieved and the results of the data analysis performed</w:t>
      </w:r>
      <w:r w:rsidR="00DE2DBC">
        <w:rPr>
          <w:rStyle w:val="Emphasis"/>
          <w:i w:val="0"/>
          <w:iCs w:val="0"/>
          <w:sz w:val="20"/>
        </w:rPr>
        <w:t xml:space="preserve"> </w:t>
      </w:r>
      <w:r w:rsidR="00DE2DBC">
        <w:rPr>
          <w:rStyle w:val="Emphasis"/>
          <w:i w:val="0"/>
          <w:iCs w:val="0"/>
          <w:sz w:val="20"/>
        </w:rPr>
        <w:fldChar w:fldCharType="begin"/>
      </w:r>
      <w:r w:rsidR="007D2E19">
        <w:rPr>
          <w:rStyle w:val="Emphasis"/>
          <w:i w:val="0"/>
          <w:iCs w:val="0"/>
          <w:sz w:val="20"/>
        </w:rPr>
        <w:instrText xml:space="preserve"> ADDIN EN.CITE &lt;EndNote&gt;&lt;Cite&gt;&lt;Author&gt;Raundal&lt;/Author&gt;&lt;Year&gt;2016&lt;/Year&gt;&lt;RecNum&gt;10&lt;/RecNum&gt;&lt;DisplayText&gt;[12]&lt;/DisplayText&gt;&lt;record&gt;&lt;rec-number&gt;10&lt;/rec-number&gt;&lt;foreign-keys&gt;&lt;key app="EN" db-id="d5dpp2fsaev5xoefssrxtxajd9xeev2xz9dv" timestamp="1726710897"&gt;10&lt;/key&gt;&lt;/foreign-keys&gt;&lt;ref-type name="Journal Article"&gt;17&lt;/ref-type&gt;&lt;contributors&gt;&lt;authors&gt;&lt;author&gt;Raundal, Sankul&lt;/author&gt;&lt;author&gt;Badgujar, Rahul&lt;/author&gt;&lt;author&gt;More, R.&lt;/author&gt;&lt;author&gt;Nagare, M.&lt;/author&gt;&lt;/authors&gt;&lt;/contributors&gt;&lt;titles&gt;&lt;title&gt;Capacity Planning Model for Manufacturing Organizations using AHP&lt;/title&gt;&lt;secondary-title&gt;International Journal of Engineering Research and Technology. IJERT&lt;/secondary-title&gt;&lt;/titles&gt;&lt;periodical&gt;&lt;full-title&gt;International Journal of Engineering Research and Technology. IJERT&lt;/full-title&gt;&lt;/periodical&gt;&lt;pages&gt;137-140&lt;/pages&gt;&lt;volume&gt;5&lt;/volume&gt;&lt;number&gt;7&lt;/number&gt;&lt;dates&gt;&lt;year&gt;2016&lt;/year&gt;&lt;/dates&gt;&lt;urls&gt;&lt;/urls&gt;&lt;/record&gt;&lt;/Cite&gt;&lt;/EndNote&gt;</w:instrText>
      </w:r>
      <w:r w:rsidR="00DE2DBC">
        <w:rPr>
          <w:rStyle w:val="Emphasis"/>
          <w:i w:val="0"/>
          <w:iCs w:val="0"/>
          <w:sz w:val="20"/>
        </w:rPr>
        <w:fldChar w:fldCharType="separate"/>
      </w:r>
      <w:r w:rsidR="007D2E19">
        <w:rPr>
          <w:rStyle w:val="Emphasis"/>
          <w:i w:val="0"/>
          <w:iCs w:val="0"/>
          <w:noProof/>
          <w:sz w:val="20"/>
        </w:rPr>
        <w:t>[12]</w:t>
      </w:r>
      <w:r w:rsidR="00DE2DBC">
        <w:rPr>
          <w:rStyle w:val="Emphasis"/>
          <w:i w:val="0"/>
          <w:iCs w:val="0"/>
          <w:sz w:val="20"/>
        </w:rPr>
        <w:fldChar w:fldCharType="end"/>
      </w:r>
      <w:r w:rsidRPr="00217AFC">
        <w:rPr>
          <w:rStyle w:val="Emphasis"/>
          <w:i w:val="0"/>
          <w:iCs w:val="0"/>
          <w:sz w:val="20"/>
        </w:rPr>
        <w:t>.</w:t>
      </w:r>
    </w:p>
    <w:p w14:paraId="22F15662" w14:textId="6AD6DC18" w:rsidR="00EA50A7" w:rsidRPr="001D7C92" w:rsidRDefault="00EA50A7" w:rsidP="001D7C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color w:val="333333"/>
          <w:sz w:val="20"/>
          <w:lang w:val="id"/>
        </w:rPr>
      </w:pPr>
      <w:r w:rsidRPr="001405C4">
        <w:t xml:space="preserve">       </w:t>
      </w:r>
      <w:r w:rsidR="00511881">
        <w:tab/>
      </w:r>
    </w:p>
    <w:p w14:paraId="384519A9" w14:textId="4852B5F9" w:rsidR="00EA50A7" w:rsidRPr="00784F94" w:rsidRDefault="00EA50A7" w:rsidP="00784F94">
      <w:pPr>
        <w:pStyle w:val="Heading1"/>
      </w:pPr>
      <w:r w:rsidRPr="00784F94">
        <w:t>RESULTS AND DISCUSSION</w:t>
      </w:r>
    </w:p>
    <w:p w14:paraId="602EEB8B" w14:textId="29443B75" w:rsidR="005F3FF0" w:rsidRPr="005F3FF0" w:rsidRDefault="005F3FF0" w:rsidP="00082B34">
      <w:pPr>
        <w:pStyle w:val="Heading2"/>
        <w:rPr>
          <w:lang w:val="id"/>
        </w:rPr>
      </w:pPr>
      <w:r w:rsidRPr="005F3FF0">
        <w:rPr>
          <w:lang w:val="id"/>
        </w:rPr>
        <w:t>Data</w:t>
      </w:r>
      <w:r w:rsidR="00A55B77">
        <w:rPr>
          <w:lang w:val="id"/>
        </w:rPr>
        <w:t xml:space="preserve"> Collection </w:t>
      </w:r>
    </w:p>
    <w:p w14:paraId="4F26F391" w14:textId="39A9B22C" w:rsidR="001D7C92" w:rsidRPr="009C1D61" w:rsidRDefault="00A55B77" w:rsidP="00A55B77">
      <w:pPr>
        <w:pStyle w:val="Paragraph"/>
        <w:rPr>
          <w:rStyle w:val="Emphasis"/>
          <w:i w:val="0"/>
          <w:iCs w:val="0"/>
        </w:rPr>
      </w:pPr>
      <w:r w:rsidRPr="009C1D61">
        <w:rPr>
          <w:rStyle w:val="Emphasis"/>
          <w:i w:val="0"/>
          <w:iCs w:val="0"/>
        </w:rPr>
        <w:t>Data collection is conducted to analyze product defects at PT. Roda Pasifik Mandiri. Poor product quality will lead to defects. A high number of product defects will disrupt the production process due to the necessary rework activities. This data serves as supporting information for the research and consists of data on the Groza e-bike types, including Groza X4, Groza X5, Groza X6, Groza 3.5, Groza MX, and Groza RX. The following is the table of Production Data for Groza E-Bike Types from January to July 2023</w:t>
      </w:r>
      <w:r w:rsidR="00EA50A7" w:rsidRPr="009C1D61">
        <w:rPr>
          <w:rStyle w:val="Emphasis"/>
          <w:i w:val="0"/>
          <w:iCs w:val="0"/>
        </w:rPr>
        <w:t>.</w:t>
      </w:r>
    </w:p>
    <w:p w14:paraId="036CABC7" w14:textId="77777777" w:rsidR="009C1D61" w:rsidRDefault="009C1D61" w:rsidP="009C1D61">
      <w:pPr>
        <w:pStyle w:val="TableCaption"/>
        <w:rPr>
          <w:b/>
          <w:bCs/>
          <w:lang w:val="id"/>
        </w:rPr>
      </w:pPr>
    </w:p>
    <w:p w14:paraId="05C7FF47" w14:textId="2CA926F8" w:rsidR="005F3FF0" w:rsidRPr="005F3FF0" w:rsidRDefault="009C1D61" w:rsidP="009C1D61">
      <w:pPr>
        <w:pStyle w:val="TableCaption"/>
        <w:rPr>
          <w:lang w:val="id"/>
        </w:rPr>
      </w:pPr>
      <w:r w:rsidRPr="009C1D61">
        <w:rPr>
          <w:b/>
          <w:bCs/>
          <w:lang w:val="id"/>
        </w:rPr>
        <w:t>TABLE 1</w:t>
      </w:r>
      <w:r>
        <w:rPr>
          <w:lang w:val="id"/>
        </w:rPr>
        <w:t>.</w:t>
      </w:r>
      <w:r w:rsidR="005F3FF0" w:rsidRPr="005F3FF0">
        <w:rPr>
          <w:lang w:val="id"/>
        </w:rPr>
        <w:t xml:space="preserve"> </w:t>
      </w:r>
      <w:r w:rsidR="00A96D96" w:rsidRPr="00A96D96">
        <w:rPr>
          <w:lang w:val="id"/>
        </w:rPr>
        <w:t>Data Recapitulation of Groza Type E-Bike Defect Categori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5"/>
        <w:gridCol w:w="1705"/>
        <w:gridCol w:w="1980"/>
      </w:tblGrid>
      <w:tr w:rsidR="005F3FF0" w:rsidRPr="00B22303" w14:paraId="31F3AD03" w14:textId="77777777" w:rsidTr="00B22303">
        <w:trPr>
          <w:trHeight w:val="266"/>
          <w:jc w:val="center"/>
        </w:trPr>
        <w:tc>
          <w:tcPr>
            <w:tcW w:w="2125" w:type="dxa"/>
            <w:shd w:val="clear" w:color="auto" w:fill="auto"/>
          </w:tcPr>
          <w:p w14:paraId="6498F698" w14:textId="2F445E7C" w:rsidR="005F3FF0" w:rsidRPr="00B22303" w:rsidRDefault="005F3FF0" w:rsidP="00B22303">
            <w:pPr>
              <w:jc w:val="center"/>
              <w:rPr>
                <w:b/>
                <w:bCs/>
                <w:sz w:val="20"/>
                <w:lang w:val="id"/>
              </w:rPr>
            </w:pPr>
            <w:r w:rsidRPr="00B22303">
              <w:rPr>
                <w:b/>
                <w:bCs/>
                <w:sz w:val="20"/>
                <w:lang w:val="id"/>
              </w:rPr>
              <w:t>Defect</w:t>
            </w:r>
            <w:r w:rsidR="001B7CF0" w:rsidRPr="00B22303">
              <w:rPr>
                <w:b/>
                <w:bCs/>
                <w:sz w:val="20"/>
                <w:lang w:val="id"/>
              </w:rPr>
              <w:t xml:space="preserve"> </w:t>
            </w:r>
            <w:r w:rsidR="00B22303">
              <w:rPr>
                <w:b/>
                <w:bCs/>
                <w:sz w:val="20"/>
                <w:lang w:val="id"/>
              </w:rPr>
              <w:t>C</w:t>
            </w:r>
            <w:r w:rsidR="001B7CF0" w:rsidRPr="00B22303">
              <w:rPr>
                <w:b/>
                <w:bCs/>
                <w:sz w:val="20"/>
                <w:lang w:val="id"/>
              </w:rPr>
              <w:t>ategory</w:t>
            </w:r>
          </w:p>
        </w:tc>
        <w:tc>
          <w:tcPr>
            <w:tcW w:w="1705" w:type="dxa"/>
            <w:shd w:val="clear" w:color="auto" w:fill="auto"/>
          </w:tcPr>
          <w:p w14:paraId="5B392113" w14:textId="3EB69234" w:rsidR="005F3FF0" w:rsidRPr="00B22303" w:rsidRDefault="009C1D61" w:rsidP="00B22303">
            <w:pPr>
              <w:jc w:val="center"/>
              <w:rPr>
                <w:b/>
                <w:bCs/>
                <w:sz w:val="20"/>
                <w:lang w:val="id"/>
              </w:rPr>
            </w:pPr>
            <w:r w:rsidRPr="00B22303">
              <w:rPr>
                <w:b/>
                <w:bCs/>
                <w:sz w:val="20"/>
                <w:lang w:val="id"/>
              </w:rPr>
              <w:t>Total</w:t>
            </w:r>
            <w:r w:rsidR="005F3FF0" w:rsidRPr="00B22303">
              <w:rPr>
                <w:b/>
                <w:bCs/>
                <w:sz w:val="20"/>
                <w:lang w:val="id"/>
              </w:rPr>
              <w:t xml:space="preserve"> Defect</w:t>
            </w:r>
          </w:p>
        </w:tc>
        <w:tc>
          <w:tcPr>
            <w:tcW w:w="1980" w:type="dxa"/>
            <w:shd w:val="clear" w:color="auto" w:fill="auto"/>
          </w:tcPr>
          <w:p w14:paraId="39B6B968" w14:textId="6B099F84" w:rsidR="005F3FF0" w:rsidRPr="00B22303" w:rsidRDefault="00B22303" w:rsidP="00B22303">
            <w:pPr>
              <w:jc w:val="center"/>
              <w:rPr>
                <w:b/>
                <w:bCs/>
                <w:sz w:val="20"/>
                <w:lang w:val="id"/>
              </w:rPr>
            </w:pPr>
            <w:r w:rsidRPr="00B22303">
              <w:rPr>
                <w:b/>
                <w:bCs/>
                <w:sz w:val="20"/>
                <w:lang w:val="id"/>
              </w:rPr>
              <w:t>Percentage of</w:t>
            </w:r>
            <w:r w:rsidR="005F3FF0" w:rsidRPr="00B22303">
              <w:rPr>
                <w:b/>
                <w:bCs/>
                <w:sz w:val="20"/>
                <w:lang w:val="id"/>
              </w:rPr>
              <w:t xml:space="preserve"> Defect</w:t>
            </w:r>
          </w:p>
        </w:tc>
      </w:tr>
      <w:tr w:rsidR="005F3FF0" w:rsidRPr="00B22303" w14:paraId="213AC6B5" w14:textId="77777777" w:rsidTr="00B22303">
        <w:trPr>
          <w:trHeight w:val="261"/>
          <w:jc w:val="center"/>
        </w:trPr>
        <w:tc>
          <w:tcPr>
            <w:tcW w:w="2125" w:type="dxa"/>
          </w:tcPr>
          <w:p w14:paraId="6C412AF2" w14:textId="77777777" w:rsidR="005F3FF0" w:rsidRPr="00B22303" w:rsidRDefault="005F3FF0" w:rsidP="00B22303">
            <w:pPr>
              <w:jc w:val="center"/>
              <w:rPr>
                <w:sz w:val="20"/>
                <w:lang w:val="id"/>
              </w:rPr>
            </w:pPr>
            <w:r w:rsidRPr="00B22303">
              <w:rPr>
                <w:sz w:val="20"/>
                <w:lang w:val="id"/>
              </w:rPr>
              <w:t>Cover Body Defect</w:t>
            </w:r>
          </w:p>
        </w:tc>
        <w:tc>
          <w:tcPr>
            <w:tcW w:w="1705" w:type="dxa"/>
          </w:tcPr>
          <w:p w14:paraId="1B198478" w14:textId="77777777" w:rsidR="005F3FF0" w:rsidRPr="00B22303" w:rsidRDefault="005F3FF0" w:rsidP="00B22303">
            <w:pPr>
              <w:jc w:val="center"/>
              <w:rPr>
                <w:sz w:val="20"/>
                <w:lang w:val="id"/>
              </w:rPr>
            </w:pPr>
            <w:r w:rsidRPr="00B22303">
              <w:rPr>
                <w:sz w:val="20"/>
                <w:lang w:val="id"/>
              </w:rPr>
              <w:t>297</w:t>
            </w:r>
          </w:p>
        </w:tc>
        <w:tc>
          <w:tcPr>
            <w:tcW w:w="1980" w:type="dxa"/>
          </w:tcPr>
          <w:p w14:paraId="3CFBC17E" w14:textId="77777777" w:rsidR="005F3FF0" w:rsidRPr="00B22303" w:rsidRDefault="005F3FF0" w:rsidP="00B22303">
            <w:pPr>
              <w:jc w:val="center"/>
              <w:rPr>
                <w:sz w:val="20"/>
                <w:lang w:val="id"/>
              </w:rPr>
            </w:pPr>
            <w:r w:rsidRPr="00B22303">
              <w:rPr>
                <w:sz w:val="20"/>
                <w:lang w:val="id"/>
              </w:rPr>
              <w:t>19%</w:t>
            </w:r>
          </w:p>
        </w:tc>
      </w:tr>
      <w:tr w:rsidR="005F3FF0" w:rsidRPr="00B22303" w14:paraId="587D40AF" w14:textId="77777777" w:rsidTr="00B22303">
        <w:trPr>
          <w:trHeight w:val="265"/>
          <w:jc w:val="center"/>
        </w:trPr>
        <w:tc>
          <w:tcPr>
            <w:tcW w:w="2125" w:type="dxa"/>
          </w:tcPr>
          <w:p w14:paraId="66E5CF9D" w14:textId="62E1C9C6" w:rsidR="005F3FF0" w:rsidRPr="00B22303" w:rsidRDefault="001B7CF0" w:rsidP="00B22303">
            <w:pPr>
              <w:jc w:val="center"/>
              <w:rPr>
                <w:sz w:val="20"/>
                <w:lang w:val="id"/>
              </w:rPr>
            </w:pPr>
            <w:r w:rsidRPr="00B22303">
              <w:rPr>
                <w:sz w:val="20"/>
                <w:lang w:val="id"/>
              </w:rPr>
              <w:t>Wiring</w:t>
            </w:r>
            <w:r w:rsidR="005F3FF0" w:rsidRPr="00B22303">
              <w:rPr>
                <w:sz w:val="20"/>
                <w:lang w:val="id"/>
              </w:rPr>
              <w:t xml:space="preserve"> Defect</w:t>
            </w:r>
          </w:p>
        </w:tc>
        <w:tc>
          <w:tcPr>
            <w:tcW w:w="1705" w:type="dxa"/>
          </w:tcPr>
          <w:p w14:paraId="195AAD47" w14:textId="77777777" w:rsidR="005F3FF0" w:rsidRPr="00B22303" w:rsidRDefault="005F3FF0" w:rsidP="00B22303">
            <w:pPr>
              <w:jc w:val="center"/>
              <w:rPr>
                <w:sz w:val="20"/>
                <w:lang w:val="id"/>
              </w:rPr>
            </w:pPr>
            <w:r w:rsidRPr="00B22303">
              <w:rPr>
                <w:sz w:val="20"/>
                <w:lang w:val="id"/>
              </w:rPr>
              <w:t>412</w:t>
            </w:r>
          </w:p>
        </w:tc>
        <w:tc>
          <w:tcPr>
            <w:tcW w:w="1980" w:type="dxa"/>
          </w:tcPr>
          <w:p w14:paraId="46B63E35" w14:textId="77777777" w:rsidR="005F3FF0" w:rsidRPr="00B22303" w:rsidRDefault="005F3FF0" w:rsidP="00B22303">
            <w:pPr>
              <w:jc w:val="center"/>
              <w:rPr>
                <w:sz w:val="20"/>
                <w:lang w:val="id"/>
              </w:rPr>
            </w:pPr>
            <w:r w:rsidRPr="00B22303">
              <w:rPr>
                <w:sz w:val="20"/>
                <w:lang w:val="id"/>
              </w:rPr>
              <w:t>27%</w:t>
            </w:r>
          </w:p>
        </w:tc>
      </w:tr>
      <w:tr w:rsidR="005F3FF0" w:rsidRPr="00B22303" w14:paraId="0DABED8F" w14:textId="77777777" w:rsidTr="00B22303">
        <w:trPr>
          <w:trHeight w:val="262"/>
          <w:jc w:val="center"/>
        </w:trPr>
        <w:tc>
          <w:tcPr>
            <w:tcW w:w="2125" w:type="dxa"/>
          </w:tcPr>
          <w:p w14:paraId="582753B6" w14:textId="77777777" w:rsidR="005F3FF0" w:rsidRPr="00B22303" w:rsidRDefault="005F3FF0" w:rsidP="00B22303">
            <w:pPr>
              <w:jc w:val="center"/>
              <w:rPr>
                <w:sz w:val="20"/>
                <w:lang w:val="id"/>
              </w:rPr>
            </w:pPr>
            <w:r w:rsidRPr="00B22303">
              <w:rPr>
                <w:sz w:val="20"/>
                <w:lang w:val="id"/>
              </w:rPr>
              <w:t>Frame Defect</w:t>
            </w:r>
          </w:p>
        </w:tc>
        <w:tc>
          <w:tcPr>
            <w:tcW w:w="1705" w:type="dxa"/>
          </w:tcPr>
          <w:p w14:paraId="77C35AA9" w14:textId="77777777" w:rsidR="005F3FF0" w:rsidRPr="00B22303" w:rsidRDefault="005F3FF0" w:rsidP="00B22303">
            <w:pPr>
              <w:jc w:val="center"/>
              <w:rPr>
                <w:sz w:val="20"/>
                <w:lang w:val="id"/>
              </w:rPr>
            </w:pPr>
            <w:r w:rsidRPr="00B22303">
              <w:rPr>
                <w:sz w:val="20"/>
                <w:lang w:val="id"/>
              </w:rPr>
              <w:t>211</w:t>
            </w:r>
          </w:p>
        </w:tc>
        <w:tc>
          <w:tcPr>
            <w:tcW w:w="1980" w:type="dxa"/>
          </w:tcPr>
          <w:p w14:paraId="1C79F4AA" w14:textId="77777777" w:rsidR="005F3FF0" w:rsidRPr="00B22303" w:rsidRDefault="005F3FF0" w:rsidP="00B22303">
            <w:pPr>
              <w:jc w:val="center"/>
              <w:rPr>
                <w:sz w:val="20"/>
                <w:lang w:val="id"/>
              </w:rPr>
            </w:pPr>
            <w:r w:rsidRPr="00B22303">
              <w:rPr>
                <w:sz w:val="20"/>
                <w:lang w:val="id"/>
              </w:rPr>
              <w:t>14%</w:t>
            </w:r>
          </w:p>
        </w:tc>
      </w:tr>
      <w:tr w:rsidR="005F3FF0" w:rsidRPr="00B22303" w14:paraId="19C7462A" w14:textId="77777777" w:rsidTr="00B22303">
        <w:trPr>
          <w:trHeight w:val="265"/>
          <w:jc w:val="center"/>
        </w:trPr>
        <w:tc>
          <w:tcPr>
            <w:tcW w:w="2125" w:type="dxa"/>
          </w:tcPr>
          <w:p w14:paraId="17C54B96" w14:textId="77777777" w:rsidR="005F3FF0" w:rsidRPr="00B22303" w:rsidRDefault="005F3FF0" w:rsidP="00B22303">
            <w:pPr>
              <w:jc w:val="center"/>
              <w:rPr>
                <w:sz w:val="20"/>
                <w:lang w:val="id"/>
              </w:rPr>
            </w:pPr>
            <w:r w:rsidRPr="00B22303">
              <w:rPr>
                <w:sz w:val="20"/>
                <w:lang w:val="id"/>
              </w:rPr>
              <w:t>Cover Battery Defect</w:t>
            </w:r>
          </w:p>
        </w:tc>
        <w:tc>
          <w:tcPr>
            <w:tcW w:w="1705" w:type="dxa"/>
          </w:tcPr>
          <w:p w14:paraId="06F17BA8" w14:textId="77777777" w:rsidR="005F3FF0" w:rsidRPr="00B22303" w:rsidRDefault="005F3FF0" w:rsidP="00B22303">
            <w:pPr>
              <w:jc w:val="center"/>
              <w:rPr>
                <w:sz w:val="20"/>
                <w:lang w:val="id"/>
              </w:rPr>
            </w:pPr>
            <w:r w:rsidRPr="00B22303">
              <w:rPr>
                <w:sz w:val="20"/>
                <w:lang w:val="id"/>
              </w:rPr>
              <w:t>456</w:t>
            </w:r>
          </w:p>
        </w:tc>
        <w:tc>
          <w:tcPr>
            <w:tcW w:w="1980" w:type="dxa"/>
          </w:tcPr>
          <w:p w14:paraId="79219E6A" w14:textId="77777777" w:rsidR="005F3FF0" w:rsidRPr="00B22303" w:rsidRDefault="005F3FF0" w:rsidP="00B22303">
            <w:pPr>
              <w:jc w:val="center"/>
              <w:rPr>
                <w:sz w:val="20"/>
                <w:lang w:val="id"/>
              </w:rPr>
            </w:pPr>
            <w:r w:rsidRPr="00B22303">
              <w:rPr>
                <w:sz w:val="20"/>
                <w:lang w:val="id"/>
              </w:rPr>
              <w:t>30%</w:t>
            </w:r>
          </w:p>
        </w:tc>
      </w:tr>
      <w:tr w:rsidR="005F3FF0" w:rsidRPr="00B22303" w14:paraId="7DF79AF0" w14:textId="77777777" w:rsidTr="00B22303">
        <w:trPr>
          <w:trHeight w:val="266"/>
          <w:jc w:val="center"/>
        </w:trPr>
        <w:tc>
          <w:tcPr>
            <w:tcW w:w="2125" w:type="dxa"/>
          </w:tcPr>
          <w:p w14:paraId="0CDB8444" w14:textId="77777777" w:rsidR="005F3FF0" w:rsidRPr="00B22303" w:rsidRDefault="005F3FF0" w:rsidP="00B22303">
            <w:pPr>
              <w:jc w:val="center"/>
              <w:rPr>
                <w:sz w:val="20"/>
                <w:lang w:val="id"/>
              </w:rPr>
            </w:pPr>
            <w:r w:rsidRPr="00B22303">
              <w:rPr>
                <w:sz w:val="20"/>
                <w:lang w:val="id"/>
              </w:rPr>
              <w:t>Rantai Defect</w:t>
            </w:r>
          </w:p>
        </w:tc>
        <w:tc>
          <w:tcPr>
            <w:tcW w:w="1705" w:type="dxa"/>
          </w:tcPr>
          <w:p w14:paraId="5C6DD15C" w14:textId="77777777" w:rsidR="005F3FF0" w:rsidRPr="00B22303" w:rsidRDefault="005F3FF0" w:rsidP="00B22303">
            <w:pPr>
              <w:jc w:val="center"/>
              <w:rPr>
                <w:sz w:val="20"/>
                <w:lang w:val="id"/>
              </w:rPr>
            </w:pPr>
            <w:r w:rsidRPr="00B22303">
              <w:rPr>
                <w:sz w:val="20"/>
                <w:lang w:val="id"/>
              </w:rPr>
              <w:t>157</w:t>
            </w:r>
          </w:p>
        </w:tc>
        <w:tc>
          <w:tcPr>
            <w:tcW w:w="1980" w:type="dxa"/>
          </w:tcPr>
          <w:p w14:paraId="7C059A26" w14:textId="77777777" w:rsidR="005F3FF0" w:rsidRPr="00B22303" w:rsidRDefault="005F3FF0" w:rsidP="00B22303">
            <w:pPr>
              <w:jc w:val="center"/>
              <w:rPr>
                <w:sz w:val="20"/>
                <w:lang w:val="id"/>
              </w:rPr>
            </w:pPr>
            <w:r w:rsidRPr="00B22303">
              <w:rPr>
                <w:sz w:val="20"/>
                <w:lang w:val="id"/>
              </w:rPr>
              <w:t>10%</w:t>
            </w:r>
          </w:p>
        </w:tc>
      </w:tr>
      <w:tr w:rsidR="005F3FF0" w:rsidRPr="00B22303" w14:paraId="1E9740FB" w14:textId="77777777" w:rsidTr="00B22303">
        <w:trPr>
          <w:trHeight w:val="261"/>
          <w:jc w:val="center"/>
        </w:trPr>
        <w:tc>
          <w:tcPr>
            <w:tcW w:w="2125" w:type="dxa"/>
          </w:tcPr>
          <w:p w14:paraId="1EFFE233" w14:textId="77777777" w:rsidR="005F3FF0" w:rsidRPr="00B22303" w:rsidRDefault="005F3FF0" w:rsidP="00B22303">
            <w:pPr>
              <w:jc w:val="center"/>
              <w:rPr>
                <w:sz w:val="20"/>
                <w:lang w:val="id"/>
              </w:rPr>
            </w:pPr>
            <w:r w:rsidRPr="00B22303">
              <w:rPr>
                <w:sz w:val="20"/>
                <w:lang w:val="id"/>
              </w:rPr>
              <w:t>Total</w:t>
            </w:r>
          </w:p>
        </w:tc>
        <w:tc>
          <w:tcPr>
            <w:tcW w:w="1705" w:type="dxa"/>
          </w:tcPr>
          <w:p w14:paraId="59957F7D" w14:textId="77777777" w:rsidR="005F3FF0" w:rsidRPr="00B22303" w:rsidRDefault="005F3FF0" w:rsidP="00B22303">
            <w:pPr>
              <w:jc w:val="center"/>
              <w:rPr>
                <w:sz w:val="20"/>
                <w:lang w:val="id"/>
              </w:rPr>
            </w:pPr>
            <w:r w:rsidRPr="00B22303">
              <w:rPr>
                <w:sz w:val="20"/>
                <w:lang w:val="id"/>
              </w:rPr>
              <w:t>1533</w:t>
            </w:r>
          </w:p>
        </w:tc>
        <w:tc>
          <w:tcPr>
            <w:tcW w:w="1980" w:type="dxa"/>
          </w:tcPr>
          <w:p w14:paraId="5748CAC1" w14:textId="77777777" w:rsidR="005F3FF0" w:rsidRPr="00B22303" w:rsidRDefault="005F3FF0" w:rsidP="00B22303">
            <w:pPr>
              <w:jc w:val="center"/>
              <w:rPr>
                <w:sz w:val="20"/>
                <w:lang w:val="id"/>
              </w:rPr>
            </w:pPr>
            <w:r w:rsidRPr="00B22303">
              <w:rPr>
                <w:sz w:val="20"/>
                <w:lang w:val="id"/>
              </w:rPr>
              <w:t>100%</w:t>
            </w:r>
          </w:p>
        </w:tc>
      </w:tr>
    </w:tbl>
    <w:p w14:paraId="44B98A4F" w14:textId="77777777" w:rsidR="00A55B77" w:rsidRPr="00B22303" w:rsidRDefault="00A55B77" w:rsidP="00A55B77">
      <w:pPr>
        <w:pStyle w:val="Paragraph"/>
        <w:rPr>
          <w:rStyle w:val="Emphasis"/>
          <w:i w:val="0"/>
          <w:iCs w:val="0"/>
        </w:rPr>
      </w:pPr>
      <w:r w:rsidRPr="00B22303">
        <w:rPr>
          <w:rStyle w:val="Emphasis"/>
          <w:i w:val="0"/>
          <w:iCs w:val="0"/>
        </w:rPr>
        <w:t>Based on the data above, the most dominant or highest defects are found in the battery cover defects, followed by electrical defects, body cover defects, frame defects, and lastly, chain defects.</w:t>
      </w:r>
    </w:p>
    <w:p w14:paraId="11E3A20C" w14:textId="64CC739C" w:rsidR="009C1D61" w:rsidRPr="00A55B77" w:rsidRDefault="009C1D61" w:rsidP="009C1D61">
      <w:pPr>
        <w:pStyle w:val="Heading2"/>
      </w:pPr>
      <w:r w:rsidRPr="00A55B77">
        <w:t>Data Processing</w:t>
      </w:r>
    </w:p>
    <w:p w14:paraId="1CFBC07C" w14:textId="77777777" w:rsidR="00A55B77" w:rsidRPr="00B22303" w:rsidRDefault="00A55B77" w:rsidP="00A55B77">
      <w:pPr>
        <w:pStyle w:val="Paragraph"/>
        <w:rPr>
          <w:rStyle w:val="Emphasis"/>
          <w:i w:val="0"/>
          <w:iCs w:val="0"/>
        </w:rPr>
      </w:pPr>
      <w:r w:rsidRPr="00B22303">
        <w:rPr>
          <w:rStyle w:val="Emphasis"/>
          <w:i w:val="0"/>
          <w:iCs w:val="0"/>
        </w:rPr>
        <w:t>Data Processing is carried out using the Six Sigma method through the DMAIC phases (Define, Measure, Analyze, Improve, Control).</w:t>
      </w:r>
    </w:p>
    <w:p w14:paraId="011408FA" w14:textId="77777777" w:rsidR="00A55B77" w:rsidRPr="00B22303" w:rsidRDefault="00A55B77" w:rsidP="00A55B77">
      <w:pPr>
        <w:pStyle w:val="Paragraph"/>
        <w:rPr>
          <w:rStyle w:val="Emphasis"/>
          <w:i w:val="0"/>
          <w:iCs w:val="0"/>
        </w:rPr>
      </w:pPr>
      <w:r w:rsidRPr="006C771E">
        <w:rPr>
          <w:rStyle w:val="Emphasis"/>
          <w:b/>
          <w:bCs/>
          <w:i w:val="0"/>
          <w:iCs w:val="0"/>
        </w:rPr>
        <w:t>a. Define Stage</w:t>
      </w:r>
      <w:r w:rsidRPr="00B22303">
        <w:rPr>
          <w:rStyle w:val="Emphasis"/>
          <w:i w:val="0"/>
          <w:iCs w:val="0"/>
        </w:rPr>
        <w:t xml:space="preserve"> The Define stage is used to identify and define the e-bike production process from start to finish. Below is a SIPOC diagram that helps to understand the production flow of the e-bike product</w:t>
      </w:r>
    </w:p>
    <w:p w14:paraId="04C84DFC" w14:textId="56743F9F" w:rsidR="001D7C92" w:rsidRPr="001D7C92" w:rsidRDefault="001D7C92" w:rsidP="001D7C92">
      <w:pPr>
        <w:pStyle w:val="Paragraph"/>
        <w:rPr>
          <w:i/>
          <w:color w:val="333333"/>
          <w:lang w:val="id"/>
        </w:rPr>
      </w:pPr>
      <w:r w:rsidRPr="001D7C92">
        <w:rPr>
          <w:i/>
          <w:color w:val="333333"/>
          <w:lang w:val="id"/>
        </w:rPr>
        <w:t>.</w:t>
      </w:r>
    </w:p>
    <w:p w14:paraId="13646CCE" w14:textId="244AB506" w:rsidR="001D7C92" w:rsidRPr="001D7C92" w:rsidRDefault="001D7C92" w:rsidP="00FC702C">
      <w:pPr>
        <w:pStyle w:val="Paragraph"/>
        <w:jc w:val="center"/>
        <w:rPr>
          <w:color w:val="333333"/>
          <w:lang w:val="id"/>
        </w:rPr>
      </w:pPr>
      <w:r w:rsidRPr="001D7C92">
        <w:rPr>
          <w:noProof/>
          <w:color w:val="333333"/>
        </w:rPr>
        <mc:AlternateContent>
          <mc:Choice Requires="wpg">
            <w:drawing>
              <wp:inline distT="0" distB="0" distL="0" distR="0" wp14:anchorId="0D766F4C" wp14:editId="64C9944A">
                <wp:extent cx="4726305" cy="1393825"/>
                <wp:effectExtent l="8890" t="12700" r="8255" b="12700"/>
                <wp:docPr id="328" name="Group 3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26305" cy="1393825"/>
                          <a:chOff x="0" y="0"/>
                          <a:chExt cx="7443" cy="2195"/>
                        </a:xfrm>
                      </wpg:grpSpPr>
                      <wps:wsp>
                        <wps:cNvPr id="329" name="AutoShape 276"/>
                        <wps:cNvSpPr>
                          <a:spLocks/>
                        </wps:cNvSpPr>
                        <wps:spPr bwMode="auto">
                          <a:xfrm>
                            <a:off x="511" y="1"/>
                            <a:ext cx="2117" cy="650"/>
                          </a:xfrm>
                          <a:custGeom>
                            <a:avLst/>
                            <a:gdLst>
                              <a:gd name="T0" fmla="+- 0 1856 512"/>
                              <a:gd name="T1" fmla="*/ T0 w 2117"/>
                              <a:gd name="T2" fmla="+- 0 651 1"/>
                              <a:gd name="T3" fmla="*/ 651 h 650"/>
                              <a:gd name="T4" fmla="+- 0 2600 512"/>
                              <a:gd name="T5" fmla="*/ T4 w 2117"/>
                              <a:gd name="T6" fmla="+- 0 651 1"/>
                              <a:gd name="T7" fmla="*/ 651 h 650"/>
                              <a:gd name="T8" fmla="+- 0 2616 512"/>
                              <a:gd name="T9" fmla="*/ T8 w 2117"/>
                              <a:gd name="T10" fmla="+- 0 651 1"/>
                              <a:gd name="T11" fmla="*/ 651 h 650"/>
                              <a:gd name="T12" fmla="+- 0 2628 512"/>
                              <a:gd name="T13" fmla="*/ T12 w 2117"/>
                              <a:gd name="T14" fmla="+- 0 638 1"/>
                              <a:gd name="T15" fmla="*/ 638 h 650"/>
                              <a:gd name="T16" fmla="+- 0 2628 512"/>
                              <a:gd name="T17" fmla="*/ T16 w 2117"/>
                              <a:gd name="T18" fmla="+- 0 623 1"/>
                              <a:gd name="T19" fmla="*/ 623 h 650"/>
                              <a:gd name="T20" fmla="+- 0 2628 512"/>
                              <a:gd name="T21" fmla="*/ T20 w 2117"/>
                              <a:gd name="T22" fmla="+- 0 29 1"/>
                              <a:gd name="T23" fmla="*/ 29 h 650"/>
                              <a:gd name="T24" fmla="+- 0 2628 512"/>
                              <a:gd name="T25" fmla="*/ T24 w 2117"/>
                              <a:gd name="T26" fmla="+- 0 14 1"/>
                              <a:gd name="T27" fmla="*/ 14 h 650"/>
                              <a:gd name="T28" fmla="+- 0 2616 512"/>
                              <a:gd name="T29" fmla="*/ T28 w 2117"/>
                              <a:gd name="T30" fmla="+- 0 1 1"/>
                              <a:gd name="T31" fmla="*/ 1 h 650"/>
                              <a:gd name="T32" fmla="+- 0 2600 512"/>
                              <a:gd name="T33" fmla="*/ T32 w 2117"/>
                              <a:gd name="T34" fmla="+- 0 1 1"/>
                              <a:gd name="T35" fmla="*/ 1 h 650"/>
                              <a:gd name="T36" fmla="+- 0 1856 512"/>
                              <a:gd name="T37" fmla="*/ T36 w 2117"/>
                              <a:gd name="T38" fmla="+- 0 1 1"/>
                              <a:gd name="T39" fmla="*/ 1 h 650"/>
                              <a:gd name="T40" fmla="+- 0 1841 512"/>
                              <a:gd name="T41" fmla="*/ T40 w 2117"/>
                              <a:gd name="T42" fmla="+- 0 1 1"/>
                              <a:gd name="T43" fmla="*/ 1 h 650"/>
                              <a:gd name="T44" fmla="+- 0 1828 512"/>
                              <a:gd name="T45" fmla="*/ T44 w 2117"/>
                              <a:gd name="T46" fmla="+- 0 14 1"/>
                              <a:gd name="T47" fmla="*/ 14 h 650"/>
                              <a:gd name="T48" fmla="+- 0 1828 512"/>
                              <a:gd name="T49" fmla="*/ T48 w 2117"/>
                              <a:gd name="T50" fmla="+- 0 29 1"/>
                              <a:gd name="T51" fmla="*/ 29 h 650"/>
                              <a:gd name="T52" fmla="+- 0 1828 512"/>
                              <a:gd name="T53" fmla="*/ T52 w 2117"/>
                              <a:gd name="T54" fmla="+- 0 623 1"/>
                              <a:gd name="T55" fmla="*/ 623 h 650"/>
                              <a:gd name="T56" fmla="+- 0 1828 512"/>
                              <a:gd name="T57" fmla="*/ T56 w 2117"/>
                              <a:gd name="T58" fmla="+- 0 638 1"/>
                              <a:gd name="T59" fmla="*/ 638 h 650"/>
                              <a:gd name="T60" fmla="+- 0 1841 512"/>
                              <a:gd name="T61" fmla="*/ T60 w 2117"/>
                              <a:gd name="T62" fmla="+- 0 651 1"/>
                              <a:gd name="T63" fmla="*/ 651 h 650"/>
                              <a:gd name="T64" fmla="+- 0 1856 512"/>
                              <a:gd name="T65" fmla="*/ T64 w 2117"/>
                              <a:gd name="T66" fmla="+- 0 651 1"/>
                              <a:gd name="T67" fmla="*/ 651 h 650"/>
                              <a:gd name="T68" fmla="+- 0 540 512"/>
                              <a:gd name="T69" fmla="*/ T68 w 2117"/>
                              <a:gd name="T70" fmla="+- 0 651 1"/>
                              <a:gd name="T71" fmla="*/ 651 h 650"/>
                              <a:gd name="T72" fmla="+- 0 1284 512"/>
                              <a:gd name="T73" fmla="*/ T72 w 2117"/>
                              <a:gd name="T74" fmla="+- 0 651 1"/>
                              <a:gd name="T75" fmla="*/ 651 h 650"/>
                              <a:gd name="T76" fmla="+- 0 1299 512"/>
                              <a:gd name="T77" fmla="*/ T76 w 2117"/>
                              <a:gd name="T78" fmla="+- 0 651 1"/>
                              <a:gd name="T79" fmla="*/ 651 h 650"/>
                              <a:gd name="T80" fmla="+- 0 1312 512"/>
                              <a:gd name="T81" fmla="*/ T80 w 2117"/>
                              <a:gd name="T82" fmla="+- 0 638 1"/>
                              <a:gd name="T83" fmla="*/ 638 h 650"/>
                              <a:gd name="T84" fmla="+- 0 1312 512"/>
                              <a:gd name="T85" fmla="*/ T84 w 2117"/>
                              <a:gd name="T86" fmla="+- 0 623 1"/>
                              <a:gd name="T87" fmla="*/ 623 h 650"/>
                              <a:gd name="T88" fmla="+- 0 1312 512"/>
                              <a:gd name="T89" fmla="*/ T88 w 2117"/>
                              <a:gd name="T90" fmla="+- 0 29 1"/>
                              <a:gd name="T91" fmla="*/ 29 h 650"/>
                              <a:gd name="T92" fmla="+- 0 1312 512"/>
                              <a:gd name="T93" fmla="*/ T92 w 2117"/>
                              <a:gd name="T94" fmla="+- 0 14 1"/>
                              <a:gd name="T95" fmla="*/ 14 h 650"/>
                              <a:gd name="T96" fmla="+- 0 1299 512"/>
                              <a:gd name="T97" fmla="*/ T96 w 2117"/>
                              <a:gd name="T98" fmla="+- 0 1 1"/>
                              <a:gd name="T99" fmla="*/ 1 h 650"/>
                              <a:gd name="T100" fmla="+- 0 1284 512"/>
                              <a:gd name="T101" fmla="*/ T100 w 2117"/>
                              <a:gd name="T102" fmla="+- 0 1 1"/>
                              <a:gd name="T103" fmla="*/ 1 h 650"/>
                              <a:gd name="T104" fmla="+- 0 540 512"/>
                              <a:gd name="T105" fmla="*/ T104 w 2117"/>
                              <a:gd name="T106" fmla="+- 0 1 1"/>
                              <a:gd name="T107" fmla="*/ 1 h 650"/>
                              <a:gd name="T108" fmla="+- 0 524 512"/>
                              <a:gd name="T109" fmla="*/ T108 w 2117"/>
                              <a:gd name="T110" fmla="+- 0 1 1"/>
                              <a:gd name="T111" fmla="*/ 1 h 650"/>
                              <a:gd name="T112" fmla="+- 0 512 512"/>
                              <a:gd name="T113" fmla="*/ T112 w 2117"/>
                              <a:gd name="T114" fmla="+- 0 14 1"/>
                              <a:gd name="T115" fmla="*/ 14 h 650"/>
                              <a:gd name="T116" fmla="+- 0 512 512"/>
                              <a:gd name="T117" fmla="*/ T116 w 2117"/>
                              <a:gd name="T118" fmla="+- 0 29 1"/>
                              <a:gd name="T119" fmla="*/ 29 h 650"/>
                              <a:gd name="T120" fmla="+- 0 512 512"/>
                              <a:gd name="T121" fmla="*/ T120 w 2117"/>
                              <a:gd name="T122" fmla="+- 0 623 1"/>
                              <a:gd name="T123" fmla="*/ 623 h 650"/>
                              <a:gd name="T124" fmla="+- 0 512 512"/>
                              <a:gd name="T125" fmla="*/ T124 w 2117"/>
                              <a:gd name="T126" fmla="+- 0 638 1"/>
                              <a:gd name="T127" fmla="*/ 638 h 650"/>
                              <a:gd name="T128" fmla="+- 0 524 512"/>
                              <a:gd name="T129" fmla="*/ T128 w 2117"/>
                              <a:gd name="T130" fmla="+- 0 651 1"/>
                              <a:gd name="T131" fmla="*/ 651 h 650"/>
                              <a:gd name="T132" fmla="+- 0 540 512"/>
                              <a:gd name="T133" fmla="*/ T132 w 2117"/>
                              <a:gd name="T134" fmla="+- 0 651 1"/>
                              <a:gd name="T135" fmla="*/ 651 h 6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2117" h="650">
                                <a:moveTo>
                                  <a:pt x="1344" y="650"/>
                                </a:moveTo>
                                <a:lnTo>
                                  <a:pt x="2088" y="650"/>
                                </a:lnTo>
                                <a:lnTo>
                                  <a:pt x="2104" y="650"/>
                                </a:lnTo>
                                <a:lnTo>
                                  <a:pt x="2116" y="637"/>
                                </a:lnTo>
                                <a:lnTo>
                                  <a:pt x="2116" y="622"/>
                                </a:lnTo>
                                <a:lnTo>
                                  <a:pt x="2116" y="28"/>
                                </a:lnTo>
                                <a:lnTo>
                                  <a:pt x="2116" y="13"/>
                                </a:lnTo>
                                <a:lnTo>
                                  <a:pt x="2104" y="0"/>
                                </a:lnTo>
                                <a:lnTo>
                                  <a:pt x="2088" y="0"/>
                                </a:lnTo>
                                <a:lnTo>
                                  <a:pt x="1344" y="0"/>
                                </a:lnTo>
                                <a:lnTo>
                                  <a:pt x="1329" y="0"/>
                                </a:lnTo>
                                <a:lnTo>
                                  <a:pt x="1316" y="13"/>
                                </a:lnTo>
                                <a:lnTo>
                                  <a:pt x="1316" y="28"/>
                                </a:lnTo>
                                <a:lnTo>
                                  <a:pt x="1316" y="622"/>
                                </a:lnTo>
                                <a:lnTo>
                                  <a:pt x="1316" y="637"/>
                                </a:lnTo>
                                <a:lnTo>
                                  <a:pt x="1329" y="650"/>
                                </a:lnTo>
                                <a:lnTo>
                                  <a:pt x="1344" y="650"/>
                                </a:lnTo>
                                <a:close/>
                                <a:moveTo>
                                  <a:pt x="28" y="650"/>
                                </a:moveTo>
                                <a:lnTo>
                                  <a:pt x="772" y="650"/>
                                </a:lnTo>
                                <a:lnTo>
                                  <a:pt x="787" y="650"/>
                                </a:lnTo>
                                <a:lnTo>
                                  <a:pt x="800" y="637"/>
                                </a:lnTo>
                                <a:lnTo>
                                  <a:pt x="800" y="622"/>
                                </a:lnTo>
                                <a:lnTo>
                                  <a:pt x="800" y="28"/>
                                </a:lnTo>
                                <a:lnTo>
                                  <a:pt x="800" y="13"/>
                                </a:lnTo>
                                <a:lnTo>
                                  <a:pt x="787" y="0"/>
                                </a:lnTo>
                                <a:lnTo>
                                  <a:pt x="772" y="0"/>
                                </a:lnTo>
                                <a:lnTo>
                                  <a:pt x="28" y="0"/>
                                </a:lnTo>
                                <a:lnTo>
                                  <a:pt x="12" y="0"/>
                                </a:lnTo>
                                <a:lnTo>
                                  <a:pt x="0" y="13"/>
                                </a:lnTo>
                                <a:lnTo>
                                  <a:pt x="0" y="28"/>
                                </a:lnTo>
                                <a:lnTo>
                                  <a:pt x="0" y="622"/>
                                </a:lnTo>
                                <a:lnTo>
                                  <a:pt x="0" y="637"/>
                                </a:lnTo>
                                <a:lnTo>
                                  <a:pt x="12" y="650"/>
                                </a:lnTo>
                                <a:lnTo>
                                  <a:pt x="28" y="650"/>
                                </a:lnTo>
                                <a:close/>
                              </a:path>
                            </a:pathLst>
                          </a:custGeom>
                          <a:noFill/>
                          <a:ln w="159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Line 277"/>
                        <wps:cNvCnPr>
                          <a:cxnSpLocks noChangeShapeType="1"/>
                        </wps:cNvCnPr>
                        <wps:spPr bwMode="auto">
                          <a:xfrm>
                            <a:off x="1312" y="326"/>
                            <a:ext cx="452" cy="0"/>
                          </a:xfrm>
                          <a:prstGeom prst="line">
                            <a:avLst/>
                          </a:prstGeom>
                          <a:noFill/>
                          <a:ln w="66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1" name="Freeform 278"/>
                        <wps:cNvSpPr>
                          <a:spLocks/>
                        </wps:cNvSpPr>
                        <wps:spPr bwMode="auto">
                          <a:xfrm>
                            <a:off x="1754" y="289"/>
                            <a:ext cx="74" cy="74"/>
                          </a:xfrm>
                          <a:custGeom>
                            <a:avLst/>
                            <a:gdLst>
                              <a:gd name="T0" fmla="+- 0 1754 1754"/>
                              <a:gd name="T1" fmla="*/ T0 w 74"/>
                              <a:gd name="T2" fmla="+- 0 289 289"/>
                              <a:gd name="T3" fmla="*/ 289 h 74"/>
                              <a:gd name="T4" fmla="+- 0 1754 1754"/>
                              <a:gd name="T5" fmla="*/ T4 w 74"/>
                              <a:gd name="T6" fmla="+- 0 363 289"/>
                              <a:gd name="T7" fmla="*/ 363 h 74"/>
                              <a:gd name="T8" fmla="+- 0 1828 1754"/>
                              <a:gd name="T9" fmla="*/ T8 w 74"/>
                              <a:gd name="T10" fmla="+- 0 326 289"/>
                              <a:gd name="T11" fmla="*/ 326 h 74"/>
                              <a:gd name="T12" fmla="+- 0 1754 1754"/>
                              <a:gd name="T13" fmla="*/ T12 w 74"/>
                              <a:gd name="T14" fmla="+- 0 289 289"/>
                              <a:gd name="T15" fmla="*/ 289 h 74"/>
                            </a:gdLst>
                            <a:ahLst/>
                            <a:cxnLst>
                              <a:cxn ang="0">
                                <a:pos x="T1" y="T3"/>
                              </a:cxn>
                              <a:cxn ang="0">
                                <a:pos x="T5" y="T7"/>
                              </a:cxn>
                              <a:cxn ang="0">
                                <a:pos x="T9" y="T11"/>
                              </a:cxn>
                              <a:cxn ang="0">
                                <a:pos x="T13" y="T15"/>
                              </a:cxn>
                            </a:cxnLst>
                            <a:rect l="0" t="0" r="r" b="b"/>
                            <a:pathLst>
                              <a:path w="74" h="74">
                                <a:moveTo>
                                  <a:pt x="0" y="0"/>
                                </a:moveTo>
                                <a:lnTo>
                                  <a:pt x="0" y="74"/>
                                </a:lnTo>
                                <a:lnTo>
                                  <a:pt x="74" y="3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279"/>
                        <wps:cNvSpPr>
                          <a:spLocks/>
                        </wps:cNvSpPr>
                        <wps:spPr bwMode="auto">
                          <a:xfrm>
                            <a:off x="3287" y="1"/>
                            <a:ext cx="800" cy="650"/>
                          </a:xfrm>
                          <a:custGeom>
                            <a:avLst/>
                            <a:gdLst>
                              <a:gd name="T0" fmla="+- 0 3316 3288"/>
                              <a:gd name="T1" fmla="*/ T0 w 800"/>
                              <a:gd name="T2" fmla="+- 0 651 1"/>
                              <a:gd name="T3" fmla="*/ 651 h 650"/>
                              <a:gd name="T4" fmla="+- 0 4060 3288"/>
                              <a:gd name="T5" fmla="*/ T4 w 800"/>
                              <a:gd name="T6" fmla="+- 0 651 1"/>
                              <a:gd name="T7" fmla="*/ 651 h 650"/>
                              <a:gd name="T8" fmla="+- 0 4075 3288"/>
                              <a:gd name="T9" fmla="*/ T8 w 800"/>
                              <a:gd name="T10" fmla="+- 0 651 1"/>
                              <a:gd name="T11" fmla="*/ 651 h 650"/>
                              <a:gd name="T12" fmla="+- 0 4088 3288"/>
                              <a:gd name="T13" fmla="*/ T12 w 800"/>
                              <a:gd name="T14" fmla="+- 0 638 1"/>
                              <a:gd name="T15" fmla="*/ 638 h 650"/>
                              <a:gd name="T16" fmla="+- 0 4088 3288"/>
                              <a:gd name="T17" fmla="*/ T16 w 800"/>
                              <a:gd name="T18" fmla="+- 0 623 1"/>
                              <a:gd name="T19" fmla="*/ 623 h 650"/>
                              <a:gd name="T20" fmla="+- 0 4088 3288"/>
                              <a:gd name="T21" fmla="*/ T20 w 800"/>
                              <a:gd name="T22" fmla="+- 0 29 1"/>
                              <a:gd name="T23" fmla="*/ 29 h 650"/>
                              <a:gd name="T24" fmla="+- 0 4088 3288"/>
                              <a:gd name="T25" fmla="*/ T24 w 800"/>
                              <a:gd name="T26" fmla="+- 0 14 1"/>
                              <a:gd name="T27" fmla="*/ 14 h 650"/>
                              <a:gd name="T28" fmla="+- 0 4075 3288"/>
                              <a:gd name="T29" fmla="*/ T28 w 800"/>
                              <a:gd name="T30" fmla="+- 0 1 1"/>
                              <a:gd name="T31" fmla="*/ 1 h 650"/>
                              <a:gd name="T32" fmla="+- 0 4060 3288"/>
                              <a:gd name="T33" fmla="*/ T32 w 800"/>
                              <a:gd name="T34" fmla="+- 0 1 1"/>
                              <a:gd name="T35" fmla="*/ 1 h 650"/>
                              <a:gd name="T36" fmla="+- 0 3316 3288"/>
                              <a:gd name="T37" fmla="*/ T36 w 800"/>
                              <a:gd name="T38" fmla="+- 0 1 1"/>
                              <a:gd name="T39" fmla="*/ 1 h 650"/>
                              <a:gd name="T40" fmla="+- 0 3300 3288"/>
                              <a:gd name="T41" fmla="*/ T40 w 800"/>
                              <a:gd name="T42" fmla="+- 0 1 1"/>
                              <a:gd name="T43" fmla="*/ 1 h 650"/>
                              <a:gd name="T44" fmla="+- 0 3288 3288"/>
                              <a:gd name="T45" fmla="*/ T44 w 800"/>
                              <a:gd name="T46" fmla="+- 0 14 1"/>
                              <a:gd name="T47" fmla="*/ 14 h 650"/>
                              <a:gd name="T48" fmla="+- 0 3288 3288"/>
                              <a:gd name="T49" fmla="*/ T48 w 800"/>
                              <a:gd name="T50" fmla="+- 0 29 1"/>
                              <a:gd name="T51" fmla="*/ 29 h 650"/>
                              <a:gd name="T52" fmla="+- 0 3288 3288"/>
                              <a:gd name="T53" fmla="*/ T52 w 800"/>
                              <a:gd name="T54" fmla="+- 0 623 1"/>
                              <a:gd name="T55" fmla="*/ 623 h 650"/>
                              <a:gd name="T56" fmla="+- 0 3288 3288"/>
                              <a:gd name="T57" fmla="*/ T56 w 800"/>
                              <a:gd name="T58" fmla="+- 0 638 1"/>
                              <a:gd name="T59" fmla="*/ 638 h 650"/>
                              <a:gd name="T60" fmla="+- 0 3300 3288"/>
                              <a:gd name="T61" fmla="*/ T60 w 800"/>
                              <a:gd name="T62" fmla="+- 0 651 1"/>
                              <a:gd name="T63" fmla="*/ 651 h 650"/>
                              <a:gd name="T64" fmla="+- 0 3316 3288"/>
                              <a:gd name="T65" fmla="*/ T64 w 800"/>
                              <a:gd name="T66" fmla="+- 0 651 1"/>
                              <a:gd name="T67" fmla="*/ 651 h 6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800" h="650">
                                <a:moveTo>
                                  <a:pt x="28" y="650"/>
                                </a:moveTo>
                                <a:lnTo>
                                  <a:pt x="772" y="650"/>
                                </a:lnTo>
                                <a:lnTo>
                                  <a:pt x="787" y="650"/>
                                </a:lnTo>
                                <a:lnTo>
                                  <a:pt x="800" y="637"/>
                                </a:lnTo>
                                <a:lnTo>
                                  <a:pt x="800" y="622"/>
                                </a:lnTo>
                                <a:lnTo>
                                  <a:pt x="800" y="28"/>
                                </a:lnTo>
                                <a:lnTo>
                                  <a:pt x="800" y="13"/>
                                </a:lnTo>
                                <a:lnTo>
                                  <a:pt x="787" y="0"/>
                                </a:lnTo>
                                <a:lnTo>
                                  <a:pt x="772" y="0"/>
                                </a:lnTo>
                                <a:lnTo>
                                  <a:pt x="28" y="0"/>
                                </a:lnTo>
                                <a:lnTo>
                                  <a:pt x="12" y="0"/>
                                </a:lnTo>
                                <a:lnTo>
                                  <a:pt x="0" y="13"/>
                                </a:lnTo>
                                <a:lnTo>
                                  <a:pt x="0" y="28"/>
                                </a:lnTo>
                                <a:lnTo>
                                  <a:pt x="0" y="622"/>
                                </a:lnTo>
                                <a:lnTo>
                                  <a:pt x="0" y="637"/>
                                </a:lnTo>
                                <a:lnTo>
                                  <a:pt x="12" y="650"/>
                                </a:lnTo>
                                <a:lnTo>
                                  <a:pt x="28" y="650"/>
                                </a:lnTo>
                                <a:close/>
                              </a:path>
                            </a:pathLst>
                          </a:custGeom>
                          <a:noFill/>
                          <a:ln w="159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280"/>
                        <wps:cNvCnPr>
                          <a:cxnSpLocks noChangeShapeType="1"/>
                        </wps:cNvCnPr>
                        <wps:spPr bwMode="auto">
                          <a:xfrm>
                            <a:off x="2628" y="326"/>
                            <a:ext cx="595" cy="0"/>
                          </a:xfrm>
                          <a:prstGeom prst="line">
                            <a:avLst/>
                          </a:prstGeom>
                          <a:noFill/>
                          <a:ln w="66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281"/>
                        <wps:cNvSpPr>
                          <a:spLocks/>
                        </wps:cNvSpPr>
                        <wps:spPr bwMode="auto">
                          <a:xfrm>
                            <a:off x="3213" y="289"/>
                            <a:ext cx="74" cy="74"/>
                          </a:xfrm>
                          <a:custGeom>
                            <a:avLst/>
                            <a:gdLst>
                              <a:gd name="T0" fmla="+- 0 3214 3214"/>
                              <a:gd name="T1" fmla="*/ T0 w 74"/>
                              <a:gd name="T2" fmla="+- 0 289 289"/>
                              <a:gd name="T3" fmla="*/ 289 h 74"/>
                              <a:gd name="T4" fmla="+- 0 3214 3214"/>
                              <a:gd name="T5" fmla="*/ T4 w 74"/>
                              <a:gd name="T6" fmla="+- 0 363 289"/>
                              <a:gd name="T7" fmla="*/ 363 h 74"/>
                              <a:gd name="T8" fmla="+- 0 3288 3214"/>
                              <a:gd name="T9" fmla="*/ T8 w 74"/>
                              <a:gd name="T10" fmla="+- 0 326 289"/>
                              <a:gd name="T11" fmla="*/ 326 h 74"/>
                              <a:gd name="T12" fmla="+- 0 3214 3214"/>
                              <a:gd name="T13" fmla="*/ T12 w 74"/>
                              <a:gd name="T14" fmla="+- 0 289 289"/>
                              <a:gd name="T15" fmla="*/ 289 h 74"/>
                            </a:gdLst>
                            <a:ahLst/>
                            <a:cxnLst>
                              <a:cxn ang="0">
                                <a:pos x="T1" y="T3"/>
                              </a:cxn>
                              <a:cxn ang="0">
                                <a:pos x="T5" y="T7"/>
                              </a:cxn>
                              <a:cxn ang="0">
                                <a:pos x="T9" y="T11"/>
                              </a:cxn>
                              <a:cxn ang="0">
                                <a:pos x="T13" y="T15"/>
                              </a:cxn>
                            </a:cxnLst>
                            <a:rect l="0" t="0" r="r" b="b"/>
                            <a:pathLst>
                              <a:path w="74" h="74">
                                <a:moveTo>
                                  <a:pt x="0" y="0"/>
                                </a:moveTo>
                                <a:lnTo>
                                  <a:pt x="0" y="74"/>
                                </a:lnTo>
                                <a:lnTo>
                                  <a:pt x="74" y="3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282"/>
                        <wps:cNvSpPr>
                          <a:spLocks/>
                        </wps:cNvSpPr>
                        <wps:spPr bwMode="auto">
                          <a:xfrm>
                            <a:off x="4683" y="1"/>
                            <a:ext cx="800" cy="650"/>
                          </a:xfrm>
                          <a:custGeom>
                            <a:avLst/>
                            <a:gdLst>
                              <a:gd name="T0" fmla="+- 0 4712 4684"/>
                              <a:gd name="T1" fmla="*/ T0 w 800"/>
                              <a:gd name="T2" fmla="+- 0 651 1"/>
                              <a:gd name="T3" fmla="*/ 651 h 650"/>
                              <a:gd name="T4" fmla="+- 0 5456 4684"/>
                              <a:gd name="T5" fmla="*/ T4 w 800"/>
                              <a:gd name="T6" fmla="+- 0 651 1"/>
                              <a:gd name="T7" fmla="*/ 651 h 650"/>
                              <a:gd name="T8" fmla="+- 0 5471 4684"/>
                              <a:gd name="T9" fmla="*/ T8 w 800"/>
                              <a:gd name="T10" fmla="+- 0 651 1"/>
                              <a:gd name="T11" fmla="*/ 651 h 650"/>
                              <a:gd name="T12" fmla="+- 0 5484 4684"/>
                              <a:gd name="T13" fmla="*/ T12 w 800"/>
                              <a:gd name="T14" fmla="+- 0 638 1"/>
                              <a:gd name="T15" fmla="*/ 638 h 650"/>
                              <a:gd name="T16" fmla="+- 0 5484 4684"/>
                              <a:gd name="T17" fmla="*/ T16 w 800"/>
                              <a:gd name="T18" fmla="+- 0 623 1"/>
                              <a:gd name="T19" fmla="*/ 623 h 650"/>
                              <a:gd name="T20" fmla="+- 0 5484 4684"/>
                              <a:gd name="T21" fmla="*/ T20 w 800"/>
                              <a:gd name="T22" fmla="+- 0 29 1"/>
                              <a:gd name="T23" fmla="*/ 29 h 650"/>
                              <a:gd name="T24" fmla="+- 0 5484 4684"/>
                              <a:gd name="T25" fmla="*/ T24 w 800"/>
                              <a:gd name="T26" fmla="+- 0 14 1"/>
                              <a:gd name="T27" fmla="*/ 14 h 650"/>
                              <a:gd name="T28" fmla="+- 0 5471 4684"/>
                              <a:gd name="T29" fmla="*/ T28 w 800"/>
                              <a:gd name="T30" fmla="+- 0 1 1"/>
                              <a:gd name="T31" fmla="*/ 1 h 650"/>
                              <a:gd name="T32" fmla="+- 0 5456 4684"/>
                              <a:gd name="T33" fmla="*/ T32 w 800"/>
                              <a:gd name="T34" fmla="+- 0 1 1"/>
                              <a:gd name="T35" fmla="*/ 1 h 650"/>
                              <a:gd name="T36" fmla="+- 0 4712 4684"/>
                              <a:gd name="T37" fmla="*/ T36 w 800"/>
                              <a:gd name="T38" fmla="+- 0 1 1"/>
                              <a:gd name="T39" fmla="*/ 1 h 650"/>
                              <a:gd name="T40" fmla="+- 0 4696 4684"/>
                              <a:gd name="T41" fmla="*/ T40 w 800"/>
                              <a:gd name="T42" fmla="+- 0 1 1"/>
                              <a:gd name="T43" fmla="*/ 1 h 650"/>
                              <a:gd name="T44" fmla="+- 0 4684 4684"/>
                              <a:gd name="T45" fmla="*/ T44 w 800"/>
                              <a:gd name="T46" fmla="+- 0 14 1"/>
                              <a:gd name="T47" fmla="*/ 14 h 650"/>
                              <a:gd name="T48" fmla="+- 0 4684 4684"/>
                              <a:gd name="T49" fmla="*/ T48 w 800"/>
                              <a:gd name="T50" fmla="+- 0 29 1"/>
                              <a:gd name="T51" fmla="*/ 29 h 650"/>
                              <a:gd name="T52" fmla="+- 0 4684 4684"/>
                              <a:gd name="T53" fmla="*/ T52 w 800"/>
                              <a:gd name="T54" fmla="+- 0 623 1"/>
                              <a:gd name="T55" fmla="*/ 623 h 650"/>
                              <a:gd name="T56" fmla="+- 0 4684 4684"/>
                              <a:gd name="T57" fmla="*/ T56 w 800"/>
                              <a:gd name="T58" fmla="+- 0 638 1"/>
                              <a:gd name="T59" fmla="*/ 638 h 650"/>
                              <a:gd name="T60" fmla="+- 0 4696 4684"/>
                              <a:gd name="T61" fmla="*/ T60 w 800"/>
                              <a:gd name="T62" fmla="+- 0 651 1"/>
                              <a:gd name="T63" fmla="*/ 651 h 650"/>
                              <a:gd name="T64" fmla="+- 0 4712 4684"/>
                              <a:gd name="T65" fmla="*/ T64 w 800"/>
                              <a:gd name="T66" fmla="+- 0 651 1"/>
                              <a:gd name="T67" fmla="*/ 651 h 6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800" h="650">
                                <a:moveTo>
                                  <a:pt x="28" y="650"/>
                                </a:moveTo>
                                <a:lnTo>
                                  <a:pt x="772" y="650"/>
                                </a:lnTo>
                                <a:lnTo>
                                  <a:pt x="787" y="650"/>
                                </a:lnTo>
                                <a:lnTo>
                                  <a:pt x="800" y="637"/>
                                </a:lnTo>
                                <a:lnTo>
                                  <a:pt x="800" y="622"/>
                                </a:lnTo>
                                <a:lnTo>
                                  <a:pt x="800" y="28"/>
                                </a:lnTo>
                                <a:lnTo>
                                  <a:pt x="800" y="13"/>
                                </a:lnTo>
                                <a:lnTo>
                                  <a:pt x="787" y="0"/>
                                </a:lnTo>
                                <a:lnTo>
                                  <a:pt x="772" y="0"/>
                                </a:lnTo>
                                <a:lnTo>
                                  <a:pt x="28" y="0"/>
                                </a:lnTo>
                                <a:lnTo>
                                  <a:pt x="12" y="0"/>
                                </a:lnTo>
                                <a:lnTo>
                                  <a:pt x="0" y="13"/>
                                </a:lnTo>
                                <a:lnTo>
                                  <a:pt x="0" y="28"/>
                                </a:lnTo>
                                <a:lnTo>
                                  <a:pt x="0" y="622"/>
                                </a:lnTo>
                                <a:lnTo>
                                  <a:pt x="0" y="637"/>
                                </a:lnTo>
                                <a:lnTo>
                                  <a:pt x="12" y="650"/>
                                </a:lnTo>
                                <a:lnTo>
                                  <a:pt x="28" y="650"/>
                                </a:lnTo>
                                <a:close/>
                              </a:path>
                            </a:pathLst>
                          </a:custGeom>
                          <a:noFill/>
                          <a:ln w="159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Line 283"/>
                        <wps:cNvCnPr>
                          <a:cxnSpLocks noChangeShapeType="1"/>
                        </wps:cNvCnPr>
                        <wps:spPr bwMode="auto">
                          <a:xfrm>
                            <a:off x="4088" y="326"/>
                            <a:ext cx="531" cy="0"/>
                          </a:xfrm>
                          <a:prstGeom prst="line">
                            <a:avLst/>
                          </a:prstGeom>
                          <a:noFill/>
                          <a:ln w="66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7" name="Freeform 284"/>
                        <wps:cNvSpPr>
                          <a:spLocks/>
                        </wps:cNvSpPr>
                        <wps:spPr bwMode="auto">
                          <a:xfrm>
                            <a:off x="4609" y="289"/>
                            <a:ext cx="74" cy="74"/>
                          </a:xfrm>
                          <a:custGeom>
                            <a:avLst/>
                            <a:gdLst>
                              <a:gd name="T0" fmla="+- 0 4610 4610"/>
                              <a:gd name="T1" fmla="*/ T0 w 74"/>
                              <a:gd name="T2" fmla="+- 0 289 289"/>
                              <a:gd name="T3" fmla="*/ 289 h 74"/>
                              <a:gd name="T4" fmla="+- 0 4610 4610"/>
                              <a:gd name="T5" fmla="*/ T4 w 74"/>
                              <a:gd name="T6" fmla="+- 0 363 289"/>
                              <a:gd name="T7" fmla="*/ 363 h 74"/>
                              <a:gd name="T8" fmla="+- 0 4684 4610"/>
                              <a:gd name="T9" fmla="*/ T8 w 74"/>
                              <a:gd name="T10" fmla="+- 0 326 289"/>
                              <a:gd name="T11" fmla="*/ 326 h 74"/>
                              <a:gd name="T12" fmla="+- 0 4610 4610"/>
                              <a:gd name="T13" fmla="*/ T12 w 74"/>
                              <a:gd name="T14" fmla="+- 0 289 289"/>
                              <a:gd name="T15" fmla="*/ 289 h 74"/>
                            </a:gdLst>
                            <a:ahLst/>
                            <a:cxnLst>
                              <a:cxn ang="0">
                                <a:pos x="T1" y="T3"/>
                              </a:cxn>
                              <a:cxn ang="0">
                                <a:pos x="T5" y="T7"/>
                              </a:cxn>
                              <a:cxn ang="0">
                                <a:pos x="T9" y="T11"/>
                              </a:cxn>
                              <a:cxn ang="0">
                                <a:pos x="T13" y="T15"/>
                              </a:cxn>
                            </a:cxnLst>
                            <a:rect l="0" t="0" r="r" b="b"/>
                            <a:pathLst>
                              <a:path w="74" h="74">
                                <a:moveTo>
                                  <a:pt x="0" y="0"/>
                                </a:moveTo>
                                <a:lnTo>
                                  <a:pt x="0" y="74"/>
                                </a:lnTo>
                                <a:lnTo>
                                  <a:pt x="74" y="3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285"/>
                        <wps:cNvSpPr>
                          <a:spLocks/>
                        </wps:cNvSpPr>
                        <wps:spPr bwMode="auto">
                          <a:xfrm>
                            <a:off x="6024" y="3"/>
                            <a:ext cx="800" cy="650"/>
                          </a:xfrm>
                          <a:custGeom>
                            <a:avLst/>
                            <a:gdLst>
                              <a:gd name="T0" fmla="+- 0 6053 6025"/>
                              <a:gd name="T1" fmla="*/ T0 w 800"/>
                              <a:gd name="T2" fmla="+- 0 653 3"/>
                              <a:gd name="T3" fmla="*/ 653 h 650"/>
                              <a:gd name="T4" fmla="+- 0 6797 6025"/>
                              <a:gd name="T5" fmla="*/ T4 w 800"/>
                              <a:gd name="T6" fmla="+- 0 653 3"/>
                              <a:gd name="T7" fmla="*/ 653 h 650"/>
                              <a:gd name="T8" fmla="+- 0 6812 6025"/>
                              <a:gd name="T9" fmla="*/ T8 w 800"/>
                              <a:gd name="T10" fmla="+- 0 653 3"/>
                              <a:gd name="T11" fmla="*/ 653 h 650"/>
                              <a:gd name="T12" fmla="+- 0 6825 6025"/>
                              <a:gd name="T13" fmla="*/ T12 w 800"/>
                              <a:gd name="T14" fmla="+- 0 640 3"/>
                              <a:gd name="T15" fmla="*/ 640 h 650"/>
                              <a:gd name="T16" fmla="+- 0 6825 6025"/>
                              <a:gd name="T17" fmla="*/ T16 w 800"/>
                              <a:gd name="T18" fmla="+- 0 31 3"/>
                              <a:gd name="T19" fmla="*/ 31 h 650"/>
                              <a:gd name="T20" fmla="+- 0 6797 6025"/>
                              <a:gd name="T21" fmla="*/ T20 w 800"/>
                              <a:gd name="T22" fmla="+- 0 3 3"/>
                              <a:gd name="T23" fmla="*/ 3 h 650"/>
                              <a:gd name="T24" fmla="+- 0 6053 6025"/>
                              <a:gd name="T25" fmla="*/ T24 w 800"/>
                              <a:gd name="T26" fmla="+- 0 3 3"/>
                              <a:gd name="T27" fmla="*/ 3 h 650"/>
                              <a:gd name="T28" fmla="+- 0 6037 6025"/>
                              <a:gd name="T29" fmla="*/ T28 w 800"/>
                              <a:gd name="T30" fmla="+- 0 3 3"/>
                              <a:gd name="T31" fmla="*/ 3 h 650"/>
                              <a:gd name="T32" fmla="+- 0 6025 6025"/>
                              <a:gd name="T33" fmla="*/ T32 w 800"/>
                              <a:gd name="T34" fmla="+- 0 16 3"/>
                              <a:gd name="T35" fmla="*/ 16 h 650"/>
                              <a:gd name="T36" fmla="+- 0 6025 6025"/>
                              <a:gd name="T37" fmla="*/ T36 w 800"/>
                              <a:gd name="T38" fmla="+- 0 31 3"/>
                              <a:gd name="T39" fmla="*/ 31 h 650"/>
                              <a:gd name="T40" fmla="+- 0 6025 6025"/>
                              <a:gd name="T41" fmla="*/ T40 w 800"/>
                              <a:gd name="T42" fmla="+- 0 625 3"/>
                              <a:gd name="T43" fmla="*/ 625 h 650"/>
                              <a:gd name="T44" fmla="+- 0 6025 6025"/>
                              <a:gd name="T45" fmla="*/ T44 w 800"/>
                              <a:gd name="T46" fmla="+- 0 640 3"/>
                              <a:gd name="T47" fmla="*/ 640 h 650"/>
                              <a:gd name="T48" fmla="+- 0 6037 6025"/>
                              <a:gd name="T49" fmla="*/ T48 w 800"/>
                              <a:gd name="T50" fmla="+- 0 653 3"/>
                              <a:gd name="T51" fmla="*/ 653 h 650"/>
                              <a:gd name="T52" fmla="+- 0 6053 6025"/>
                              <a:gd name="T53" fmla="*/ T52 w 800"/>
                              <a:gd name="T54" fmla="+- 0 653 3"/>
                              <a:gd name="T55" fmla="*/ 653 h 6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800" h="650">
                                <a:moveTo>
                                  <a:pt x="28" y="650"/>
                                </a:moveTo>
                                <a:lnTo>
                                  <a:pt x="772" y="650"/>
                                </a:lnTo>
                                <a:lnTo>
                                  <a:pt x="787" y="650"/>
                                </a:lnTo>
                                <a:lnTo>
                                  <a:pt x="800" y="637"/>
                                </a:lnTo>
                                <a:lnTo>
                                  <a:pt x="800" y="28"/>
                                </a:lnTo>
                                <a:lnTo>
                                  <a:pt x="772" y="0"/>
                                </a:lnTo>
                                <a:lnTo>
                                  <a:pt x="28" y="0"/>
                                </a:lnTo>
                                <a:lnTo>
                                  <a:pt x="12" y="0"/>
                                </a:lnTo>
                                <a:lnTo>
                                  <a:pt x="0" y="13"/>
                                </a:lnTo>
                                <a:lnTo>
                                  <a:pt x="0" y="28"/>
                                </a:lnTo>
                                <a:lnTo>
                                  <a:pt x="0" y="622"/>
                                </a:lnTo>
                                <a:lnTo>
                                  <a:pt x="0" y="637"/>
                                </a:lnTo>
                                <a:lnTo>
                                  <a:pt x="12" y="650"/>
                                </a:lnTo>
                                <a:lnTo>
                                  <a:pt x="28" y="650"/>
                                </a:lnTo>
                                <a:close/>
                              </a:path>
                            </a:pathLst>
                          </a:custGeom>
                          <a:noFill/>
                          <a:ln w="159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Line 286"/>
                        <wps:cNvCnPr>
                          <a:cxnSpLocks noChangeShapeType="1"/>
                        </wps:cNvCnPr>
                        <wps:spPr bwMode="auto">
                          <a:xfrm>
                            <a:off x="5484" y="326"/>
                            <a:ext cx="476" cy="2"/>
                          </a:xfrm>
                          <a:prstGeom prst="line">
                            <a:avLst/>
                          </a:prstGeom>
                          <a:noFill/>
                          <a:ln w="66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0" name="Freeform 287"/>
                        <wps:cNvSpPr>
                          <a:spLocks/>
                        </wps:cNvSpPr>
                        <wps:spPr bwMode="auto">
                          <a:xfrm>
                            <a:off x="5950" y="290"/>
                            <a:ext cx="75" cy="74"/>
                          </a:xfrm>
                          <a:custGeom>
                            <a:avLst/>
                            <a:gdLst>
                              <a:gd name="T0" fmla="+- 0 5951 5951"/>
                              <a:gd name="T1" fmla="*/ T0 w 75"/>
                              <a:gd name="T2" fmla="+- 0 291 291"/>
                              <a:gd name="T3" fmla="*/ 291 h 74"/>
                              <a:gd name="T4" fmla="+- 0 5951 5951"/>
                              <a:gd name="T5" fmla="*/ T4 w 75"/>
                              <a:gd name="T6" fmla="+- 0 364 291"/>
                              <a:gd name="T7" fmla="*/ 364 h 74"/>
                              <a:gd name="T8" fmla="+- 0 6025 5951"/>
                              <a:gd name="T9" fmla="*/ T8 w 75"/>
                              <a:gd name="T10" fmla="+- 0 328 291"/>
                              <a:gd name="T11" fmla="*/ 328 h 74"/>
                              <a:gd name="T12" fmla="+- 0 5951 5951"/>
                              <a:gd name="T13" fmla="*/ T12 w 75"/>
                              <a:gd name="T14" fmla="+- 0 291 291"/>
                              <a:gd name="T15" fmla="*/ 291 h 74"/>
                            </a:gdLst>
                            <a:ahLst/>
                            <a:cxnLst>
                              <a:cxn ang="0">
                                <a:pos x="T1" y="T3"/>
                              </a:cxn>
                              <a:cxn ang="0">
                                <a:pos x="T5" y="T7"/>
                              </a:cxn>
                              <a:cxn ang="0">
                                <a:pos x="T9" y="T11"/>
                              </a:cxn>
                              <a:cxn ang="0">
                                <a:pos x="T13" y="T15"/>
                              </a:cxn>
                            </a:cxnLst>
                            <a:rect l="0" t="0" r="r" b="b"/>
                            <a:pathLst>
                              <a:path w="75" h="74">
                                <a:moveTo>
                                  <a:pt x="0" y="0"/>
                                </a:moveTo>
                                <a:lnTo>
                                  <a:pt x="0" y="73"/>
                                </a:lnTo>
                                <a:lnTo>
                                  <a:pt x="74" y="3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288"/>
                        <wps:cNvSpPr>
                          <a:spLocks/>
                        </wps:cNvSpPr>
                        <wps:spPr bwMode="auto">
                          <a:xfrm>
                            <a:off x="678" y="652"/>
                            <a:ext cx="2754" cy="802"/>
                          </a:xfrm>
                          <a:custGeom>
                            <a:avLst/>
                            <a:gdLst>
                              <a:gd name="T0" fmla="+- 0 3432 679"/>
                              <a:gd name="T1" fmla="*/ T0 w 2754"/>
                              <a:gd name="T2" fmla="+- 0 653 653"/>
                              <a:gd name="T3" fmla="*/ 653 h 802"/>
                              <a:gd name="T4" fmla="+- 0 3432 679"/>
                              <a:gd name="T5" fmla="*/ T4 w 2754"/>
                              <a:gd name="T6" fmla="+- 0 1365 653"/>
                              <a:gd name="T7" fmla="*/ 1365 h 802"/>
                              <a:gd name="T8" fmla="+- 0 3406 679"/>
                              <a:gd name="T9" fmla="*/ T8 w 2754"/>
                              <a:gd name="T10" fmla="+- 0 1428 653"/>
                              <a:gd name="T11" fmla="*/ 1428 h 802"/>
                              <a:gd name="T12" fmla="+- 0 3343 679"/>
                              <a:gd name="T13" fmla="*/ T12 w 2754"/>
                              <a:gd name="T14" fmla="+- 0 1454 653"/>
                              <a:gd name="T15" fmla="*/ 1454 h 802"/>
                              <a:gd name="T16" fmla="+- 0 679 679"/>
                              <a:gd name="T17" fmla="*/ T16 w 2754"/>
                              <a:gd name="T18" fmla="+- 0 1454 653"/>
                              <a:gd name="T19" fmla="*/ 1454 h 802"/>
                            </a:gdLst>
                            <a:ahLst/>
                            <a:cxnLst>
                              <a:cxn ang="0">
                                <a:pos x="T1" y="T3"/>
                              </a:cxn>
                              <a:cxn ang="0">
                                <a:pos x="T5" y="T7"/>
                              </a:cxn>
                              <a:cxn ang="0">
                                <a:pos x="T9" y="T11"/>
                              </a:cxn>
                              <a:cxn ang="0">
                                <a:pos x="T13" y="T15"/>
                              </a:cxn>
                              <a:cxn ang="0">
                                <a:pos x="T17" y="T19"/>
                              </a:cxn>
                            </a:cxnLst>
                            <a:rect l="0" t="0" r="r" b="b"/>
                            <a:pathLst>
                              <a:path w="2754" h="802">
                                <a:moveTo>
                                  <a:pt x="2753" y="0"/>
                                </a:moveTo>
                                <a:lnTo>
                                  <a:pt x="2753" y="712"/>
                                </a:lnTo>
                                <a:lnTo>
                                  <a:pt x="2727" y="775"/>
                                </a:lnTo>
                                <a:lnTo>
                                  <a:pt x="2664" y="801"/>
                                </a:lnTo>
                                <a:lnTo>
                                  <a:pt x="0" y="801"/>
                                </a:lnTo>
                              </a:path>
                            </a:pathLst>
                          </a:custGeom>
                          <a:noFill/>
                          <a:ln w="665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 name="Freeform 289"/>
                        <wps:cNvSpPr>
                          <a:spLocks/>
                        </wps:cNvSpPr>
                        <wps:spPr bwMode="auto">
                          <a:xfrm>
                            <a:off x="511" y="1783"/>
                            <a:ext cx="909" cy="410"/>
                          </a:xfrm>
                          <a:custGeom>
                            <a:avLst/>
                            <a:gdLst>
                              <a:gd name="T0" fmla="+- 0 544 512"/>
                              <a:gd name="T1" fmla="*/ T0 w 909"/>
                              <a:gd name="T2" fmla="+- 0 2193 1783"/>
                              <a:gd name="T3" fmla="*/ 2193 h 410"/>
                              <a:gd name="T4" fmla="+- 0 1389 512"/>
                              <a:gd name="T5" fmla="*/ T4 w 909"/>
                              <a:gd name="T6" fmla="+- 0 2193 1783"/>
                              <a:gd name="T7" fmla="*/ 2193 h 410"/>
                              <a:gd name="T8" fmla="+- 0 1421 512"/>
                              <a:gd name="T9" fmla="*/ T8 w 909"/>
                              <a:gd name="T10" fmla="+- 0 2161 1783"/>
                              <a:gd name="T11" fmla="*/ 2161 h 410"/>
                              <a:gd name="T12" fmla="+- 0 1421 512"/>
                              <a:gd name="T13" fmla="*/ T12 w 909"/>
                              <a:gd name="T14" fmla="+- 0 1815 1783"/>
                              <a:gd name="T15" fmla="*/ 1815 h 410"/>
                              <a:gd name="T16" fmla="+- 0 544 512"/>
                              <a:gd name="T17" fmla="*/ T16 w 909"/>
                              <a:gd name="T18" fmla="+- 0 1783 1783"/>
                              <a:gd name="T19" fmla="*/ 1783 h 410"/>
                              <a:gd name="T20" fmla="+- 0 531 512"/>
                              <a:gd name="T21" fmla="*/ T20 w 909"/>
                              <a:gd name="T22" fmla="+- 0 1786 1783"/>
                              <a:gd name="T23" fmla="*/ 1786 h 410"/>
                              <a:gd name="T24" fmla="+- 0 521 512"/>
                              <a:gd name="T25" fmla="*/ T24 w 909"/>
                              <a:gd name="T26" fmla="+- 0 1793 1783"/>
                              <a:gd name="T27" fmla="*/ 1793 h 410"/>
                              <a:gd name="T28" fmla="+- 0 514 512"/>
                              <a:gd name="T29" fmla="*/ T28 w 909"/>
                              <a:gd name="T30" fmla="+- 0 1803 1783"/>
                              <a:gd name="T31" fmla="*/ 1803 h 410"/>
                              <a:gd name="T32" fmla="+- 0 512 512"/>
                              <a:gd name="T33" fmla="*/ T32 w 909"/>
                              <a:gd name="T34" fmla="+- 0 1815 1783"/>
                              <a:gd name="T35" fmla="*/ 1815 h 410"/>
                              <a:gd name="T36" fmla="+- 0 512 512"/>
                              <a:gd name="T37" fmla="*/ T36 w 909"/>
                              <a:gd name="T38" fmla="+- 0 2161 1783"/>
                              <a:gd name="T39" fmla="*/ 2161 h 410"/>
                              <a:gd name="T40" fmla="+- 0 514 512"/>
                              <a:gd name="T41" fmla="*/ T40 w 909"/>
                              <a:gd name="T42" fmla="+- 0 2174 1783"/>
                              <a:gd name="T43" fmla="*/ 2174 h 410"/>
                              <a:gd name="T44" fmla="+- 0 521 512"/>
                              <a:gd name="T45" fmla="*/ T44 w 909"/>
                              <a:gd name="T46" fmla="+- 0 2184 1783"/>
                              <a:gd name="T47" fmla="*/ 2184 h 410"/>
                              <a:gd name="T48" fmla="+- 0 531 512"/>
                              <a:gd name="T49" fmla="*/ T48 w 909"/>
                              <a:gd name="T50" fmla="+- 0 2191 1783"/>
                              <a:gd name="T51" fmla="*/ 2191 h 410"/>
                              <a:gd name="T52" fmla="+- 0 544 512"/>
                              <a:gd name="T53" fmla="*/ T52 w 909"/>
                              <a:gd name="T54" fmla="+- 0 2193 1783"/>
                              <a:gd name="T55" fmla="*/ 2193 h 4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09" h="410">
                                <a:moveTo>
                                  <a:pt x="32" y="410"/>
                                </a:moveTo>
                                <a:lnTo>
                                  <a:pt x="877" y="410"/>
                                </a:lnTo>
                                <a:lnTo>
                                  <a:pt x="909" y="378"/>
                                </a:lnTo>
                                <a:lnTo>
                                  <a:pt x="909" y="32"/>
                                </a:lnTo>
                                <a:lnTo>
                                  <a:pt x="32" y="0"/>
                                </a:lnTo>
                                <a:lnTo>
                                  <a:pt x="19" y="3"/>
                                </a:lnTo>
                                <a:lnTo>
                                  <a:pt x="9" y="10"/>
                                </a:lnTo>
                                <a:lnTo>
                                  <a:pt x="2" y="20"/>
                                </a:lnTo>
                                <a:lnTo>
                                  <a:pt x="0" y="32"/>
                                </a:lnTo>
                                <a:lnTo>
                                  <a:pt x="0" y="378"/>
                                </a:lnTo>
                                <a:lnTo>
                                  <a:pt x="2" y="391"/>
                                </a:lnTo>
                                <a:lnTo>
                                  <a:pt x="9" y="401"/>
                                </a:lnTo>
                                <a:lnTo>
                                  <a:pt x="19" y="408"/>
                                </a:lnTo>
                                <a:lnTo>
                                  <a:pt x="32" y="410"/>
                                </a:lnTo>
                                <a:close/>
                              </a:path>
                            </a:pathLst>
                          </a:custGeom>
                          <a:noFill/>
                          <a:ln w="15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3" name="Freeform 290"/>
                        <wps:cNvSpPr>
                          <a:spLocks/>
                        </wps:cNvSpPr>
                        <wps:spPr bwMode="auto">
                          <a:xfrm>
                            <a:off x="5" y="1812"/>
                            <a:ext cx="450" cy="177"/>
                          </a:xfrm>
                          <a:custGeom>
                            <a:avLst/>
                            <a:gdLst>
                              <a:gd name="T0" fmla="+- 0 455 5"/>
                              <a:gd name="T1" fmla="*/ T0 w 450"/>
                              <a:gd name="T2" fmla="+- 0 1988 1812"/>
                              <a:gd name="T3" fmla="*/ 1988 h 177"/>
                              <a:gd name="T4" fmla="+- 0 65 5"/>
                              <a:gd name="T5" fmla="*/ T4 w 450"/>
                              <a:gd name="T6" fmla="+- 0 1988 1812"/>
                              <a:gd name="T7" fmla="*/ 1988 h 177"/>
                              <a:gd name="T8" fmla="+- 0 10 5"/>
                              <a:gd name="T9" fmla="*/ T8 w 450"/>
                              <a:gd name="T10" fmla="+- 0 1952 1812"/>
                              <a:gd name="T11" fmla="*/ 1952 h 177"/>
                              <a:gd name="T12" fmla="+- 0 5 5"/>
                              <a:gd name="T13" fmla="*/ T12 w 450"/>
                              <a:gd name="T14" fmla="+- 0 1929 1812"/>
                              <a:gd name="T15" fmla="*/ 1929 h 177"/>
                              <a:gd name="T16" fmla="+- 0 5 5"/>
                              <a:gd name="T17" fmla="*/ T16 w 450"/>
                              <a:gd name="T18" fmla="+- 0 1812 1812"/>
                              <a:gd name="T19" fmla="*/ 1812 h 177"/>
                            </a:gdLst>
                            <a:ahLst/>
                            <a:cxnLst>
                              <a:cxn ang="0">
                                <a:pos x="T1" y="T3"/>
                              </a:cxn>
                              <a:cxn ang="0">
                                <a:pos x="T5" y="T7"/>
                              </a:cxn>
                              <a:cxn ang="0">
                                <a:pos x="T9" y="T11"/>
                              </a:cxn>
                              <a:cxn ang="0">
                                <a:pos x="T13" y="T15"/>
                              </a:cxn>
                              <a:cxn ang="0">
                                <a:pos x="T17" y="T19"/>
                              </a:cxn>
                            </a:cxnLst>
                            <a:rect l="0" t="0" r="r" b="b"/>
                            <a:pathLst>
                              <a:path w="450" h="177">
                                <a:moveTo>
                                  <a:pt x="450" y="176"/>
                                </a:moveTo>
                                <a:lnTo>
                                  <a:pt x="60" y="176"/>
                                </a:lnTo>
                                <a:lnTo>
                                  <a:pt x="5" y="140"/>
                                </a:lnTo>
                                <a:lnTo>
                                  <a:pt x="0" y="117"/>
                                </a:lnTo>
                                <a:lnTo>
                                  <a:pt x="0" y="0"/>
                                </a:lnTo>
                              </a:path>
                            </a:pathLst>
                          </a:custGeom>
                          <a:noFill/>
                          <a:ln w="665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4" name="Freeform 291"/>
                        <wps:cNvSpPr>
                          <a:spLocks/>
                        </wps:cNvSpPr>
                        <wps:spPr bwMode="auto">
                          <a:xfrm>
                            <a:off x="445" y="1951"/>
                            <a:ext cx="74" cy="74"/>
                          </a:xfrm>
                          <a:custGeom>
                            <a:avLst/>
                            <a:gdLst>
                              <a:gd name="T0" fmla="+- 0 446 446"/>
                              <a:gd name="T1" fmla="*/ T0 w 74"/>
                              <a:gd name="T2" fmla="+- 0 1951 1951"/>
                              <a:gd name="T3" fmla="*/ 1951 h 74"/>
                              <a:gd name="T4" fmla="+- 0 446 446"/>
                              <a:gd name="T5" fmla="*/ T4 w 74"/>
                              <a:gd name="T6" fmla="+- 0 2025 1951"/>
                              <a:gd name="T7" fmla="*/ 2025 h 74"/>
                              <a:gd name="T8" fmla="+- 0 520 446"/>
                              <a:gd name="T9" fmla="*/ T8 w 74"/>
                              <a:gd name="T10" fmla="+- 0 1988 1951"/>
                              <a:gd name="T11" fmla="*/ 1988 h 74"/>
                              <a:gd name="T12" fmla="+- 0 446 446"/>
                              <a:gd name="T13" fmla="*/ T12 w 74"/>
                              <a:gd name="T14" fmla="+- 0 1951 1951"/>
                              <a:gd name="T15" fmla="*/ 1951 h 74"/>
                            </a:gdLst>
                            <a:ahLst/>
                            <a:cxnLst>
                              <a:cxn ang="0">
                                <a:pos x="T1" y="T3"/>
                              </a:cxn>
                              <a:cxn ang="0">
                                <a:pos x="T5" y="T7"/>
                              </a:cxn>
                              <a:cxn ang="0">
                                <a:pos x="T9" y="T11"/>
                              </a:cxn>
                              <a:cxn ang="0">
                                <a:pos x="T13" y="T15"/>
                              </a:cxn>
                            </a:cxnLst>
                            <a:rect l="0" t="0" r="r" b="b"/>
                            <a:pathLst>
                              <a:path w="74" h="74">
                                <a:moveTo>
                                  <a:pt x="0" y="0"/>
                                </a:moveTo>
                                <a:lnTo>
                                  <a:pt x="0" y="74"/>
                                </a:lnTo>
                                <a:lnTo>
                                  <a:pt x="74" y="3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AutoShape 292"/>
                        <wps:cNvSpPr>
                          <a:spLocks/>
                        </wps:cNvSpPr>
                        <wps:spPr bwMode="auto">
                          <a:xfrm>
                            <a:off x="5" y="717"/>
                            <a:ext cx="6739" cy="1159"/>
                          </a:xfrm>
                          <a:custGeom>
                            <a:avLst/>
                            <a:gdLst>
                              <a:gd name="T0" fmla="+- 0 915 5"/>
                              <a:gd name="T1" fmla="*/ T0 w 6739"/>
                              <a:gd name="T2" fmla="+- 0 1454 717"/>
                              <a:gd name="T3" fmla="*/ 1454 h 1159"/>
                              <a:gd name="T4" fmla="+- 0 65 5"/>
                              <a:gd name="T5" fmla="*/ T4 w 6739"/>
                              <a:gd name="T6" fmla="+- 0 1454 717"/>
                              <a:gd name="T7" fmla="*/ 1454 h 1159"/>
                              <a:gd name="T8" fmla="+- 0 42 5"/>
                              <a:gd name="T9" fmla="*/ T8 w 6739"/>
                              <a:gd name="T10" fmla="+- 0 1459 717"/>
                              <a:gd name="T11" fmla="*/ 1459 h 1159"/>
                              <a:gd name="T12" fmla="+- 0 23 5"/>
                              <a:gd name="T13" fmla="*/ T12 w 6739"/>
                              <a:gd name="T14" fmla="+- 0 1471 717"/>
                              <a:gd name="T15" fmla="*/ 1471 h 1159"/>
                              <a:gd name="T16" fmla="+- 0 10 5"/>
                              <a:gd name="T17" fmla="*/ T16 w 6739"/>
                              <a:gd name="T18" fmla="+- 0 1490 717"/>
                              <a:gd name="T19" fmla="*/ 1490 h 1159"/>
                              <a:gd name="T20" fmla="+- 0 5 5"/>
                              <a:gd name="T21" fmla="*/ T20 w 6739"/>
                              <a:gd name="T22" fmla="+- 0 1513 717"/>
                              <a:gd name="T23" fmla="*/ 1513 h 1159"/>
                              <a:gd name="T24" fmla="+- 0 5 5"/>
                              <a:gd name="T25" fmla="*/ T24 w 6739"/>
                              <a:gd name="T26" fmla="+- 0 1876 717"/>
                              <a:gd name="T27" fmla="*/ 1876 h 1159"/>
                              <a:gd name="T28" fmla="+- 0 3909 5"/>
                              <a:gd name="T29" fmla="*/ T28 w 6739"/>
                              <a:gd name="T30" fmla="+- 0 717 717"/>
                              <a:gd name="T31" fmla="*/ 717 h 1159"/>
                              <a:gd name="T32" fmla="+- 0 3909 5"/>
                              <a:gd name="T33" fmla="*/ T32 w 6739"/>
                              <a:gd name="T34" fmla="+- 0 1365 717"/>
                              <a:gd name="T35" fmla="*/ 1365 h 1159"/>
                              <a:gd name="T36" fmla="+- 0 3916 5"/>
                              <a:gd name="T37" fmla="*/ T36 w 6739"/>
                              <a:gd name="T38" fmla="+- 0 1400 717"/>
                              <a:gd name="T39" fmla="*/ 1400 h 1159"/>
                              <a:gd name="T40" fmla="+- 0 3935 5"/>
                              <a:gd name="T41" fmla="*/ T40 w 6739"/>
                              <a:gd name="T42" fmla="+- 0 1428 717"/>
                              <a:gd name="T43" fmla="*/ 1428 h 1159"/>
                              <a:gd name="T44" fmla="+- 0 3964 5"/>
                              <a:gd name="T45" fmla="*/ T44 w 6739"/>
                              <a:gd name="T46" fmla="+- 0 1447 717"/>
                              <a:gd name="T47" fmla="*/ 1447 h 1159"/>
                              <a:gd name="T48" fmla="+- 0 3998 5"/>
                              <a:gd name="T49" fmla="*/ T48 w 6739"/>
                              <a:gd name="T50" fmla="+- 0 1454 717"/>
                              <a:gd name="T51" fmla="*/ 1454 h 1159"/>
                              <a:gd name="T52" fmla="+- 0 6744 5"/>
                              <a:gd name="T53" fmla="*/ T52 w 6739"/>
                              <a:gd name="T54" fmla="+- 0 1454 717"/>
                              <a:gd name="T55" fmla="*/ 1454 h 11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739" h="1159">
                                <a:moveTo>
                                  <a:pt x="910" y="737"/>
                                </a:moveTo>
                                <a:lnTo>
                                  <a:pt x="60" y="737"/>
                                </a:lnTo>
                                <a:lnTo>
                                  <a:pt x="37" y="742"/>
                                </a:lnTo>
                                <a:lnTo>
                                  <a:pt x="18" y="754"/>
                                </a:lnTo>
                                <a:lnTo>
                                  <a:pt x="5" y="773"/>
                                </a:lnTo>
                                <a:lnTo>
                                  <a:pt x="0" y="796"/>
                                </a:lnTo>
                                <a:lnTo>
                                  <a:pt x="0" y="1159"/>
                                </a:lnTo>
                                <a:moveTo>
                                  <a:pt x="3904" y="0"/>
                                </a:moveTo>
                                <a:lnTo>
                                  <a:pt x="3904" y="648"/>
                                </a:lnTo>
                                <a:lnTo>
                                  <a:pt x="3911" y="683"/>
                                </a:lnTo>
                                <a:lnTo>
                                  <a:pt x="3930" y="711"/>
                                </a:lnTo>
                                <a:lnTo>
                                  <a:pt x="3959" y="730"/>
                                </a:lnTo>
                                <a:lnTo>
                                  <a:pt x="3993" y="737"/>
                                </a:lnTo>
                                <a:lnTo>
                                  <a:pt x="6739" y="737"/>
                                </a:lnTo>
                              </a:path>
                            </a:pathLst>
                          </a:custGeom>
                          <a:noFill/>
                          <a:ln w="6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6" name="Freeform 293"/>
                        <wps:cNvSpPr>
                          <a:spLocks/>
                        </wps:cNvSpPr>
                        <wps:spPr bwMode="auto">
                          <a:xfrm>
                            <a:off x="3871" y="652"/>
                            <a:ext cx="74" cy="74"/>
                          </a:xfrm>
                          <a:custGeom>
                            <a:avLst/>
                            <a:gdLst>
                              <a:gd name="T0" fmla="+- 0 3909 3872"/>
                              <a:gd name="T1" fmla="*/ T0 w 74"/>
                              <a:gd name="T2" fmla="+- 0 653 653"/>
                              <a:gd name="T3" fmla="*/ 653 h 74"/>
                              <a:gd name="T4" fmla="+- 0 3872 3872"/>
                              <a:gd name="T5" fmla="*/ T4 w 74"/>
                              <a:gd name="T6" fmla="+- 0 726 653"/>
                              <a:gd name="T7" fmla="*/ 726 h 74"/>
                              <a:gd name="T8" fmla="+- 0 3946 3872"/>
                              <a:gd name="T9" fmla="*/ T8 w 74"/>
                              <a:gd name="T10" fmla="+- 0 726 653"/>
                              <a:gd name="T11" fmla="*/ 726 h 74"/>
                              <a:gd name="T12" fmla="+- 0 3909 3872"/>
                              <a:gd name="T13" fmla="*/ T12 w 74"/>
                              <a:gd name="T14" fmla="+- 0 653 653"/>
                              <a:gd name="T15" fmla="*/ 653 h 74"/>
                            </a:gdLst>
                            <a:ahLst/>
                            <a:cxnLst>
                              <a:cxn ang="0">
                                <a:pos x="T1" y="T3"/>
                              </a:cxn>
                              <a:cxn ang="0">
                                <a:pos x="T5" y="T7"/>
                              </a:cxn>
                              <a:cxn ang="0">
                                <a:pos x="T9" y="T11"/>
                              </a:cxn>
                              <a:cxn ang="0">
                                <a:pos x="T13" y="T15"/>
                              </a:cxn>
                            </a:cxnLst>
                            <a:rect l="0" t="0" r="r" b="b"/>
                            <a:pathLst>
                              <a:path w="74" h="74">
                                <a:moveTo>
                                  <a:pt x="37" y="0"/>
                                </a:moveTo>
                                <a:lnTo>
                                  <a:pt x="0" y="73"/>
                                </a:lnTo>
                                <a:lnTo>
                                  <a:pt x="74" y="73"/>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94"/>
                        <wps:cNvSpPr>
                          <a:spLocks/>
                        </wps:cNvSpPr>
                        <wps:spPr bwMode="auto">
                          <a:xfrm>
                            <a:off x="6009" y="1781"/>
                            <a:ext cx="909" cy="410"/>
                          </a:xfrm>
                          <a:custGeom>
                            <a:avLst/>
                            <a:gdLst>
                              <a:gd name="T0" fmla="+- 0 6042 6010"/>
                              <a:gd name="T1" fmla="*/ T0 w 909"/>
                              <a:gd name="T2" fmla="+- 0 2191 1782"/>
                              <a:gd name="T3" fmla="*/ 2191 h 410"/>
                              <a:gd name="T4" fmla="+- 0 6887 6010"/>
                              <a:gd name="T5" fmla="*/ T4 w 909"/>
                              <a:gd name="T6" fmla="+- 0 2191 1782"/>
                              <a:gd name="T7" fmla="*/ 2191 h 410"/>
                              <a:gd name="T8" fmla="+- 0 6919 6010"/>
                              <a:gd name="T9" fmla="*/ T8 w 909"/>
                              <a:gd name="T10" fmla="+- 0 2160 1782"/>
                              <a:gd name="T11" fmla="*/ 2160 h 410"/>
                              <a:gd name="T12" fmla="+- 0 6919 6010"/>
                              <a:gd name="T13" fmla="*/ T12 w 909"/>
                              <a:gd name="T14" fmla="+- 0 1813 1782"/>
                              <a:gd name="T15" fmla="*/ 1813 h 410"/>
                              <a:gd name="T16" fmla="+- 0 6042 6010"/>
                              <a:gd name="T17" fmla="*/ T16 w 909"/>
                              <a:gd name="T18" fmla="+- 0 1782 1782"/>
                              <a:gd name="T19" fmla="*/ 1782 h 410"/>
                              <a:gd name="T20" fmla="+- 0 6029 6010"/>
                              <a:gd name="T21" fmla="*/ T20 w 909"/>
                              <a:gd name="T22" fmla="+- 0 1784 1782"/>
                              <a:gd name="T23" fmla="*/ 1784 h 410"/>
                              <a:gd name="T24" fmla="+- 0 6019 6010"/>
                              <a:gd name="T25" fmla="*/ T24 w 909"/>
                              <a:gd name="T26" fmla="+- 0 1791 1782"/>
                              <a:gd name="T27" fmla="*/ 1791 h 410"/>
                              <a:gd name="T28" fmla="+- 0 6012 6010"/>
                              <a:gd name="T29" fmla="*/ T28 w 909"/>
                              <a:gd name="T30" fmla="+- 0 1801 1782"/>
                              <a:gd name="T31" fmla="*/ 1801 h 410"/>
                              <a:gd name="T32" fmla="+- 0 6010 6010"/>
                              <a:gd name="T33" fmla="*/ T32 w 909"/>
                              <a:gd name="T34" fmla="+- 0 1813 1782"/>
                              <a:gd name="T35" fmla="*/ 1813 h 410"/>
                              <a:gd name="T36" fmla="+- 0 6010 6010"/>
                              <a:gd name="T37" fmla="*/ T36 w 909"/>
                              <a:gd name="T38" fmla="+- 0 2160 1782"/>
                              <a:gd name="T39" fmla="*/ 2160 h 410"/>
                              <a:gd name="T40" fmla="+- 0 6012 6010"/>
                              <a:gd name="T41" fmla="*/ T40 w 909"/>
                              <a:gd name="T42" fmla="+- 0 2172 1782"/>
                              <a:gd name="T43" fmla="*/ 2172 h 410"/>
                              <a:gd name="T44" fmla="+- 0 6019 6010"/>
                              <a:gd name="T45" fmla="*/ T44 w 909"/>
                              <a:gd name="T46" fmla="+- 0 2182 1782"/>
                              <a:gd name="T47" fmla="*/ 2182 h 410"/>
                              <a:gd name="T48" fmla="+- 0 6029 6010"/>
                              <a:gd name="T49" fmla="*/ T48 w 909"/>
                              <a:gd name="T50" fmla="+- 0 2189 1782"/>
                              <a:gd name="T51" fmla="*/ 2189 h 410"/>
                              <a:gd name="T52" fmla="+- 0 6042 6010"/>
                              <a:gd name="T53" fmla="*/ T52 w 909"/>
                              <a:gd name="T54" fmla="+- 0 2191 1782"/>
                              <a:gd name="T55" fmla="*/ 2191 h 4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09" h="410">
                                <a:moveTo>
                                  <a:pt x="32" y="409"/>
                                </a:moveTo>
                                <a:lnTo>
                                  <a:pt x="877" y="409"/>
                                </a:lnTo>
                                <a:lnTo>
                                  <a:pt x="909" y="378"/>
                                </a:lnTo>
                                <a:lnTo>
                                  <a:pt x="909" y="31"/>
                                </a:lnTo>
                                <a:lnTo>
                                  <a:pt x="32" y="0"/>
                                </a:lnTo>
                                <a:lnTo>
                                  <a:pt x="19" y="2"/>
                                </a:lnTo>
                                <a:lnTo>
                                  <a:pt x="9" y="9"/>
                                </a:lnTo>
                                <a:lnTo>
                                  <a:pt x="2" y="19"/>
                                </a:lnTo>
                                <a:lnTo>
                                  <a:pt x="0" y="31"/>
                                </a:lnTo>
                                <a:lnTo>
                                  <a:pt x="0" y="378"/>
                                </a:lnTo>
                                <a:lnTo>
                                  <a:pt x="2" y="390"/>
                                </a:lnTo>
                                <a:lnTo>
                                  <a:pt x="9" y="400"/>
                                </a:lnTo>
                                <a:lnTo>
                                  <a:pt x="19" y="407"/>
                                </a:lnTo>
                                <a:lnTo>
                                  <a:pt x="32" y="409"/>
                                </a:lnTo>
                                <a:close/>
                              </a:path>
                            </a:pathLst>
                          </a:custGeom>
                          <a:noFill/>
                          <a:ln w="15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Freeform 295"/>
                        <wps:cNvSpPr>
                          <a:spLocks/>
                        </wps:cNvSpPr>
                        <wps:spPr bwMode="auto">
                          <a:xfrm>
                            <a:off x="6907" y="1812"/>
                            <a:ext cx="530" cy="177"/>
                          </a:xfrm>
                          <a:custGeom>
                            <a:avLst/>
                            <a:gdLst>
                              <a:gd name="T0" fmla="+- 0 6908 6908"/>
                              <a:gd name="T1" fmla="*/ T0 w 530"/>
                              <a:gd name="T2" fmla="+- 0 1988 1812"/>
                              <a:gd name="T3" fmla="*/ 1988 h 177"/>
                              <a:gd name="T4" fmla="+- 0 7378 6908"/>
                              <a:gd name="T5" fmla="*/ T4 w 530"/>
                              <a:gd name="T6" fmla="+- 0 1988 1812"/>
                              <a:gd name="T7" fmla="*/ 1988 h 177"/>
                              <a:gd name="T8" fmla="+- 0 7433 6908"/>
                              <a:gd name="T9" fmla="*/ T8 w 530"/>
                              <a:gd name="T10" fmla="+- 0 1952 1812"/>
                              <a:gd name="T11" fmla="*/ 1952 h 177"/>
                              <a:gd name="T12" fmla="+- 0 7437 6908"/>
                              <a:gd name="T13" fmla="*/ T12 w 530"/>
                              <a:gd name="T14" fmla="+- 0 1929 1812"/>
                              <a:gd name="T15" fmla="*/ 1929 h 177"/>
                              <a:gd name="T16" fmla="+- 0 7437 6908"/>
                              <a:gd name="T17" fmla="*/ T16 w 530"/>
                              <a:gd name="T18" fmla="+- 0 1812 1812"/>
                              <a:gd name="T19" fmla="*/ 1812 h 177"/>
                            </a:gdLst>
                            <a:ahLst/>
                            <a:cxnLst>
                              <a:cxn ang="0">
                                <a:pos x="T1" y="T3"/>
                              </a:cxn>
                              <a:cxn ang="0">
                                <a:pos x="T5" y="T7"/>
                              </a:cxn>
                              <a:cxn ang="0">
                                <a:pos x="T9" y="T11"/>
                              </a:cxn>
                              <a:cxn ang="0">
                                <a:pos x="T13" y="T15"/>
                              </a:cxn>
                              <a:cxn ang="0">
                                <a:pos x="T17" y="T19"/>
                              </a:cxn>
                            </a:cxnLst>
                            <a:rect l="0" t="0" r="r" b="b"/>
                            <a:pathLst>
                              <a:path w="530" h="177">
                                <a:moveTo>
                                  <a:pt x="0" y="176"/>
                                </a:moveTo>
                                <a:lnTo>
                                  <a:pt x="470" y="176"/>
                                </a:lnTo>
                                <a:lnTo>
                                  <a:pt x="525" y="140"/>
                                </a:lnTo>
                                <a:lnTo>
                                  <a:pt x="529" y="117"/>
                                </a:lnTo>
                                <a:lnTo>
                                  <a:pt x="529" y="0"/>
                                </a:lnTo>
                              </a:path>
                            </a:pathLst>
                          </a:custGeom>
                          <a:noFill/>
                          <a:ln w="665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6"/>
                        <wps:cNvSpPr>
                          <a:spLocks/>
                        </wps:cNvSpPr>
                        <wps:spPr bwMode="auto">
                          <a:xfrm>
                            <a:off x="6500" y="1453"/>
                            <a:ext cx="938" cy="422"/>
                          </a:xfrm>
                          <a:custGeom>
                            <a:avLst/>
                            <a:gdLst>
                              <a:gd name="T0" fmla="+- 0 6500 6500"/>
                              <a:gd name="T1" fmla="*/ T0 w 938"/>
                              <a:gd name="T2" fmla="+- 0 1454 1454"/>
                              <a:gd name="T3" fmla="*/ 1454 h 422"/>
                              <a:gd name="T4" fmla="+- 0 7378 6500"/>
                              <a:gd name="T5" fmla="*/ T4 w 938"/>
                              <a:gd name="T6" fmla="+- 0 1454 1454"/>
                              <a:gd name="T7" fmla="*/ 1454 h 422"/>
                              <a:gd name="T8" fmla="+- 0 7433 6500"/>
                              <a:gd name="T9" fmla="*/ T8 w 938"/>
                              <a:gd name="T10" fmla="+- 0 1490 1454"/>
                              <a:gd name="T11" fmla="*/ 1490 h 422"/>
                              <a:gd name="T12" fmla="+- 0 7437 6500"/>
                              <a:gd name="T13" fmla="*/ T12 w 938"/>
                              <a:gd name="T14" fmla="+- 0 1513 1454"/>
                              <a:gd name="T15" fmla="*/ 1513 h 422"/>
                              <a:gd name="T16" fmla="+- 0 7437 6500"/>
                              <a:gd name="T17" fmla="*/ T16 w 938"/>
                              <a:gd name="T18" fmla="+- 0 1876 1454"/>
                              <a:gd name="T19" fmla="*/ 1876 h 422"/>
                            </a:gdLst>
                            <a:ahLst/>
                            <a:cxnLst>
                              <a:cxn ang="0">
                                <a:pos x="T1" y="T3"/>
                              </a:cxn>
                              <a:cxn ang="0">
                                <a:pos x="T5" y="T7"/>
                              </a:cxn>
                              <a:cxn ang="0">
                                <a:pos x="T9" y="T11"/>
                              </a:cxn>
                              <a:cxn ang="0">
                                <a:pos x="T13" y="T15"/>
                              </a:cxn>
                              <a:cxn ang="0">
                                <a:pos x="T17" y="T19"/>
                              </a:cxn>
                            </a:cxnLst>
                            <a:rect l="0" t="0" r="r" b="b"/>
                            <a:pathLst>
                              <a:path w="938" h="422">
                                <a:moveTo>
                                  <a:pt x="0" y="0"/>
                                </a:moveTo>
                                <a:lnTo>
                                  <a:pt x="878" y="0"/>
                                </a:lnTo>
                                <a:lnTo>
                                  <a:pt x="933" y="36"/>
                                </a:lnTo>
                                <a:lnTo>
                                  <a:pt x="937" y="59"/>
                                </a:lnTo>
                                <a:lnTo>
                                  <a:pt x="937" y="422"/>
                                </a:lnTo>
                              </a:path>
                            </a:pathLst>
                          </a:custGeom>
                          <a:noFill/>
                          <a:ln w="665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 name="Freeform 297"/>
                        <wps:cNvSpPr>
                          <a:spLocks/>
                        </wps:cNvSpPr>
                        <wps:spPr bwMode="auto">
                          <a:xfrm>
                            <a:off x="1609" y="1783"/>
                            <a:ext cx="909" cy="410"/>
                          </a:xfrm>
                          <a:custGeom>
                            <a:avLst/>
                            <a:gdLst>
                              <a:gd name="T0" fmla="+- 0 1641 1610"/>
                              <a:gd name="T1" fmla="*/ T0 w 909"/>
                              <a:gd name="T2" fmla="+- 0 2193 1783"/>
                              <a:gd name="T3" fmla="*/ 2193 h 410"/>
                              <a:gd name="T4" fmla="+- 0 2487 1610"/>
                              <a:gd name="T5" fmla="*/ T4 w 909"/>
                              <a:gd name="T6" fmla="+- 0 2193 1783"/>
                              <a:gd name="T7" fmla="*/ 2193 h 410"/>
                              <a:gd name="T8" fmla="+- 0 2519 1610"/>
                              <a:gd name="T9" fmla="*/ T8 w 909"/>
                              <a:gd name="T10" fmla="+- 0 2161 1783"/>
                              <a:gd name="T11" fmla="*/ 2161 h 410"/>
                              <a:gd name="T12" fmla="+- 0 2519 1610"/>
                              <a:gd name="T13" fmla="*/ T12 w 909"/>
                              <a:gd name="T14" fmla="+- 0 1815 1783"/>
                              <a:gd name="T15" fmla="*/ 1815 h 410"/>
                              <a:gd name="T16" fmla="+- 0 1641 1610"/>
                              <a:gd name="T17" fmla="*/ T16 w 909"/>
                              <a:gd name="T18" fmla="+- 0 1783 1783"/>
                              <a:gd name="T19" fmla="*/ 1783 h 410"/>
                              <a:gd name="T20" fmla="+- 0 1629 1610"/>
                              <a:gd name="T21" fmla="*/ T20 w 909"/>
                              <a:gd name="T22" fmla="+- 0 1786 1783"/>
                              <a:gd name="T23" fmla="*/ 1786 h 410"/>
                              <a:gd name="T24" fmla="+- 0 1619 1610"/>
                              <a:gd name="T25" fmla="*/ T24 w 909"/>
                              <a:gd name="T26" fmla="+- 0 1793 1783"/>
                              <a:gd name="T27" fmla="*/ 1793 h 410"/>
                              <a:gd name="T28" fmla="+- 0 1612 1610"/>
                              <a:gd name="T29" fmla="*/ T28 w 909"/>
                              <a:gd name="T30" fmla="+- 0 1803 1783"/>
                              <a:gd name="T31" fmla="*/ 1803 h 410"/>
                              <a:gd name="T32" fmla="+- 0 1610 1610"/>
                              <a:gd name="T33" fmla="*/ T32 w 909"/>
                              <a:gd name="T34" fmla="+- 0 1815 1783"/>
                              <a:gd name="T35" fmla="*/ 1815 h 410"/>
                              <a:gd name="T36" fmla="+- 0 1610 1610"/>
                              <a:gd name="T37" fmla="*/ T36 w 909"/>
                              <a:gd name="T38" fmla="+- 0 2161 1783"/>
                              <a:gd name="T39" fmla="*/ 2161 h 410"/>
                              <a:gd name="T40" fmla="+- 0 1612 1610"/>
                              <a:gd name="T41" fmla="*/ T40 w 909"/>
                              <a:gd name="T42" fmla="+- 0 2174 1783"/>
                              <a:gd name="T43" fmla="*/ 2174 h 410"/>
                              <a:gd name="T44" fmla="+- 0 1619 1610"/>
                              <a:gd name="T45" fmla="*/ T44 w 909"/>
                              <a:gd name="T46" fmla="+- 0 2184 1783"/>
                              <a:gd name="T47" fmla="*/ 2184 h 410"/>
                              <a:gd name="T48" fmla="+- 0 1629 1610"/>
                              <a:gd name="T49" fmla="*/ T48 w 909"/>
                              <a:gd name="T50" fmla="+- 0 2191 1783"/>
                              <a:gd name="T51" fmla="*/ 2191 h 410"/>
                              <a:gd name="T52" fmla="+- 0 1641 1610"/>
                              <a:gd name="T53" fmla="*/ T52 w 909"/>
                              <a:gd name="T54" fmla="+- 0 2193 1783"/>
                              <a:gd name="T55" fmla="*/ 2193 h 4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09" h="410">
                                <a:moveTo>
                                  <a:pt x="31" y="410"/>
                                </a:moveTo>
                                <a:lnTo>
                                  <a:pt x="877" y="410"/>
                                </a:lnTo>
                                <a:lnTo>
                                  <a:pt x="909" y="378"/>
                                </a:lnTo>
                                <a:lnTo>
                                  <a:pt x="909" y="32"/>
                                </a:lnTo>
                                <a:lnTo>
                                  <a:pt x="31" y="0"/>
                                </a:lnTo>
                                <a:lnTo>
                                  <a:pt x="19" y="3"/>
                                </a:lnTo>
                                <a:lnTo>
                                  <a:pt x="9" y="10"/>
                                </a:lnTo>
                                <a:lnTo>
                                  <a:pt x="2" y="20"/>
                                </a:lnTo>
                                <a:lnTo>
                                  <a:pt x="0" y="32"/>
                                </a:lnTo>
                                <a:lnTo>
                                  <a:pt x="0" y="378"/>
                                </a:lnTo>
                                <a:lnTo>
                                  <a:pt x="2" y="391"/>
                                </a:lnTo>
                                <a:lnTo>
                                  <a:pt x="9" y="401"/>
                                </a:lnTo>
                                <a:lnTo>
                                  <a:pt x="19" y="408"/>
                                </a:lnTo>
                                <a:lnTo>
                                  <a:pt x="31" y="410"/>
                                </a:lnTo>
                                <a:close/>
                              </a:path>
                            </a:pathLst>
                          </a:custGeom>
                          <a:noFill/>
                          <a:ln w="15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Line 298"/>
                        <wps:cNvCnPr>
                          <a:cxnSpLocks noChangeShapeType="1"/>
                        </wps:cNvCnPr>
                        <wps:spPr bwMode="auto">
                          <a:xfrm>
                            <a:off x="1421" y="1988"/>
                            <a:ext cx="129" cy="0"/>
                          </a:xfrm>
                          <a:prstGeom prst="line">
                            <a:avLst/>
                          </a:prstGeom>
                          <a:noFill/>
                          <a:ln w="498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2" name="Freeform 299"/>
                        <wps:cNvSpPr>
                          <a:spLocks/>
                        </wps:cNvSpPr>
                        <wps:spPr bwMode="auto">
                          <a:xfrm>
                            <a:off x="1540" y="1954"/>
                            <a:ext cx="69" cy="69"/>
                          </a:xfrm>
                          <a:custGeom>
                            <a:avLst/>
                            <a:gdLst>
                              <a:gd name="T0" fmla="+- 0 1541 1541"/>
                              <a:gd name="T1" fmla="*/ T0 w 69"/>
                              <a:gd name="T2" fmla="+- 0 1954 1954"/>
                              <a:gd name="T3" fmla="*/ 1954 h 69"/>
                              <a:gd name="T4" fmla="+- 0 1541 1541"/>
                              <a:gd name="T5" fmla="*/ T4 w 69"/>
                              <a:gd name="T6" fmla="+- 0 2022 1954"/>
                              <a:gd name="T7" fmla="*/ 2022 h 69"/>
                              <a:gd name="T8" fmla="+- 0 1610 1541"/>
                              <a:gd name="T9" fmla="*/ T8 w 69"/>
                              <a:gd name="T10" fmla="+- 0 1988 1954"/>
                              <a:gd name="T11" fmla="*/ 1988 h 69"/>
                              <a:gd name="T12" fmla="+- 0 1541 1541"/>
                              <a:gd name="T13" fmla="*/ T12 w 69"/>
                              <a:gd name="T14" fmla="+- 0 1954 1954"/>
                              <a:gd name="T15" fmla="*/ 1954 h 69"/>
                            </a:gdLst>
                            <a:ahLst/>
                            <a:cxnLst>
                              <a:cxn ang="0">
                                <a:pos x="T1" y="T3"/>
                              </a:cxn>
                              <a:cxn ang="0">
                                <a:pos x="T5" y="T7"/>
                              </a:cxn>
                              <a:cxn ang="0">
                                <a:pos x="T9" y="T11"/>
                              </a:cxn>
                              <a:cxn ang="0">
                                <a:pos x="T13" y="T15"/>
                              </a:cxn>
                            </a:cxnLst>
                            <a:rect l="0" t="0" r="r" b="b"/>
                            <a:pathLst>
                              <a:path w="69" h="69">
                                <a:moveTo>
                                  <a:pt x="0" y="0"/>
                                </a:moveTo>
                                <a:lnTo>
                                  <a:pt x="0" y="68"/>
                                </a:lnTo>
                                <a:lnTo>
                                  <a:pt x="69" y="3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 name="Freeform 300"/>
                        <wps:cNvSpPr>
                          <a:spLocks/>
                        </wps:cNvSpPr>
                        <wps:spPr bwMode="auto">
                          <a:xfrm>
                            <a:off x="2707" y="1783"/>
                            <a:ext cx="909" cy="410"/>
                          </a:xfrm>
                          <a:custGeom>
                            <a:avLst/>
                            <a:gdLst>
                              <a:gd name="T0" fmla="+- 0 2739 2708"/>
                              <a:gd name="T1" fmla="*/ T0 w 909"/>
                              <a:gd name="T2" fmla="+- 0 2193 1783"/>
                              <a:gd name="T3" fmla="*/ 2193 h 410"/>
                              <a:gd name="T4" fmla="+- 0 3585 2708"/>
                              <a:gd name="T5" fmla="*/ T4 w 909"/>
                              <a:gd name="T6" fmla="+- 0 2193 1783"/>
                              <a:gd name="T7" fmla="*/ 2193 h 410"/>
                              <a:gd name="T8" fmla="+- 0 3617 2708"/>
                              <a:gd name="T9" fmla="*/ T8 w 909"/>
                              <a:gd name="T10" fmla="+- 0 2161 1783"/>
                              <a:gd name="T11" fmla="*/ 2161 h 410"/>
                              <a:gd name="T12" fmla="+- 0 3617 2708"/>
                              <a:gd name="T13" fmla="*/ T12 w 909"/>
                              <a:gd name="T14" fmla="+- 0 1815 1783"/>
                              <a:gd name="T15" fmla="*/ 1815 h 410"/>
                              <a:gd name="T16" fmla="+- 0 2739 2708"/>
                              <a:gd name="T17" fmla="*/ T16 w 909"/>
                              <a:gd name="T18" fmla="+- 0 1783 1783"/>
                              <a:gd name="T19" fmla="*/ 1783 h 410"/>
                              <a:gd name="T20" fmla="+- 0 2727 2708"/>
                              <a:gd name="T21" fmla="*/ T20 w 909"/>
                              <a:gd name="T22" fmla="+- 0 1786 1783"/>
                              <a:gd name="T23" fmla="*/ 1786 h 410"/>
                              <a:gd name="T24" fmla="+- 0 2717 2708"/>
                              <a:gd name="T25" fmla="*/ T24 w 909"/>
                              <a:gd name="T26" fmla="+- 0 1793 1783"/>
                              <a:gd name="T27" fmla="*/ 1793 h 410"/>
                              <a:gd name="T28" fmla="+- 0 2710 2708"/>
                              <a:gd name="T29" fmla="*/ T28 w 909"/>
                              <a:gd name="T30" fmla="+- 0 1803 1783"/>
                              <a:gd name="T31" fmla="*/ 1803 h 410"/>
                              <a:gd name="T32" fmla="+- 0 2708 2708"/>
                              <a:gd name="T33" fmla="*/ T32 w 909"/>
                              <a:gd name="T34" fmla="+- 0 1815 1783"/>
                              <a:gd name="T35" fmla="*/ 1815 h 410"/>
                              <a:gd name="T36" fmla="+- 0 2708 2708"/>
                              <a:gd name="T37" fmla="*/ T36 w 909"/>
                              <a:gd name="T38" fmla="+- 0 2161 1783"/>
                              <a:gd name="T39" fmla="*/ 2161 h 410"/>
                              <a:gd name="T40" fmla="+- 0 2710 2708"/>
                              <a:gd name="T41" fmla="*/ T40 w 909"/>
                              <a:gd name="T42" fmla="+- 0 2174 1783"/>
                              <a:gd name="T43" fmla="*/ 2174 h 410"/>
                              <a:gd name="T44" fmla="+- 0 2717 2708"/>
                              <a:gd name="T45" fmla="*/ T44 w 909"/>
                              <a:gd name="T46" fmla="+- 0 2184 1783"/>
                              <a:gd name="T47" fmla="*/ 2184 h 410"/>
                              <a:gd name="T48" fmla="+- 0 2727 2708"/>
                              <a:gd name="T49" fmla="*/ T48 w 909"/>
                              <a:gd name="T50" fmla="+- 0 2191 1783"/>
                              <a:gd name="T51" fmla="*/ 2191 h 410"/>
                              <a:gd name="T52" fmla="+- 0 2739 2708"/>
                              <a:gd name="T53" fmla="*/ T52 w 909"/>
                              <a:gd name="T54" fmla="+- 0 2193 1783"/>
                              <a:gd name="T55" fmla="*/ 2193 h 4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09" h="410">
                                <a:moveTo>
                                  <a:pt x="31" y="410"/>
                                </a:moveTo>
                                <a:lnTo>
                                  <a:pt x="877" y="410"/>
                                </a:lnTo>
                                <a:lnTo>
                                  <a:pt x="909" y="378"/>
                                </a:lnTo>
                                <a:lnTo>
                                  <a:pt x="909" y="32"/>
                                </a:lnTo>
                                <a:lnTo>
                                  <a:pt x="31" y="0"/>
                                </a:lnTo>
                                <a:lnTo>
                                  <a:pt x="19" y="3"/>
                                </a:lnTo>
                                <a:lnTo>
                                  <a:pt x="9" y="10"/>
                                </a:lnTo>
                                <a:lnTo>
                                  <a:pt x="2" y="20"/>
                                </a:lnTo>
                                <a:lnTo>
                                  <a:pt x="0" y="32"/>
                                </a:lnTo>
                                <a:lnTo>
                                  <a:pt x="0" y="378"/>
                                </a:lnTo>
                                <a:lnTo>
                                  <a:pt x="2" y="391"/>
                                </a:lnTo>
                                <a:lnTo>
                                  <a:pt x="9" y="401"/>
                                </a:lnTo>
                                <a:lnTo>
                                  <a:pt x="19" y="408"/>
                                </a:lnTo>
                                <a:lnTo>
                                  <a:pt x="31" y="410"/>
                                </a:lnTo>
                                <a:close/>
                              </a:path>
                            </a:pathLst>
                          </a:custGeom>
                          <a:noFill/>
                          <a:ln w="15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 name="Line 301"/>
                        <wps:cNvCnPr>
                          <a:cxnSpLocks noChangeShapeType="1"/>
                        </wps:cNvCnPr>
                        <wps:spPr bwMode="auto">
                          <a:xfrm>
                            <a:off x="2519" y="1988"/>
                            <a:ext cx="128" cy="0"/>
                          </a:xfrm>
                          <a:prstGeom prst="line">
                            <a:avLst/>
                          </a:prstGeom>
                          <a:noFill/>
                          <a:ln w="498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5" name="Freeform 302"/>
                        <wps:cNvSpPr>
                          <a:spLocks/>
                        </wps:cNvSpPr>
                        <wps:spPr bwMode="auto">
                          <a:xfrm>
                            <a:off x="2638" y="1954"/>
                            <a:ext cx="69" cy="69"/>
                          </a:xfrm>
                          <a:custGeom>
                            <a:avLst/>
                            <a:gdLst>
                              <a:gd name="T0" fmla="+- 0 2639 2639"/>
                              <a:gd name="T1" fmla="*/ T0 w 69"/>
                              <a:gd name="T2" fmla="+- 0 1954 1954"/>
                              <a:gd name="T3" fmla="*/ 1954 h 69"/>
                              <a:gd name="T4" fmla="+- 0 2639 2639"/>
                              <a:gd name="T5" fmla="*/ T4 w 69"/>
                              <a:gd name="T6" fmla="+- 0 2022 1954"/>
                              <a:gd name="T7" fmla="*/ 2022 h 69"/>
                              <a:gd name="T8" fmla="+- 0 2708 2639"/>
                              <a:gd name="T9" fmla="*/ T8 w 69"/>
                              <a:gd name="T10" fmla="+- 0 1988 1954"/>
                              <a:gd name="T11" fmla="*/ 1988 h 69"/>
                              <a:gd name="T12" fmla="+- 0 2639 2639"/>
                              <a:gd name="T13" fmla="*/ T12 w 69"/>
                              <a:gd name="T14" fmla="+- 0 1954 1954"/>
                              <a:gd name="T15" fmla="*/ 1954 h 69"/>
                            </a:gdLst>
                            <a:ahLst/>
                            <a:cxnLst>
                              <a:cxn ang="0">
                                <a:pos x="T1" y="T3"/>
                              </a:cxn>
                              <a:cxn ang="0">
                                <a:pos x="T5" y="T7"/>
                              </a:cxn>
                              <a:cxn ang="0">
                                <a:pos x="T9" y="T11"/>
                              </a:cxn>
                              <a:cxn ang="0">
                                <a:pos x="T13" y="T15"/>
                              </a:cxn>
                            </a:cxnLst>
                            <a:rect l="0" t="0" r="r" b="b"/>
                            <a:pathLst>
                              <a:path w="69" h="69">
                                <a:moveTo>
                                  <a:pt x="0" y="0"/>
                                </a:moveTo>
                                <a:lnTo>
                                  <a:pt x="0" y="68"/>
                                </a:lnTo>
                                <a:lnTo>
                                  <a:pt x="69" y="3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 name="Freeform 303"/>
                        <wps:cNvSpPr>
                          <a:spLocks/>
                        </wps:cNvSpPr>
                        <wps:spPr bwMode="auto">
                          <a:xfrm>
                            <a:off x="3805" y="1783"/>
                            <a:ext cx="909" cy="410"/>
                          </a:xfrm>
                          <a:custGeom>
                            <a:avLst/>
                            <a:gdLst>
                              <a:gd name="T0" fmla="+- 0 3837 3806"/>
                              <a:gd name="T1" fmla="*/ T0 w 909"/>
                              <a:gd name="T2" fmla="+- 0 2193 1783"/>
                              <a:gd name="T3" fmla="*/ 2193 h 410"/>
                              <a:gd name="T4" fmla="+- 0 4683 3806"/>
                              <a:gd name="T5" fmla="*/ T4 w 909"/>
                              <a:gd name="T6" fmla="+- 0 2193 1783"/>
                              <a:gd name="T7" fmla="*/ 2193 h 410"/>
                              <a:gd name="T8" fmla="+- 0 4714 3806"/>
                              <a:gd name="T9" fmla="*/ T8 w 909"/>
                              <a:gd name="T10" fmla="+- 0 2161 1783"/>
                              <a:gd name="T11" fmla="*/ 2161 h 410"/>
                              <a:gd name="T12" fmla="+- 0 4714 3806"/>
                              <a:gd name="T13" fmla="*/ T12 w 909"/>
                              <a:gd name="T14" fmla="+- 0 1815 1783"/>
                              <a:gd name="T15" fmla="*/ 1815 h 410"/>
                              <a:gd name="T16" fmla="+- 0 3837 3806"/>
                              <a:gd name="T17" fmla="*/ T16 w 909"/>
                              <a:gd name="T18" fmla="+- 0 1783 1783"/>
                              <a:gd name="T19" fmla="*/ 1783 h 410"/>
                              <a:gd name="T20" fmla="+- 0 3825 3806"/>
                              <a:gd name="T21" fmla="*/ T20 w 909"/>
                              <a:gd name="T22" fmla="+- 0 1786 1783"/>
                              <a:gd name="T23" fmla="*/ 1786 h 410"/>
                              <a:gd name="T24" fmla="+- 0 3815 3806"/>
                              <a:gd name="T25" fmla="*/ T24 w 909"/>
                              <a:gd name="T26" fmla="+- 0 1793 1783"/>
                              <a:gd name="T27" fmla="*/ 1793 h 410"/>
                              <a:gd name="T28" fmla="+- 0 3808 3806"/>
                              <a:gd name="T29" fmla="*/ T28 w 909"/>
                              <a:gd name="T30" fmla="+- 0 1803 1783"/>
                              <a:gd name="T31" fmla="*/ 1803 h 410"/>
                              <a:gd name="T32" fmla="+- 0 3806 3806"/>
                              <a:gd name="T33" fmla="*/ T32 w 909"/>
                              <a:gd name="T34" fmla="+- 0 1815 1783"/>
                              <a:gd name="T35" fmla="*/ 1815 h 410"/>
                              <a:gd name="T36" fmla="+- 0 3806 3806"/>
                              <a:gd name="T37" fmla="*/ T36 w 909"/>
                              <a:gd name="T38" fmla="+- 0 2161 1783"/>
                              <a:gd name="T39" fmla="*/ 2161 h 410"/>
                              <a:gd name="T40" fmla="+- 0 3808 3806"/>
                              <a:gd name="T41" fmla="*/ T40 w 909"/>
                              <a:gd name="T42" fmla="+- 0 2174 1783"/>
                              <a:gd name="T43" fmla="*/ 2174 h 410"/>
                              <a:gd name="T44" fmla="+- 0 3815 3806"/>
                              <a:gd name="T45" fmla="*/ T44 w 909"/>
                              <a:gd name="T46" fmla="+- 0 2184 1783"/>
                              <a:gd name="T47" fmla="*/ 2184 h 410"/>
                              <a:gd name="T48" fmla="+- 0 3825 3806"/>
                              <a:gd name="T49" fmla="*/ T48 w 909"/>
                              <a:gd name="T50" fmla="+- 0 2191 1783"/>
                              <a:gd name="T51" fmla="*/ 2191 h 410"/>
                              <a:gd name="T52" fmla="+- 0 3837 3806"/>
                              <a:gd name="T53" fmla="*/ T52 w 909"/>
                              <a:gd name="T54" fmla="+- 0 2193 1783"/>
                              <a:gd name="T55" fmla="*/ 2193 h 4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09" h="410">
                                <a:moveTo>
                                  <a:pt x="31" y="410"/>
                                </a:moveTo>
                                <a:lnTo>
                                  <a:pt x="877" y="410"/>
                                </a:lnTo>
                                <a:lnTo>
                                  <a:pt x="908" y="378"/>
                                </a:lnTo>
                                <a:lnTo>
                                  <a:pt x="908" y="32"/>
                                </a:lnTo>
                                <a:lnTo>
                                  <a:pt x="31" y="0"/>
                                </a:lnTo>
                                <a:lnTo>
                                  <a:pt x="19" y="3"/>
                                </a:lnTo>
                                <a:lnTo>
                                  <a:pt x="9" y="10"/>
                                </a:lnTo>
                                <a:lnTo>
                                  <a:pt x="2" y="20"/>
                                </a:lnTo>
                                <a:lnTo>
                                  <a:pt x="0" y="32"/>
                                </a:lnTo>
                                <a:lnTo>
                                  <a:pt x="0" y="378"/>
                                </a:lnTo>
                                <a:lnTo>
                                  <a:pt x="2" y="391"/>
                                </a:lnTo>
                                <a:lnTo>
                                  <a:pt x="9" y="401"/>
                                </a:lnTo>
                                <a:lnTo>
                                  <a:pt x="19" y="408"/>
                                </a:lnTo>
                                <a:lnTo>
                                  <a:pt x="31" y="410"/>
                                </a:lnTo>
                                <a:close/>
                              </a:path>
                            </a:pathLst>
                          </a:custGeom>
                          <a:noFill/>
                          <a:ln w="15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 name="Line 304"/>
                        <wps:cNvCnPr>
                          <a:cxnSpLocks noChangeShapeType="1"/>
                        </wps:cNvCnPr>
                        <wps:spPr bwMode="auto">
                          <a:xfrm>
                            <a:off x="3617" y="1988"/>
                            <a:ext cx="128" cy="0"/>
                          </a:xfrm>
                          <a:prstGeom prst="line">
                            <a:avLst/>
                          </a:prstGeom>
                          <a:noFill/>
                          <a:ln w="498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8" name="Freeform 305"/>
                        <wps:cNvSpPr>
                          <a:spLocks/>
                        </wps:cNvSpPr>
                        <wps:spPr bwMode="auto">
                          <a:xfrm>
                            <a:off x="3736" y="1954"/>
                            <a:ext cx="69" cy="69"/>
                          </a:xfrm>
                          <a:custGeom>
                            <a:avLst/>
                            <a:gdLst>
                              <a:gd name="T0" fmla="+- 0 3737 3737"/>
                              <a:gd name="T1" fmla="*/ T0 w 69"/>
                              <a:gd name="T2" fmla="+- 0 1954 1954"/>
                              <a:gd name="T3" fmla="*/ 1954 h 69"/>
                              <a:gd name="T4" fmla="+- 0 3737 3737"/>
                              <a:gd name="T5" fmla="*/ T4 w 69"/>
                              <a:gd name="T6" fmla="+- 0 2022 1954"/>
                              <a:gd name="T7" fmla="*/ 2022 h 69"/>
                              <a:gd name="T8" fmla="+- 0 3806 3737"/>
                              <a:gd name="T9" fmla="*/ T8 w 69"/>
                              <a:gd name="T10" fmla="+- 0 1988 1954"/>
                              <a:gd name="T11" fmla="*/ 1988 h 69"/>
                              <a:gd name="T12" fmla="+- 0 3737 3737"/>
                              <a:gd name="T13" fmla="*/ T12 w 69"/>
                              <a:gd name="T14" fmla="+- 0 1954 1954"/>
                              <a:gd name="T15" fmla="*/ 1954 h 69"/>
                            </a:gdLst>
                            <a:ahLst/>
                            <a:cxnLst>
                              <a:cxn ang="0">
                                <a:pos x="T1" y="T3"/>
                              </a:cxn>
                              <a:cxn ang="0">
                                <a:pos x="T5" y="T7"/>
                              </a:cxn>
                              <a:cxn ang="0">
                                <a:pos x="T9" y="T11"/>
                              </a:cxn>
                              <a:cxn ang="0">
                                <a:pos x="T13" y="T15"/>
                              </a:cxn>
                            </a:cxnLst>
                            <a:rect l="0" t="0" r="r" b="b"/>
                            <a:pathLst>
                              <a:path w="69" h="69">
                                <a:moveTo>
                                  <a:pt x="0" y="0"/>
                                </a:moveTo>
                                <a:lnTo>
                                  <a:pt x="0" y="68"/>
                                </a:lnTo>
                                <a:lnTo>
                                  <a:pt x="69" y="3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9" name="Freeform 306"/>
                        <wps:cNvSpPr>
                          <a:spLocks/>
                        </wps:cNvSpPr>
                        <wps:spPr bwMode="auto">
                          <a:xfrm>
                            <a:off x="4903" y="1783"/>
                            <a:ext cx="909" cy="410"/>
                          </a:xfrm>
                          <a:custGeom>
                            <a:avLst/>
                            <a:gdLst>
                              <a:gd name="T0" fmla="+- 0 4935 4903"/>
                              <a:gd name="T1" fmla="*/ T0 w 909"/>
                              <a:gd name="T2" fmla="+- 0 2193 1783"/>
                              <a:gd name="T3" fmla="*/ 2193 h 410"/>
                              <a:gd name="T4" fmla="+- 0 5781 4903"/>
                              <a:gd name="T5" fmla="*/ T4 w 909"/>
                              <a:gd name="T6" fmla="+- 0 2193 1783"/>
                              <a:gd name="T7" fmla="*/ 2193 h 410"/>
                              <a:gd name="T8" fmla="+- 0 5812 4903"/>
                              <a:gd name="T9" fmla="*/ T8 w 909"/>
                              <a:gd name="T10" fmla="+- 0 2161 1783"/>
                              <a:gd name="T11" fmla="*/ 2161 h 410"/>
                              <a:gd name="T12" fmla="+- 0 5812 4903"/>
                              <a:gd name="T13" fmla="*/ T12 w 909"/>
                              <a:gd name="T14" fmla="+- 0 1815 1783"/>
                              <a:gd name="T15" fmla="*/ 1815 h 410"/>
                              <a:gd name="T16" fmla="+- 0 4935 4903"/>
                              <a:gd name="T17" fmla="*/ T16 w 909"/>
                              <a:gd name="T18" fmla="+- 0 1783 1783"/>
                              <a:gd name="T19" fmla="*/ 1783 h 410"/>
                              <a:gd name="T20" fmla="+- 0 4923 4903"/>
                              <a:gd name="T21" fmla="*/ T20 w 909"/>
                              <a:gd name="T22" fmla="+- 0 1786 1783"/>
                              <a:gd name="T23" fmla="*/ 1786 h 410"/>
                              <a:gd name="T24" fmla="+- 0 4913 4903"/>
                              <a:gd name="T25" fmla="*/ T24 w 909"/>
                              <a:gd name="T26" fmla="+- 0 1793 1783"/>
                              <a:gd name="T27" fmla="*/ 1793 h 410"/>
                              <a:gd name="T28" fmla="+- 0 4906 4903"/>
                              <a:gd name="T29" fmla="*/ T28 w 909"/>
                              <a:gd name="T30" fmla="+- 0 1803 1783"/>
                              <a:gd name="T31" fmla="*/ 1803 h 410"/>
                              <a:gd name="T32" fmla="+- 0 4903 4903"/>
                              <a:gd name="T33" fmla="*/ T32 w 909"/>
                              <a:gd name="T34" fmla="+- 0 1815 1783"/>
                              <a:gd name="T35" fmla="*/ 1815 h 410"/>
                              <a:gd name="T36" fmla="+- 0 4903 4903"/>
                              <a:gd name="T37" fmla="*/ T36 w 909"/>
                              <a:gd name="T38" fmla="+- 0 2161 1783"/>
                              <a:gd name="T39" fmla="*/ 2161 h 410"/>
                              <a:gd name="T40" fmla="+- 0 4906 4903"/>
                              <a:gd name="T41" fmla="*/ T40 w 909"/>
                              <a:gd name="T42" fmla="+- 0 2174 1783"/>
                              <a:gd name="T43" fmla="*/ 2174 h 410"/>
                              <a:gd name="T44" fmla="+- 0 4913 4903"/>
                              <a:gd name="T45" fmla="*/ T44 w 909"/>
                              <a:gd name="T46" fmla="+- 0 2184 1783"/>
                              <a:gd name="T47" fmla="*/ 2184 h 410"/>
                              <a:gd name="T48" fmla="+- 0 4923 4903"/>
                              <a:gd name="T49" fmla="*/ T48 w 909"/>
                              <a:gd name="T50" fmla="+- 0 2191 1783"/>
                              <a:gd name="T51" fmla="*/ 2191 h 410"/>
                              <a:gd name="T52" fmla="+- 0 4935 4903"/>
                              <a:gd name="T53" fmla="*/ T52 w 909"/>
                              <a:gd name="T54" fmla="+- 0 2193 1783"/>
                              <a:gd name="T55" fmla="*/ 2193 h 4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09" h="410">
                                <a:moveTo>
                                  <a:pt x="32" y="410"/>
                                </a:moveTo>
                                <a:lnTo>
                                  <a:pt x="878" y="410"/>
                                </a:lnTo>
                                <a:lnTo>
                                  <a:pt x="909" y="378"/>
                                </a:lnTo>
                                <a:lnTo>
                                  <a:pt x="909" y="32"/>
                                </a:lnTo>
                                <a:lnTo>
                                  <a:pt x="32" y="0"/>
                                </a:lnTo>
                                <a:lnTo>
                                  <a:pt x="20" y="3"/>
                                </a:lnTo>
                                <a:lnTo>
                                  <a:pt x="10" y="10"/>
                                </a:lnTo>
                                <a:lnTo>
                                  <a:pt x="3" y="20"/>
                                </a:lnTo>
                                <a:lnTo>
                                  <a:pt x="0" y="32"/>
                                </a:lnTo>
                                <a:lnTo>
                                  <a:pt x="0" y="378"/>
                                </a:lnTo>
                                <a:lnTo>
                                  <a:pt x="3" y="391"/>
                                </a:lnTo>
                                <a:lnTo>
                                  <a:pt x="10" y="401"/>
                                </a:lnTo>
                                <a:lnTo>
                                  <a:pt x="20" y="408"/>
                                </a:lnTo>
                                <a:lnTo>
                                  <a:pt x="32" y="410"/>
                                </a:lnTo>
                                <a:close/>
                              </a:path>
                            </a:pathLst>
                          </a:custGeom>
                          <a:noFill/>
                          <a:ln w="15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Line 307"/>
                        <wps:cNvCnPr>
                          <a:cxnSpLocks noChangeShapeType="1"/>
                        </wps:cNvCnPr>
                        <wps:spPr bwMode="auto">
                          <a:xfrm>
                            <a:off x="4714" y="1988"/>
                            <a:ext cx="129" cy="0"/>
                          </a:xfrm>
                          <a:prstGeom prst="line">
                            <a:avLst/>
                          </a:prstGeom>
                          <a:noFill/>
                          <a:ln w="498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1" name="Freeform 308"/>
                        <wps:cNvSpPr>
                          <a:spLocks/>
                        </wps:cNvSpPr>
                        <wps:spPr bwMode="auto">
                          <a:xfrm>
                            <a:off x="4834" y="1954"/>
                            <a:ext cx="69" cy="69"/>
                          </a:xfrm>
                          <a:custGeom>
                            <a:avLst/>
                            <a:gdLst>
                              <a:gd name="T0" fmla="+- 0 4835 4835"/>
                              <a:gd name="T1" fmla="*/ T0 w 69"/>
                              <a:gd name="T2" fmla="+- 0 1954 1954"/>
                              <a:gd name="T3" fmla="*/ 1954 h 69"/>
                              <a:gd name="T4" fmla="+- 0 4835 4835"/>
                              <a:gd name="T5" fmla="*/ T4 w 69"/>
                              <a:gd name="T6" fmla="+- 0 2022 1954"/>
                              <a:gd name="T7" fmla="*/ 2022 h 69"/>
                              <a:gd name="T8" fmla="+- 0 4903 4835"/>
                              <a:gd name="T9" fmla="*/ T8 w 69"/>
                              <a:gd name="T10" fmla="+- 0 1988 1954"/>
                              <a:gd name="T11" fmla="*/ 1988 h 69"/>
                              <a:gd name="T12" fmla="+- 0 4835 4835"/>
                              <a:gd name="T13" fmla="*/ T12 w 69"/>
                              <a:gd name="T14" fmla="+- 0 1954 1954"/>
                              <a:gd name="T15" fmla="*/ 1954 h 69"/>
                            </a:gdLst>
                            <a:ahLst/>
                            <a:cxnLst>
                              <a:cxn ang="0">
                                <a:pos x="T1" y="T3"/>
                              </a:cxn>
                              <a:cxn ang="0">
                                <a:pos x="T5" y="T7"/>
                              </a:cxn>
                              <a:cxn ang="0">
                                <a:pos x="T9" y="T11"/>
                              </a:cxn>
                              <a:cxn ang="0">
                                <a:pos x="T13" y="T15"/>
                              </a:cxn>
                            </a:cxnLst>
                            <a:rect l="0" t="0" r="r" b="b"/>
                            <a:pathLst>
                              <a:path w="69" h="69">
                                <a:moveTo>
                                  <a:pt x="0" y="0"/>
                                </a:moveTo>
                                <a:lnTo>
                                  <a:pt x="0" y="68"/>
                                </a:lnTo>
                                <a:lnTo>
                                  <a:pt x="68" y="3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2" name="Line 309"/>
                        <wps:cNvCnPr>
                          <a:cxnSpLocks noChangeShapeType="1"/>
                        </wps:cNvCnPr>
                        <wps:spPr bwMode="auto">
                          <a:xfrm>
                            <a:off x="5812" y="1988"/>
                            <a:ext cx="138" cy="0"/>
                          </a:xfrm>
                          <a:prstGeom prst="line">
                            <a:avLst/>
                          </a:prstGeom>
                          <a:noFill/>
                          <a:ln w="498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3" name="Freeform 310"/>
                        <wps:cNvSpPr>
                          <a:spLocks/>
                        </wps:cNvSpPr>
                        <wps:spPr bwMode="auto">
                          <a:xfrm>
                            <a:off x="5940" y="1952"/>
                            <a:ext cx="70" cy="69"/>
                          </a:xfrm>
                          <a:custGeom>
                            <a:avLst/>
                            <a:gdLst>
                              <a:gd name="T0" fmla="+- 0 5941 5941"/>
                              <a:gd name="T1" fmla="*/ T0 w 70"/>
                              <a:gd name="T2" fmla="+- 0 1953 1953"/>
                              <a:gd name="T3" fmla="*/ 1953 h 69"/>
                              <a:gd name="T4" fmla="+- 0 5942 5941"/>
                              <a:gd name="T5" fmla="*/ T4 w 70"/>
                              <a:gd name="T6" fmla="+- 0 2021 1953"/>
                              <a:gd name="T7" fmla="*/ 2021 h 69"/>
                              <a:gd name="T8" fmla="+- 0 6010 5941"/>
                              <a:gd name="T9" fmla="*/ T8 w 70"/>
                              <a:gd name="T10" fmla="+- 0 1986 1953"/>
                              <a:gd name="T11" fmla="*/ 1986 h 69"/>
                              <a:gd name="T12" fmla="+- 0 5941 5941"/>
                              <a:gd name="T13" fmla="*/ T12 w 70"/>
                              <a:gd name="T14" fmla="+- 0 1953 1953"/>
                              <a:gd name="T15" fmla="*/ 1953 h 69"/>
                            </a:gdLst>
                            <a:ahLst/>
                            <a:cxnLst>
                              <a:cxn ang="0">
                                <a:pos x="T1" y="T3"/>
                              </a:cxn>
                              <a:cxn ang="0">
                                <a:pos x="T5" y="T7"/>
                              </a:cxn>
                              <a:cxn ang="0">
                                <a:pos x="T9" y="T11"/>
                              </a:cxn>
                              <a:cxn ang="0">
                                <a:pos x="T13" y="T15"/>
                              </a:cxn>
                            </a:cxnLst>
                            <a:rect l="0" t="0" r="r" b="b"/>
                            <a:pathLst>
                              <a:path w="70" h="69">
                                <a:moveTo>
                                  <a:pt x="0" y="0"/>
                                </a:moveTo>
                                <a:lnTo>
                                  <a:pt x="1" y="68"/>
                                </a:lnTo>
                                <a:lnTo>
                                  <a:pt x="69" y="3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4" name="Text Box 311"/>
                        <wps:cNvSpPr txBox="1">
                          <a:spLocks noChangeArrowheads="1"/>
                        </wps:cNvSpPr>
                        <wps:spPr bwMode="auto">
                          <a:xfrm>
                            <a:off x="675" y="256"/>
                            <a:ext cx="491"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F8157" w14:textId="77777777" w:rsidR="007A6A53" w:rsidRDefault="007A6A53" w:rsidP="001D7C92">
                              <w:pPr>
                                <w:rPr>
                                  <w:b/>
                                  <w:sz w:val="11"/>
                                </w:rPr>
                              </w:pPr>
                              <w:r>
                                <w:rPr>
                                  <w:b/>
                                  <w:w w:val="105"/>
                                  <w:sz w:val="11"/>
                                </w:rPr>
                                <w:t>Suppliers</w:t>
                              </w:r>
                            </w:p>
                          </w:txbxContent>
                        </wps:txbx>
                        <wps:bodyPr rot="0" vert="horz" wrap="square" lIns="0" tIns="0" rIns="0" bIns="0" anchor="t" anchorCtr="0" upright="1">
                          <a:noAutofit/>
                        </wps:bodyPr>
                      </wps:wsp>
                      <wps:wsp>
                        <wps:cNvPr id="365" name="Text Box 312"/>
                        <wps:cNvSpPr txBox="1">
                          <a:spLocks noChangeArrowheads="1"/>
                        </wps:cNvSpPr>
                        <wps:spPr bwMode="auto">
                          <a:xfrm>
                            <a:off x="2067" y="256"/>
                            <a:ext cx="344"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19C42" w14:textId="77777777" w:rsidR="007A6A53" w:rsidRDefault="007A6A53" w:rsidP="001D7C92">
                              <w:pPr>
                                <w:rPr>
                                  <w:b/>
                                  <w:sz w:val="11"/>
                                </w:rPr>
                              </w:pPr>
                              <w:r>
                                <w:rPr>
                                  <w:b/>
                                  <w:w w:val="105"/>
                                  <w:sz w:val="11"/>
                                </w:rPr>
                                <w:t>Inputs</w:t>
                              </w:r>
                            </w:p>
                          </w:txbxContent>
                        </wps:txbx>
                        <wps:bodyPr rot="0" vert="horz" wrap="square" lIns="0" tIns="0" rIns="0" bIns="0" anchor="t" anchorCtr="0" upright="1">
                          <a:noAutofit/>
                        </wps:bodyPr>
                      </wps:wsp>
                      <wps:wsp>
                        <wps:cNvPr id="366" name="Text Box 313"/>
                        <wps:cNvSpPr txBox="1">
                          <a:spLocks noChangeArrowheads="1"/>
                        </wps:cNvSpPr>
                        <wps:spPr bwMode="auto">
                          <a:xfrm>
                            <a:off x="3502" y="256"/>
                            <a:ext cx="391"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4510C" w14:textId="77777777" w:rsidR="007A6A53" w:rsidRDefault="007A6A53" w:rsidP="001D7C92">
                              <w:pPr>
                                <w:rPr>
                                  <w:b/>
                                  <w:sz w:val="11"/>
                                </w:rPr>
                              </w:pPr>
                              <w:r>
                                <w:rPr>
                                  <w:b/>
                                  <w:w w:val="105"/>
                                  <w:sz w:val="11"/>
                                </w:rPr>
                                <w:t>Process</w:t>
                              </w:r>
                            </w:p>
                          </w:txbxContent>
                        </wps:txbx>
                        <wps:bodyPr rot="0" vert="horz" wrap="square" lIns="0" tIns="0" rIns="0" bIns="0" anchor="t" anchorCtr="0" upright="1">
                          <a:noAutofit/>
                        </wps:bodyPr>
                      </wps:wsp>
                      <wps:wsp>
                        <wps:cNvPr id="367" name="Text Box 314"/>
                        <wps:cNvSpPr txBox="1">
                          <a:spLocks noChangeArrowheads="1"/>
                        </wps:cNvSpPr>
                        <wps:spPr bwMode="auto">
                          <a:xfrm>
                            <a:off x="4882" y="256"/>
                            <a:ext cx="423"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64357" w14:textId="77777777" w:rsidR="007A6A53" w:rsidRDefault="007A6A53" w:rsidP="001D7C92">
                              <w:pPr>
                                <w:rPr>
                                  <w:b/>
                                  <w:sz w:val="11"/>
                                </w:rPr>
                              </w:pPr>
                              <w:r>
                                <w:rPr>
                                  <w:b/>
                                  <w:w w:val="105"/>
                                  <w:sz w:val="11"/>
                                </w:rPr>
                                <w:t>Outputs</w:t>
                              </w:r>
                            </w:p>
                          </w:txbxContent>
                        </wps:txbx>
                        <wps:bodyPr rot="0" vert="horz" wrap="square" lIns="0" tIns="0" rIns="0" bIns="0" anchor="t" anchorCtr="0" upright="1">
                          <a:noAutofit/>
                        </wps:bodyPr>
                      </wps:wsp>
                      <wps:wsp>
                        <wps:cNvPr id="368" name="Text Box 315"/>
                        <wps:cNvSpPr txBox="1">
                          <a:spLocks noChangeArrowheads="1"/>
                        </wps:cNvSpPr>
                        <wps:spPr bwMode="auto">
                          <a:xfrm>
                            <a:off x="6160" y="258"/>
                            <a:ext cx="554"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23A25" w14:textId="77777777" w:rsidR="007A6A53" w:rsidRDefault="007A6A53" w:rsidP="001D7C92">
                              <w:pPr>
                                <w:rPr>
                                  <w:b/>
                                  <w:sz w:val="11"/>
                                </w:rPr>
                              </w:pPr>
                              <w:r>
                                <w:rPr>
                                  <w:b/>
                                  <w:w w:val="105"/>
                                  <w:sz w:val="11"/>
                                </w:rPr>
                                <w:t>Customers</w:t>
                              </w:r>
                            </w:p>
                          </w:txbxContent>
                        </wps:txbx>
                        <wps:bodyPr rot="0" vert="horz" wrap="square" lIns="0" tIns="0" rIns="0" bIns="0" anchor="t" anchorCtr="0" upright="1">
                          <a:noAutofit/>
                        </wps:bodyPr>
                      </wps:wsp>
                      <wps:wsp>
                        <wps:cNvPr id="369" name="Text Box 316"/>
                        <wps:cNvSpPr txBox="1">
                          <a:spLocks noChangeArrowheads="1"/>
                        </wps:cNvSpPr>
                        <wps:spPr bwMode="auto">
                          <a:xfrm>
                            <a:off x="591" y="661"/>
                            <a:ext cx="656"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AD799B" w14:textId="77777777" w:rsidR="007A6A53" w:rsidRDefault="007A6A53" w:rsidP="001D7C92">
                              <w:pPr>
                                <w:spacing w:line="264" w:lineRule="auto"/>
                                <w:ind w:right="18" w:firstLine="2"/>
                                <w:jc w:val="center"/>
                                <w:rPr>
                                  <w:b/>
                                  <w:sz w:val="8"/>
                                </w:rPr>
                              </w:pPr>
                              <w:r>
                                <w:rPr>
                                  <w:b/>
                                  <w:spacing w:val="-1"/>
                                  <w:w w:val="105"/>
                                  <w:sz w:val="8"/>
                                </w:rPr>
                                <w:t xml:space="preserve">PT Energy </w:t>
                              </w:r>
                              <w:r>
                                <w:rPr>
                                  <w:b/>
                                  <w:w w:val="105"/>
                                  <w:sz w:val="8"/>
                                </w:rPr>
                                <w:t>China</w:t>
                              </w:r>
                              <w:r>
                                <w:rPr>
                                  <w:b/>
                                  <w:spacing w:val="-18"/>
                                  <w:w w:val="105"/>
                                  <w:sz w:val="8"/>
                                </w:rPr>
                                <w:t xml:space="preserve"> </w:t>
                              </w:r>
                              <w:r>
                                <w:rPr>
                                  <w:b/>
                                  <w:spacing w:val="-1"/>
                                  <w:w w:val="105"/>
                                  <w:sz w:val="8"/>
                                </w:rPr>
                                <w:t>Tianjin Indonesia</w:t>
                              </w:r>
                              <w:r>
                                <w:rPr>
                                  <w:b/>
                                  <w:spacing w:val="-18"/>
                                  <w:w w:val="105"/>
                                  <w:sz w:val="8"/>
                                </w:rPr>
                                <w:t xml:space="preserve"> </w:t>
                              </w:r>
                              <w:r>
                                <w:rPr>
                                  <w:b/>
                                  <w:w w:val="105"/>
                                  <w:sz w:val="8"/>
                                </w:rPr>
                                <w:t>PT</w:t>
                              </w:r>
                              <w:r>
                                <w:rPr>
                                  <w:b/>
                                  <w:spacing w:val="-4"/>
                                  <w:w w:val="105"/>
                                  <w:sz w:val="8"/>
                                </w:rPr>
                                <w:t xml:space="preserve"> </w:t>
                              </w:r>
                              <w:r>
                                <w:rPr>
                                  <w:b/>
                                  <w:w w:val="105"/>
                                  <w:sz w:val="8"/>
                                </w:rPr>
                                <w:t>Tianfu</w:t>
                              </w:r>
                            </w:p>
                          </w:txbxContent>
                        </wps:txbx>
                        <wps:bodyPr rot="0" vert="horz" wrap="square" lIns="0" tIns="0" rIns="0" bIns="0" anchor="t" anchorCtr="0" upright="1">
                          <a:noAutofit/>
                        </wps:bodyPr>
                      </wps:wsp>
                      <wps:wsp>
                        <wps:cNvPr id="370" name="Text Box 317"/>
                        <wps:cNvSpPr txBox="1">
                          <a:spLocks noChangeArrowheads="1"/>
                        </wps:cNvSpPr>
                        <wps:spPr bwMode="auto">
                          <a:xfrm>
                            <a:off x="1910" y="693"/>
                            <a:ext cx="65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EF2D2" w14:textId="77777777" w:rsidR="007A6A53" w:rsidRDefault="007A6A53" w:rsidP="001D7C92">
                              <w:pPr>
                                <w:rPr>
                                  <w:b/>
                                  <w:sz w:val="8"/>
                                </w:rPr>
                              </w:pPr>
                              <w:r>
                                <w:rPr>
                                  <w:b/>
                                  <w:w w:val="105"/>
                                  <w:sz w:val="8"/>
                                </w:rPr>
                                <w:t>Sparepart</w:t>
                              </w:r>
                              <w:r>
                                <w:rPr>
                                  <w:b/>
                                  <w:spacing w:val="-4"/>
                                  <w:w w:val="105"/>
                                  <w:sz w:val="8"/>
                                </w:rPr>
                                <w:t xml:space="preserve"> </w:t>
                              </w:r>
                              <w:r>
                                <w:rPr>
                                  <w:b/>
                                  <w:w w:val="105"/>
                                  <w:sz w:val="8"/>
                                </w:rPr>
                                <w:t>E-Bike</w:t>
                              </w:r>
                            </w:p>
                          </w:txbxContent>
                        </wps:txbx>
                        <wps:bodyPr rot="0" vert="horz" wrap="square" lIns="0" tIns="0" rIns="0" bIns="0" anchor="t" anchorCtr="0" upright="1">
                          <a:noAutofit/>
                        </wps:bodyPr>
                      </wps:wsp>
                      <wps:wsp>
                        <wps:cNvPr id="371" name="Text Box 318"/>
                        <wps:cNvSpPr txBox="1">
                          <a:spLocks noChangeArrowheads="1"/>
                        </wps:cNvSpPr>
                        <wps:spPr bwMode="auto">
                          <a:xfrm>
                            <a:off x="4746" y="698"/>
                            <a:ext cx="698"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562F05" w14:textId="77777777" w:rsidR="007A6A53" w:rsidRDefault="007A6A53" w:rsidP="001D7C92">
                              <w:pPr>
                                <w:rPr>
                                  <w:b/>
                                  <w:sz w:val="8"/>
                                </w:rPr>
                              </w:pPr>
                              <w:r>
                                <w:rPr>
                                  <w:b/>
                                  <w:w w:val="105"/>
                                  <w:sz w:val="8"/>
                                </w:rPr>
                                <w:t>E-Bike</w:t>
                              </w:r>
                              <w:r>
                                <w:rPr>
                                  <w:b/>
                                  <w:spacing w:val="-2"/>
                                  <w:w w:val="105"/>
                                  <w:sz w:val="8"/>
                                </w:rPr>
                                <w:t xml:space="preserve"> </w:t>
                              </w:r>
                              <w:r>
                                <w:rPr>
                                  <w:b/>
                                  <w:w w:val="105"/>
                                  <w:sz w:val="8"/>
                                </w:rPr>
                                <w:t>Tipe</w:t>
                              </w:r>
                              <w:r>
                                <w:rPr>
                                  <w:b/>
                                  <w:spacing w:val="-2"/>
                                  <w:w w:val="105"/>
                                  <w:sz w:val="8"/>
                                </w:rPr>
                                <w:t xml:space="preserve"> </w:t>
                              </w:r>
                              <w:r>
                                <w:rPr>
                                  <w:b/>
                                  <w:w w:val="105"/>
                                  <w:sz w:val="8"/>
                                </w:rPr>
                                <w:t>Groza</w:t>
                              </w:r>
                            </w:p>
                          </w:txbxContent>
                        </wps:txbx>
                        <wps:bodyPr rot="0" vert="horz" wrap="square" lIns="0" tIns="0" rIns="0" bIns="0" anchor="t" anchorCtr="0" upright="1">
                          <a:noAutofit/>
                        </wps:bodyPr>
                      </wps:wsp>
                      <wps:wsp>
                        <wps:cNvPr id="372" name="Text Box 319"/>
                        <wps:cNvSpPr txBox="1">
                          <a:spLocks noChangeArrowheads="1"/>
                        </wps:cNvSpPr>
                        <wps:spPr bwMode="auto">
                          <a:xfrm>
                            <a:off x="6098" y="671"/>
                            <a:ext cx="67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56864B" w14:textId="77777777" w:rsidR="007A6A53" w:rsidRDefault="007A6A53" w:rsidP="001D7C92">
                              <w:pPr>
                                <w:rPr>
                                  <w:b/>
                                  <w:sz w:val="8"/>
                                </w:rPr>
                              </w:pPr>
                              <w:r>
                                <w:rPr>
                                  <w:b/>
                                  <w:spacing w:val="-1"/>
                                  <w:w w:val="105"/>
                                  <w:sz w:val="8"/>
                                </w:rPr>
                                <w:t xml:space="preserve">Seluruh </w:t>
                              </w:r>
                              <w:r>
                                <w:rPr>
                                  <w:b/>
                                  <w:w w:val="105"/>
                                  <w:sz w:val="8"/>
                                </w:rPr>
                                <w:t>Indonesia</w:t>
                              </w:r>
                            </w:p>
                            <w:p w14:paraId="606ABCEB" w14:textId="77777777" w:rsidR="007A6A53" w:rsidRDefault="007A6A53" w:rsidP="001D7C92">
                              <w:pPr>
                                <w:spacing w:before="8"/>
                                <w:ind w:left="39"/>
                                <w:rPr>
                                  <w:b/>
                                  <w:sz w:val="8"/>
                                </w:rPr>
                              </w:pPr>
                              <w:r>
                                <w:rPr>
                                  <w:b/>
                                  <w:w w:val="105"/>
                                  <w:sz w:val="8"/>
                                </w:rPr>
                                <w:t>±</w:t>
                              </w:r>
                              <w:r>
                                <w:rPr>
                                  <w:b/>
                                  <w:spacing w:val="-2"/>
                                  <w:w w:val="105"/>
                                  <w:sz w:val="8"/>
                                </w:rPr>
                                <w:t xml:space="preserve"> </w:t>
                              </w:r>
                              <w:r>
                                <w:rPr>
                                  <w:b/>
                                  <w:w w:val="105"/>
                                  <w:sz w:val="8"/>
                                </w:rPr>
                                <w:t>80</w:t>
                              </w:r>
                              <w:r>
                                <w:rPr>
                                  <w:b/>
                                  <w:spacing w:val="-3"/>
                                  <w:w w:val="105"/>
                                  <w:sz w:val="8"/>
                                </w:rPr>
                                <w:t xml:space="preserve"> </w:t>
                              </w:r>
                              <w:r>
                                <w:rPr>
                                  <w:b/>
                                  <w:w w:val="105"/>
                                  <w:sz w:val="8"/>
                                </w:rPr>
                                <w:t>Distributor</w:t>
                              </w:r>
                            </w:p>
                          </w:txbxContent>
                        </wps:txbx>
                        <wps:bodyPr rot="0" vert="horz" wrap="square" lIns="0" tIns="0" rIns="0" bIns="0" anchor="t" anchorCtr="0" upright="1">
                          <a:noAutofit/>
                        </wps:bodyPr>
                      </wps:wsp>
                      <wps:wsp>
                        <wps:cNvPr id="373" name="Text Box 320"/>
                        <wps:cNvSpPr txBox="1">
                          <a:spLocks noChangeArrowheads="1"/>
                        </wps:cNvSpPr>
                        <wps:spPr bwMode="auto">
                          <a:xfrm>
                            <a:off x="603" y="1922"/>
                            <a:ext cx="187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DE5CC2" w14:textId="77777777" w:rsidR="007A6A53" w:rsidRDefault="007A6A53" w:rsidP="001D7C92">
                              <w:pPr>
                                <w:tabs>
                                  <w:tab w:val="left" w:pos="1066"/>
                                </w:tabs>
                                <w:rPr>
                                  <w:b/>
                                  <w:sz w:val="11"/>
                                </w:rPr>
                              </w:pPr>
                              <w:r>
                                <w:rPr>
                                  <w:b/>
                                  <w:w w:val="105"/>
                                  <w:sz w:val="11"/>
                                </w:rPr>
                                <w:t>Assembly</w:t>
                              </w:r>
                              <w:r>
                                <w:rPr>
                                  <w:b/>
                                  <w:spacing w:val="-1"/>
                                  <w:w w:val="105"/>
                                  <w:sz w:val="11"/>
                                </w:rPr>
                                <w:t xml:space="preserve"> </w:t>
                              </w:r>
                              <w:r>
                                <w:rPr>
                                  <w:b/>
                                  <w:w w:val="105"/>
                                  <w:sz w:val="11"/>
                                </w:rPr>
                                <w:t>Part</w:t>
                              </w:r>
                              <w:r>
                                <w:rPr>
                                  <w:b/>
                                  <w:w w:val="105"/>
                                  <w:sz w:val="11"/>
                                </w:rPr>
                                <w:tab/>
                                <w:t>Quality</w:t>
                              </w:r>
                              <w:r>
                                <w:rPr>
                                  <w:b/>
                                  <w:spacing w:val="-2"/>
                                  <w:w w:val="105"/>
                                  <w:sz w:val="11"/>
                                </w:rPr>
                                <w:t xml:space="preserve"> </w:t>
                              </w:r>
                              <w:r>
                                <w:rPr>
                                  <w:b/>
                                  <w:w w:val="105"/>
                                  <w:sz w:val="11"/>
                                </w:rPr>
                                <w:t>Control</w:t>
                              </w:r>
                            </w:p>
                          </w:txbxContent>
                        </wps:txbx>
                        <wps:bodyPr rot="0" vert="horz" wrap="square" lIns="0" tIns="0" rIns="0" bIns="0" anchor="t" anchorCtr="0" upright="1">
                          <a:noAutofit/>
                        </wps:bodyPr>
                      </wps:wsp>
                      <wps:wsp>
                        <wps:cNvPr id="374" name="Text Box 321"/>
                        <wps:cNvSpPr txBox="1">
                          <a:spLocks noChangeArrowheads="1"/>
                        </wps:cNvSpPr>
                        <wps:spPr bwMode="auto">
                          <a:xfrm>
                            <a:off x="2924" y="1853"/>
                            <a:ext cx="494"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997310" w14:textId="77777777" w:rsidR="007A6A53" w:rsidRDefault="007A6A53" w:rsidP="001D7C92">
                              <w:pPr>
                                <w:spacing w:line="264" w:lineRule="auto"/>
                                <w:ind w:right="7"/>
                                <w:rPr>
                                  <w:b/>
                                  <w:sz w:val="11"/>
                                </w:rPr>
                              </w:pPr>
                              <w:r>
                                <w:rPr>
                                  <w:b/>
                                  <w:spacing w:val="-1"/>
                                  <w:w w:val="105"/>
                                  <w:sz w:val="11"/>
                                </w:rPr>
                                <w:t>Electrical</w:t>
                              </w:r>
                              <w:r>
                                <w:rPr>
                                  <w:b/>
                                  <w:spacing w:val="-26"/>
                                  <w:w w:val="105"/>
                                  <w:sz w:val="11"/>
                                </w:rPr>
                                <w:t xml:space="preserve"> </w:t>
                              </w:r>
                              <w:r>
                                <w:rPr>
                                  <w:b/>
                                  <w:spacing w:val="-1"/>
                                  <w:w w:val="105"/>
                                  <w:sz w:val="11"/>
                                </w:rPr>
                                <w:t>Assembly</w:t>
                              </w:r>
                            </w:p>
                          </w:txbxContent>
                        </wps:txbx>
                        <wps:bodyPr rot="0" vert="horz" wrap="square" lIns="0" tIns="0" rIns="0" bIns="0" anchor="t" anchorCtr="0" upright="1">
                          <a:noAutofit/>
                        </wps:bodyPr>
                      </wps:wsp>
                      <wps:wsp>
                        <wps:cNvPr id="375" name="Text Box 322"/>
                        <wps:cNvSpPr txBox="1">
                          <a:spLocks noChangeArrowheads="1"/>
                        </wps:cNvSpPr>
                        <wps:spPr bwMode="auto">
                          <a:xfrm>
                            <a:off x="3867" y="1853"/>
                            <a:ext cx="809"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01EEE" w14:textId="77777777" w:rsidR="007A6A53" w:rsidRDefault="007A6A53" w:rsidP="001D7C92">
                              <w:pPr>
                                <w:spacing w:line="264" w:lineRule="auto"/>
                                <w:ind w:right="16" w:firstLine="156"/>
                                <w:rPr>
                                  <w:b/>
                                  <w:sz w:val="11"/>
                                </w:rPr>
                              </w:pPr>
                              <w:r>
                                <w:rPr>
                                  <w:b/>
                                  <w:w w:val="105"/>
                                  <w:sz w:val="11"/>
                                </w:rPr>
                                <w:t>Electrical</w:t>
                              </w:r>
                              <w:r>
                                <w:rPr>
                                  <w:b/>
                                  <w:spacing w:val="1"/>
                                  <w:w w:val="105"/>
                                  <w:sz w:val="11"/>
                                </w:rPr>
                                <w:t xml:space="preserve"> </w:t>
                              </w:r>
                              <w:r>
                                <w:rPr>
                                  <w:b/>
                                  <w:spacing w:val="-1"/>
                                  <w:w w:val="105"/>
                                  <w:sz w:val="11"/>
                                </w:rPr>
                                <w:t>Quality</w:t>
                              </w:r>
                              <w:r>
                                <w:rPr>
                                  <w:b/>
                                  <w:spacing w:val="-7"/>
                                  <w:w w:val="105"/>
                                  <w:sz w:val="11"/>
                                </w:rPr>
                                <w:t xml:space="preserve"> </w:t>
                              </w:r>
                              <w:r>
                                <w:rPr>
                                  <w:b/>
                                  <w:w w:val="105"/>
                                  <w:sz w:val="11"/>
                                </w:rPr>
                                <w:t>Control</w:t>
                              </w:r>
                            </w:p>
                          </w:txbxContent>
                        </wps:txbx>
                        <wps:bodyPr rot="0" vert="horz" wrap="square" lIns="0" tIns="0" rIns="0" bIns="0" anchor="t" anchorCtr="0" upright="1">
                          <a:noAutofit/>
                        </wps:bodyPr>
                      </wps:wsp>
                      <wps:wsp>
                        <wps:cNvPr id="376" name="Text Box 323"/>
                        <wps:cNvSpPr txBox="1">
                          <a:spLocks noChangeArrowheads="1"/>
                        </wps:cNvSpPr>
                        <wps:spPr bwMode="auto">
                          <a:xfrm>
                            <a:off x="5102" y="1922"/>
                            <a:ext cx="535"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F5C70" w14:textId="77777777" w:rsidR="007A6A53" w:rsidRDefault="007A6A53" w:rsidP="001D7C92">
                              <w:pPr>
                                <w:rPr>
                                  <w:b/>
                                  <w:sz w:val="11"/>
                                </w:rPr>
                              </w:pPr>
                              <w:r>
                                <w:rPr>
                                  <w:b/>
                                  <w:w w:val="105"/>
                                  <w:sz w:val="11"/>
                                </w:rPr>
                                <w:t>Packaging</w:t>
                              </w:r>
                            </w:p>
                          </w:txbxContent>
                        </wps:txbx>
                        <wps:bodyPr rot="0" vert="horz" wrap="square" lIns="0" tIns="0" rIns="0" bIns="0" anchor="t" anchorCtr="0" upright="1">
                          <a:noAutofit/>
                        </wps:bodyPr>
                      </wps:wsp>
                      <wps:wsp>
                        <wps:cNvPr id="377" name="Text Box 324"/>
                        <wps:cNvSpPr txBox="1">
                          <a:spLocks noChangeArrowheads="1"/>
                        </wps:cNvSpPr>
                        <wps:spPr bwMode="auto">
                          <a:xfrm>
                            <a:off x="6124" y="1851"/>
                            <a:ext cx="705"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5A1592" w14:textId="77777777" w:rsidR="007A6A53" w:rsidRDefault="007A6A53" w:rsidP="001D7C92">
                              <w:pPr>
                                <w:ind w:right="18"/>
                                <w:jc w:val="center"/>
                                <w:rPr>
                                  <w:b/>
                                  <w:sz w:val="11"/>
                                </w:rPr>
                              </w:pPr>
                              <w:r>
                                <w:rPr>
                                  <w:b/>
                                  <w:spacing w:val="-1"/>
                                  <w:w w:val="105"/>
                                  <w:sz w:val="11"/>
                                </w:rPr>
                                <w:t>E-Bike</w:t>
                              </w:r>
                              <w:r>
                                <w:rPr>
                                  <w:b/>
                                  <w:spacing w:val="-4"/>
                                  <w:w w:val="105"/>
                                  <w:sz w:val="11"/>
                                </w:rPr>
                                <w:t xml:space="preserve"> </w:t>
                              </w:r>
                              <w:r>
                                <w:rPr>
                                  <w:b/>
                                  <w:spacing w:val="-1"/>
                                  <w:w w:val="105"/>
                                  <w:sz w:val="11"/>
                                </w:rPr>
                                <w:t>Defect</w:t>
                              </w:r>
                            </w:p>
                            <w:p w14:paraId="5AFA568F" w14:textId="77777777" w:rsidR="007A6A53" w:rsidRDefault="007A6A53" w:rsidP="001D7C92">
                              <w:pPr>
                                <w:spacing w:before="12"/>
                                <w:ind w:right="20"/>
                                <w:jc w:val="center"/>
                                <w:rPr>
                                  <w:b/>
                                  <w:sz w:val="11"/>
                                </w:rPr>
                              </w:pPr>
                              <w:r>
                                <w:rPr>
                                  <w:b/>
                                  <w:w w:val="105"/>
                                  <w:sz w:val="11"/>
                                </w:rPr>
                                <w:t>Revision</w:t>
                              </w:r>
                            </w:p>
                          </w:txbxContent>
                        </wps:txbx>
                        <wps:bodyPr rot="0" vert="horz" wrap="square" lIns="0" tIns="0" rIns="0" bIns="0" anchor="t" anchorCtr="0" upright="1">
                          <a:noAutofit/>
                        </wps:bodyPr>
                      </wps:wsp>
                    </wpg:wgp>
                  </a:graphicData>
                </a:graphic>
              </wp:inline>
            </w:drawing>
          </mc:Choice>
          <mc:Fallback>
            <w:pict>
              <v:group w14:anchorId="0D766F4C" id="Group 328" o:spid="_x0000_s1026" style="width:372.15pt;height:109.75pt;mso-position-horizontal-relative:char;mso-position-vertical-relative:line" coordsize="7443,2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">
                <v:shape id="AutoShape 276" o:spid="_x0000_s1027" style="position:absolute;left:511;top:1;width:2117;height:650;visibility:visible;mso-wrap-style:square;v-text-anchor:top" coordsize="21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" path="m1344,650r744,l2104,650r12,-13l2116,622r,-594l2116,13,2104,r-16,l1344,r-15,l1316,13r,15l1316,622r,15l1329,650r15,xm28,650r744,l787,650r13,-13l800,622r,-594l800,13,787,,772,,28,,12,,,13,,28,,622r,15l12,650r16,xe" filled="f" strokeweight=".04442mm">
                  <v:path arrowok="t" o:connecttype="custom" o:connectlocs="1344,651;2088,651;2104,651;2116,638;2116,623;2116,29;2116,14;2104,1;2088,1;1344,1;1329,1;1316,14;1316,29;1316,623;1316,638;1329,651;1344,651;28,651;772,651;787,651;800,638;800,623;800,29;800,14;787,1;772,1;28,1;12,1;0,14;0,29;0,623;0,638;12,651;28,651" o:connectangles="0,0,0,0,0,0,0,0,0,0,0,0,0,0,0,0,0,0,0,0,0,0,0,0,0,0,0,0,0,0,0,0,0,0"/>
                </v:shape>
                <v:line id="Line 277" o:spid="_x0000_s1028" style="position:absolute;visibility:visible;mso-wrap-style:square" from="1312,326" to="1764,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" strokeweight=".18472mm"/>
                <v:shape id="Freeform 278" o:spid="_x0000_s1029" style="position:absolute;left:1754;top:289;width:74;height:74;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" path="m,l,74,74,37,,xe" fillcolor="black" stroked="f">
                  <v:path arrowok="t" o:connecttype="custom" o:connectlocs="0,289;0,363;74,326;0,289" o:connectangles="0,0,0,0"/>
                </v:shape>
                <v:shape id="Freeform 279" o:spid="_x0000_s1030" style="position:absolute;left:3287;top:1;width:800;height:650;visibility:visible;mso-wrap-style:square;v-text-anchor:top" coordsize="80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" path="m28,650r744,l787,650r13,-13l800,622r,-594l800,13,787,,772,,28,,12,,,13,,28,,622r,15l12,650r16,xe" filled="f" strokeweight=".04439mm">
                  <v:path arrowok="t" o:connecttype="custom" o:connectlocs="28,651;772,651;787,651;800,638;800,623;800,29;800,14;787,1;772,1;28,1;12,1;0,14;0,29;0,623;0,638;12,651;28,651" o:connectangles="0,0,0,0,0,0,0,0,0,0,0,0,0,0,0,0,0"/>
                </v:shape>
                <v:line id="Line 280" o:spid="_x0000_s1031" style="position:absolute;visibility:visible;mso-wrap-style:square" from="2628,326" to="3223,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" strokeweight=".18472mm"/>
                <v:shape id="Freeform 281" o:spid="_x0000_s1032" style="position:absolute;left:3213;top:289;width:74;height:74;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" path="m,l,74,74,37,,xe" fillcolor="black" stroked="f">
                  <v:path arrowok="t" o:connecttype="custom" o:connectlocs="0,289;0,363;74,326;0,289" o:connectangles="0,0,0,0"/>
                </v:shape>
                <v:shape id="Freeform 282" o:spid="_x0000_s1033" style="position:absolute;left:4683;top:1;width:800;height:650;visibility:visible;mso-wrap-style:square;v-text-anchor:top" coordsize="80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" path="m28,650r744,l787,650r13,-13l800,622r,-594l800,13,787,,772,,28,,12,,,13,,28,,622r,15l12,650r16,xe" filled="f" strokeweight=".04439mm">
                  <v:path arrowok="t" o:connecttype="custom" o:connectlocs="28,651;772,651;787,651;800,638;800,623;800,29;800,14;787,1;772,1;28,1;12,1;0,14;0,29;0,623;0,638;12,651;28,651" o:connectangles="0,0,0,0,0,0,0,0,0,0,0,0,0,0,0,0,0"/>
                </v:shape>
                <v:line id="Line 283" o:spid="_x0000_s1034" style="position:absolute;visibility:visible;mso-wrap-style:square" from="4088,326" to="4619,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" strokeweight=".18472mm"/>
                <v:shape id="Freeform 284" o:spid="_x0000_s1035" style="position:absolute;left:4609;top:289;width:74;height:74;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" path="m,l,74,74,37,,xe" fillcolor="black" stroked="f">
                  <v:path arrowok="t" o:connecttype="custom" o:connectlocs="0,289;0,363;74,326;0,289" o:connectangles="0,0,0,0"/>
                </v:shape>
                <v:shape id="Freeform 285" o:spid="_x0000_s1036" style="position:absolute;left:6024;top:3;width:800;height:650;visibility:visible;mso-wrap-style:square;v-text-anchor:top" coordsize="800,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" path="m28,650r744,l787,650r13,-13l800,28,772,,28,,12,,,13,,28,,622r,15l12,650r16,xe" filled="f" strokeweight=".04439mm">
                  <v:path arrowok="t" o:connecttype="custom" o:connectlocs="28,653;772,653;787,653;800,640;800,31;772,3;28,3;12,3;0,16;0,31;0,625;0,640;12,653;28,653" o:connectangles="0,0,0,0,0,0,0,0,0,0,0,0,0,0"/>
                </v:shape>
                <v:line id="Line 286" o:spid="_x0000_s1037" style="position:absolute;visibility:visible;mso-wrap-style:square" from="5484,326" to="5960,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" strokeweight=".18472mm"/>
                <v:shape id="Freeform 287" o:spid="_x0000_s1038" style="position:absolute;left:5950;top:290;width:75;height:74;visibility:visible;mso-wrap-style:square;v-text-anchor:top" coordsize="7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" path="m,l,73,74,37,,xe" fillcolor="black" stroked="f">
                  <v:path arrowok="t" o:connecttype="custom" o:connectlocs="0,291;0,364;74,328;0,291" o:connectangles="0,0,0,0"/>
                </v:shape>
                <v:shape id="Freeform 288" o:spid="_x0000_s1039" style="position:absolute;left:678;top:652;width:2754;height:802;visibility:visible;mso-wrap-style:square;v-text-anchor:top" coordsize="2754,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" path="m2753,r,712l2727,775r-63,26l,801e" filled="f" strokeweight=".18478mm">
                  <v:path arrowok="t" o:connecttype="custom" o:connectlocs="2753,653;2753,1365;2727,1428;2664,1454;0,1454" o:connectangles="0,0,0,0,0"/>
                </v:shape>
                <v:shape id="Freeform 289" o:spid="_x0000_s1040" style="position:absolute;left:511;top:1783;width:909;height:410;visibility:visible;mso-wrap-style:square;v-text-anchor:top" coordsize="90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" path="m32,410r845,l909,378r,-346l32,,19,3,9,10,2,20,,32,,378r2,13l9,401r10,7l32,410xe" filled="f" strokeweight=".04436mm">
                  <v:path arrowok="t" o:connecttype="custom" o:connectlocs="32,2193;877,2193;909,2161;909,1815;32,1783;19,1786;9,1793;2,1803;0,1815;0,2161;2,2174;9,2184;19,2191;32,2193" o:connectangles="0,0,0,0,0,0,0,0,0,0,0,0,0,0"/>
                </v:shape>
                <v:shape id="Freeform 290" o:spid="_x0000_s1041" style="position:absolute;left:5;top:1812;width:450;height:177;visibility:visible;mso-wrap-style:square;v-text-anchor:top" coordsize="450,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" path="m450,176r-390,l5,140,,117,,e" filled="f" strokeweight=".18481mm">
                  <v:path arrowok="t" o:connecttype="custom" o:connectlocs="450,1988;60,1988;5,1952;0,1929;0,1812" o:connectangles="0,0,0,0,0"/>
                </v:shape>
                <v:shape id="Freeform 291" o:spid="_x0000_s1042" style="position:absolute;left:445;top:1951;width:74;height:74;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" path="m,l,74,74,37,,xe" fillcolor="black" stroked="f">
                  <v:path arrowok="t" o:connecttype="custom" o:connectlocs="0,1951;0,2025;74,1988;0,1951" o:connectangles="0,0,0,0"/>
                </v:shape>
                <v:shape id="AutoShape 292" o:spid="_x0000_s1043" style="position:absolute;left:5;top:717;width:6739;height:1159;visibility:visible;mso-wrap-style:square;v-text-anchor:top" coordsize="6739,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" path="m910,737r-850,l37,742,18,754,5,773,,796r,363m3904,r,648l3911,683r19,28l3959,730r34,7l6739,737e" filled="f" strokeweight=".18508mm">
                  <v:path arrowok="t" o:connecttype="custom" o:connectlocs="910,1454;60,1454;37,1459;18,1471;5,1490;0,1513;0,1876;3904,717;3904,1365;3911,1400;3930,1428;3959,1447;3993,1454;6739,1454" o:connectangles="0,0,0,0,0,0,0,0,0,0,0,0,0,0"/>
                </v:shape>
                <v:shape id="Freeform 293" o:spid="_x0000_s1044" style="position:absolute;left:3871;top:652;width:74;height:74;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" path="m37,l,73r74,l37,xe" fillcolor="black" stroked="f">
                  <v:path arrowok="t" o:connecttype="custom" o:connectlocs="37,653;0,726;74,726;37,653" o:connectangles="0,0,0,0"/>
                </v:shape>
                <v:shape id="Freeform 294" o:spid="_x0000_s1045" style="position:absolute;left:6009;top:1781;width:909;height:410;visibility:visible;mso-wrap-style:square;v-text-anchor:top" coordsize="90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" path="m32,409r845,l909,378r,-347l32,,19,2,9,9,2,19,,31,,378r2,12l9,400r10,7l32,409xe" filled="f" strokeweight=".04436mm">
                  <v:path arrowok="t" o:connecttype="custom" o:connectlocs="32,2191;877,2191;909,2160;909,1813;32,1782;19,1784;9,1791;2,1801;0,1813;0,2160;2,2172;9,2182;19,2189;32,2191" o:connectangles="0,0,0,0,0,0,0,0,0,0,0,0,0,0"/>
                </v:shape>
                <v:shape id="Freeform 295" o:spid="_x0000_s1046" style="position:absolute;left:6907;top:1812;width:530;height:177;visibility:visible;mso-wrap-style:square;v-text-anchor:top" coordsize="530,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" path="m,176r470,l525,140r4,-23l529,e" filled="f" strokeweight=".18478mm">
                  <v:path arrowok="t" o:connecttype="custom" o:connectlocs="0,1988;470,1988;525,1952;529,1929;529,1812" o:connectangles="0,0,0,0,0"/>
                </v:shape>
                <v:shape id="Freeform 296" o:spid="_x0000_s1047" style="position:absolute;left:6500;top:1453;width:938;height:422;visibility:visible;mso-wrap-style:square;v-text-anchor:top" coordsize="938,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" path="m,l878,r55,36l937,59r,363e" filled="f" strokeweight=".18483mm">
                  <v:path arrowok="t" o:connecttype="custom" o:connectlocs="0,1454;878,1454;933,1490;937,1513;937,1876" o:connectangles="0,0,0,0,0"/>
                </v:shape>
                <v:shape id="Freeform 297" o:spid="_x0000_s1048" style="position:absolute;left:1609;top:1783;width:909;height:410;visibility:visible;mso-wrap-style:square;v-text-anchor:top" coordsize="90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" path="m31,410r846,l909,378r,-346l31,,19,3,9,10,2,20,,32,,378r2,13l9,401r10,7l31,410xe" filled="f" strokeweight=".04436mm">
                  <v:path arrowok="t" o:connecttype="custom" o:connectlocs="31,2193;877,2193;909,2161;909,1815;31,1783;19,1786;9,1793;2,1803;0,1815;0,2161;2,2174;9,2184;19,2191;31,2193" o:connectangles="0,0,0,0,0,0,0,0,0,0,0,0,0,0"/>
                </v:shape>
                <v:line id="Line 298" o:spid="_x0000_s1049" style="position:absolute;visibility:visible;mso-wrap-style:square" from="1421,1988" to="1550,1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" strokeweight=".1385mm"/>
                <v:shape id="Freeform 299" o:spid="_x0000_s1050" style="position:absolute;left:1540;top:1954;width:69;height:69;visibility:visible;mso-wrap-style:square;v-text-anchor:top" coordsize="6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" path="m,l,68,69,34,,xe" fillcolor="black" stroked="f">
                  <v:path arrowok="t" o:connecttype="custom" o:connectlocs="0,1954;0,2022;69,1988;0,1954" o:connectangles="0,0,0,0"/>
                </v:shape>
                <v:shape id="Freeform 300" o:spid="_x0000_s1051" style="position:absolute;left:2707;top:1783;width:909;height:410;visibility:visible;mso-wrap-style:square;v-text-anchor:top" coordsize="90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" path="m31,410r846,l909,378r,-346l31,,19,3,9,10,2,20,,32,,378r2,13l9,401r10,7l31,410xe" filled="f" strokeweight=".04436mm">
                  <v:path arrowok="t" o:connecttype="custom" o:connectlocs="31,2193;877,2193;909,2161;909,1815;31,1783;19,1786;9,1793;2,1803;0,1815;0,2161;2,2174;9,2184;19,2191;31,2193" o:connectangles="0,0,0,0,0,0,0,0,0,0,0,0,0,0"/>
                </v:shape>
                <v:line id="Line 301" o:spid="_x0000_s1052" style="position:absolute;visibility:visible;mso-wrap-style:square" from="2519,1988" to="2647,1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" strokeweight=".1385mm"/>
                <v:shape id="Freeform 302" o:spid="_x0000_s1053" style="position:absolute;left:2638;top:1954;width:69;height:69;visibility:visible;mso-wrap-style:square;v-text-anchor:top" coordsize="6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" path="m,l,68,69,34,,xe" fillcolor="black" stroked="f">
                  <v:path arrowok="t" o:connecttype="custom" o:connectlocs="0,1954;0,2022;69,1988;0,1954" o:connectangles="0,0,0,0"/>
                </v:shape>
                <v:shape id="Freeform 303" o:spid="_x0000_s1054" style="position:absolute;left:3805;top:1783;width:909;height:410;visibility:visible;mso-wrap-style:square;v-text-anchor:top" coordsize="90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" path="m31,410r846,l908,378r,-346l31,,19,3,9,10,2,20,,32,,378r2,13l9,401r10,7l31,410xe" filled="f" strokeweight=".04436mm">
                  <v:path arrowok="t" o:connecttype="custom" o:connectlocs="31,2193;877,2193;908,2161;908,1815;31,1783;19,1786;9,1793;2,1803;0,1815;0,2161;2,2174;9,2184;19,2191;31,2193" o:connectangles="0,0,0,0,0,0,0,0,0,0,0,0,0,0"/>
                </v:shape>
                <v:line id="Line 304" o:spid="_x0000_s1055" style="position:absolute;visibility:visible;mso-wrap-style:square" from="3617,1988" to="3745,1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" strokeweight=".1385mm"/>
                <v:shape id="Freeform 305" o:spid="_x0000_s1056" style="position:absolute;left:3736;top:1954;width:69;height:69;visibility:visible;mso-wrap-style:square;v-text-anchor:top" coordsize="6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" path="m,l,68,69,34,,xe" fillcolor="black" stroked="f">
                  <v:path arrowok="t" o:connecttype="custom" o:connectlocs="0,1954;0,2022;69,1988;0,1954" o:connectangles="0,0,0,0"/>
                </v:shape>
                <v:shape id="Freeform 306" o:spid="_x0000_s1057" style="position:absolute;left:4903;top:1783;width:909;height:410;visibility:visible;mso-wrap-style:square;v-text-anchor:top" coordsize="909,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" path="m32,410r846,l909,378r,-346l32,,20,3,10,10,3,20,,32,,378r3,13l10,401r10,7l32,410xe" filled="f" strokeweight=".04436mm">
                  <v:path arrowok="t" o:connecttype="custom" o:connectlocs="32,2193;878,2193;909,2161;909,1815;32,1783;20,1786;10,1793;3,1803;0,1815;0,2161;3,2174;10,2184;20,2191;32,2193" o:connectangles="0,0,0,0,0,0,0,0,0,0,0,0,0,0"/>
                </v:shape>
                <v:line id="Line 307" o:spid="_x0000_s1058" style="position:absolute;visibility:visible;mso-wrap-style:square" from="4714,1988" to="4843,1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" strokeweight=".1385mm"/>
                <v:shape id="Freeform 308" o:spid="_x0000_s1059" style="position:absolute;left:4834;top:1954;width:69;height:69;visibility:visible;mso-wrap-style:square;v-text-anchor:top" coordsize="6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" path="m,l,68,68,34,,xe" fillcolor="black" stroked="f">
                  <v:path arrowok="t" o:connecttype="custom" o:connectlocs="0,1954;0,2022;68,1988;0,1954" o:connectangles="0,0,0,0"/>
                </v:shape>
                <v:line id="Line 309" o:spid="_x0000_s1060" style="position:absolute;visibility:visible;mso-wrap-style:square" from="5812,1988" to="5950,1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" strokeweight=".1385mm"/>
                <v:shape id="Freeform 310" o:spid="_x0000_s1061" style="position:absolute;left:5940;top:1952;width:70;height:69;visibility:visible;mso-wrap-style:square;v-text-anchor:top" coordsize="7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" path="m,l1,68,69,33,,xe" fillcolor="black" stroked="f">
                  <v:path arrowok="t" o:connecttype="custom" o:connectlocs="0,1953;1,2021;69,1986;0,1953" o:connectangles="0,0,0,0"/>
                </v:shape>
                <v:shapetype id="_x0000_t202" coordsize="21600,21600" o:spt="202" path="m,l,21600r21600,l21600,xe">
                  <v:stroke joinstyle="miter"/>
                  <v:path gradientshapeok="t" o:connecttype="rect"/>
                </v:shapetype>
                <v:shape id="Text Box 311" o:spid="_x0000_s1062" type="#_x0000_t202" style="position:absolute;left:675;top:256;width:491;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" filled="f" stroked="f">
                  <v:textbox inset="0,0,0,0">
                    <w:txbxContent>
                      <w:p w14:paraId="0FDF8157" w14:textId="77777777" w:rsidR="007A6A53" w:rsidRDefault="007A6A53" w:rsidP="001D7C92">
                        <w:pPr>
                          <w:rPr>
                            <w:b/>
                            <w:sz w:val="11"/>
                          </w:rPr>
                        </w:pPr>
                        <w:r>
                          <w:rPr>
                            <w:b/>
                            <w:w w:val="105"/>
                            <w:sz w:val="11"/>
                          </w:rPr>
                          <w:t>Suppliers</w:t>
                        </w:r>
                      </w:p>
                    </w:txbxContent>
                  </v:textbox>
                </v:shape>
                <v:shape id="Text Box 312" o:spid="_x0000_s1063" type="#_x0000_t202" style="position:absolute;left:2067;top:256;width:344;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" filled="f" stroked="f">
                  <v:textbox inset="0,0,0,0">
                    <w:txbxContent>
                      <w:p w14:paraId="0C719C42" w14:textId="77777777" w:rsidR="007A6A53" w:rsidRDefault="007A6A53" w:rsidP="001D7C92">
                        <w:pPr>
                          <w:rPr>
                            <w:b/>
                            <w:sz w:val="11"/>
                          </w:rPr>
                        </w:pPr>
                        <w:r>
                          <w:rPr>
                            <w:b/>
                            <w:w w:val="105"/>
                            <w:sz w:val="11"/>
                          </w:rPr>
                          <w:t>Inputs</w:t>
                        </w:r>
                      </w:p>
                    </w:txbxContent>
                  </v:textbox>
                </v:shape>
                <v:shape id="Text Box 313" o:spid="_x0000_s1064" type="#_x0000_t202" style="position:absolute;left:3502;top:256;width:391;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" filled="f" stroked="f">
                  <v:textbox inset="0,0,0,0">
                    <w:txbxContent>
                      <w:p w14:paraId="7D84510C" w14:textId="77777777" w:rsidR="007A6A53" w:rsidRDefault="007A6A53" w:rsidP="001D7C92">
                        <w:pPr>
                          <w:rPr>
                            <w:b/>
                            <w:sz w:val="11"/>
                          </w:rPr>
                        </w:pPr>
                        <w:r>
                          <w:rPr>
                            <w:b/>
                            <w:w w:val="105"/>
                            <w:sz w:val="11"/>
                          </w:rPr>
                          <w:t>Process</w:t>
                        </w:r>
                      </w:p>
                    </w:txbxContent>
                  </v:textbox>
                </v:shape>
                <v:shape id="Text Box 314" o:spid="_x0000_s1065" type="#_x0000_t202" style="position:absolute;left:4882;top:256;width:423;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" filled="f" stroked="f">
                  <v:textbox inset="0,0,0,0">
                    <w:txbxContent>
                      <w:p w14:paraId="58264357" w14:textId="77777777" w:rsidR="007A6A53" w:rsidRDefault="007A6A53" w:rsidP="001D7C92">
                        <w:pPr>
                          <w:rPr>
                            <w:b/>
                            <w:sz w:val="11"/>
                          </w:rPr>
                        </w:pPr>
                        <w:r>
                          <w:rPr>
                            <w:b/>
                            <w:w w:val="105"/>
                            <w:sz w:val="11"/>
                          </w:rPr>
                          <w:t>Outputs</w:t>
                        </w:r>
                      </w:p>
                    </w:txbxContent>
                  </v:textbox>
                </v:shape>
                <v:shape id="Text Box 315" o:spid="_x0000_s1066" type="#_x0000_t202" style="position:absolute;left:6160;top:258;width:554;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" filled="f" stroked="f">
                  <v:textbox inset="0,0,0,0">
                    <w:txbxContent>
                      <w:p w14:paraId="4EF23A25" w14:textId="77777777" w:rsidR="007A6A53" w:rsidRDefault="007A6A53" w:rsidP="001D7C92">
                        <w:pPr>
                          <w:rPr>
                            <w:b/>
                            <w:sz w:val="11"/>
                          </w:rPr>
                        </w:pPr>
                        <w:r>
                          <w:rPr>
                            <w:b/>
                            <w:w w:val="105"/>
                            <w:sz w:val="11"/>
                          </w:rPr>
                          <w:t>Customers</w:t>
                        </w:r>
                      </w:p>
                    </w:txbxContent>
                  </v:textbox>
                </v:shape>
                <v:shape id="Text Box 316" o:spid="_x0000_s1067" type="#_x0000_t202" style="position:absolute;left:591;top:661;width:656;height: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" filled="f" stroked="f">
                  <v:textbox inset="0,0,0,0">
                    <w:txbxContent>
                      <w:p w14:paraId="3DAD799B" w14:textId="77777777" w:rsidR="007A6A53" w:rsidRDefault="007A6A53" w:rsidP="001D7C92">
                        <w:pPr>
                          <w:spacing w:line="264" w:lineRule="auto"/>
                          <w:ind w:right="18" w:firstLine="2"/>
                          <w:jc w:val="center"/>
                          <w:rPr>
                            <w:b/>
                            <w:sz w:val="8"/>
                          </w:rPr>
                        </w:pPr>
                        <w:r>
                          <w:rPr>
                            <w:b/>
                            <w:spacing w:val="-1"/>
                            <w:w w:val="105"/>
                            <w:sz w:val="8"/>
                          </w:rPr>
                          <w:t xml:space="preserve">PT Energy </w:t>
                        </w:r>
                        <w:r>
                          <w:rPr>
                            <w:b/>
                            <w:w w:val="105"/>
                            <w:sz w:val="8"/>
                          </w:rPr>
                          <w:t>China</w:t>
                        </w:r>
                        <w:r>
                          <w:rPr>
                            <w:b/>
                            <w:spacing w:val="-18"/>
                            <w:w w:val="105"/>
                            <w:sz w:val="8"/>
                          </w:rPr>
                          <w:t xml:space="preserve"> </w:t>
                        </w:r>
                        <w:r>
                          <w:rPr>
                            <w:b/>
                            <w:spacing w:val="-1"/>
                            <w:w w:val="105"/>
                            <w:sz w:val="8"/>
                          </w:rPr>
                          <w:t>Tianjin Indonesia</w:t>
                        </w:r>
                        <w:r>
                          <w:rPr>
                            <w:b/>
                            <w:spacing w:val="-18"/>
                            <w:w w:val="105"/>
                            <w:sz w:val="8"/>
                          </w:rPr>
                          <w:t xml:space="preserve"> </w:t>
                        </w:r>
                        <w:r>
                          <w:rPr>
                            <w:b/>
                            <w:w w:val="105"/>
                            <w:sz w:val="8"/>
                          </w:rPr>
                          <w:t>PT</w:t>
                        </w:r>
                        <w:r>
                          <w:rPr>
                            <w:b/>
                            <w:spacing w:val="-4"/>
                            <w:w w:val="105"/>
                            <w:sz w:val="8"/>
                          </w:rPr>
                          <w:t xml:space="preserve"> </w:t>
                        </w:r>
                        <w:r>
                          <w:rPr>
                            <w:b/>
                            <w:w w:val="105"/>
                            <w:sz w:val="8"/>
                          </w:rPr>
                          <w:t>Tianfu</w:t>
                        </w:r>
                      </w:p>
                    </w:txbxContent>
                  </v:textbox>
                </v:shape>
                <v:shape id="Text Box 317" o:spid="_x0000_s1068" type="#_x0000_t202" style="position:absolute;left:1910;top:693;width:654;height: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" filled="f" stroked="f">
                  <v:textbox inset="0,0,0,0">
                    <w:txbxContent>
                      <w:p w14:paraId="431EF2D2" w14:textId="77777777" w:rsidR="007A6A53" w:rsidRDefault="007A6A53" w:rsidP="001D7C92">
                        <w:pPr>
                          <w:rPr>
                            <w:b/>
                            <w:sz w:val="8"/>
                          </w:rPr>
                        </w:pPr>
                        <w:r>
                          <w:rPr>
                            <w:b/>
                            <w:w w:val="105"/>
                            <w:sz w:val="8"/>
                          </w:rPr>
                          <w:t>Sparepart</w:t>
                        </w:r>
                        <w:r>
                          <w:rPr>
                            <w:b/>
                            <w:spacing w:val="-4"/>
                            <w:w w:val="105"/>
                            <w:sz w:val="8"/>
                          </w:rPr>
                          <w:t xml:space="preserve"> </w:t>
                        </w:r>
                        <w:r>
                          <w:rPr>
                            <w:b/>
                            <w:w w:val="105"/>
                            <w:sz w:val="8"/>
                          </w:rPr>
                          <w:t>E-Bike</w:t>
                        </w:r>
                      </w:p>
                    </w:txbxContent>
                  </v:textbox>
                </v:shape>
                <v:shape id="Text Box 318" o:spid="_x0000_s1069" type="#_x0000_t202" style="position:absolute;left:4746;top:698;width:698;height: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" filled="f" stroked="f">
                  <v:textbox inset="0,0,0,0">
                    <w:txbxContent>
                      <w:p w14:paraId="15562F05" w14:textId="77777777" w:rsidR="007A6A53" w:rsidRDefault="007A6A53" w:rsidP="001D7C92">
                        <w:pPr>
                          <w:rPr>
                            <w:b/>
                            <w:sz w:val="8"/>
                          </w:rPr>
                        </w:pPr>
                        <w:r>
                          <w:rPr>
                            <w:b/>
                            <w:w w:val="105"/>
                            <w:sz w:val="8"/>
                          </w:rPr>
                          <w:t>E-Bike</w:t>
                        </w:r>
                        <w:r>
                          <w:rPr>
                            <w:b/>
                            <w:spacing w:val="-2"/>
                            <w:w w:val="105"/>
                            <w:sz w:val="8"/>
                          </w:rPr>
                          <w:t xml:space="preserve"> </w:t>
                        </w:r>
                        <w:r>
                          <w:rPr>
                            <w:b/>
                            <w:w w:val="105"/>
                            <w:sz w:val="8"/>
                          </w:rPr>
                          <w:t>Tipe</w:t>
                        </w:r>
                        <w:r>
                          <w:rPr>
                            <w:b/>
                            <w:spacing w:val="-2"/>
                            <w:w w:val="105"/>
                            <w:sz w:val="8"/>
                          </w:rPr>
                          <w:t xml:space="preserve"> </w:t>
                        </w:r>
                        <w:r>
                          <w:rPr>
                            <w:b/>
                            <w:w w:val="105"/>
                            <w:sz w:val="8"/>
                          </w:rPr>
                          <w:t>Groza</w:t>
                        </w:r>
                      </w:p>
                    </w:txbxContent>
                  </v:textbox>
                </v:shape>
                <v:shape id="Text Box 319" o:spid="_x0000_s1070" type="#_x0000_t202" style="position:absolute;left:6098;top:671;width:677;height: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" filled="f" stroked="f">
                  <v:textbox inset="0,0,0,0">
                    <w:txbxContent>
                      <w:p w14:paraId="2656864B" w14:textId="77777777" w:rsidR="007A6A53" w:rsidRDefault="007A6A53" w:rsidP="001D7C92">
                        <w:pPr>
                          <w:rPr>
                            <w:b/>
                            <w:sz w:val="8"/>
                          </w:rPr>
                        </w:pPr>
                        <w:r>
                          <w:rPr>
                            <w:b/>
                            <w:spacing w:val="-1"/>
                            <w:w w:val="105"/>
                            <w:sz w:val="8"/>
                          </w:rPr>
                          <w:t xml:space="preserve">Seluruh </w:t>
                        </w:r>
                        <w:r>
                          <w:rPr>
                            <w:b/>
                            <w:w w:val="105"/>
                            <w:sz w:val="8"/>
                          </w:rPr>
                          <w:t>Indonesia</w:t>
                        </w:r>
                      </w:p>
                      <w:p w14:paraId="606ABCEB" w14:textId="77777777" w:rsidR="007A6A53" w:rsidRDefault="007A6A53" w:rsidP="001D7C92">
                        <w:pPr>
                          <w:spacing w:before="8"/>
                          <w:ind w:left="39"/>
                          <w:rPr>
                            <w:b/>
                            <w:sz w:val="8"/>
                          </w:rPr>
                        </w:pPr>
                        <w:r>
                          <w:rPr>
                            <w:b/>
                            <w:w w:val="105"/>
                            <w:sz w:val="8"/>
                          </w:rPr>
                          <w:t>±</w:t>
                        </w:r>
                        <w:r>
                          <w:rPr>
                            <w:b/>
                            <w:spacing w:val="-2"/>
                            <w:w w:val="105"/>
                            <w:sz w:val="8"/>
                          </w:rPr>
                          <w:t xml:space="preserve"> </w:t>
                        </w:r>
                        <w:r>
                          <w:rPr>
                            <w:b/>
                            <w:w w:val="105"/>
                            <w:sz w:val="8"/>
                          </w:rPr>
                          <w:t>80</w:t>
                        </w:r>
                        <w:r>
                          <w:rPr>
                            <w:b/>
                            <w:spacing w:val="-3"/>
                            <w:w w:val="105"/>
                            <w:sz w:val="8"/>
                          </w:rPr>
                          <w:t xml:space="preserve"> </w:t>
                        </w:r>
                        <w:r>
                          <w:rPr>
                            <w:b/>
                            <w:w w:val="105"/>
                            <w:sz w:val="8"/>
                          </w:rPr>
                          <w:t>Distributor</w:t>
                        </w:r>
                      </w:p>
                    </w:txbxContent>
                  </v:textbox>
                </v:shape>
                <v:shape id="Text Box 320" o:spid="_x0000_s1071" type="#_x0000_t202" style="position:absolute;left:603;top:1922;width:1878;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" filled="f" stroked="f">
                  <v:textbox inset="0,0,0,0">
                    <w:txbxContent>
                      <w:p w14:paraId="79DE5CC2" w14:textId="77777777" w:rsidR="007A6A53" w:rsidRDefault="007A6A53" w:rsidP="001D7C92">
                        <w:pPr>
                          <w:tabs>
                            <w:tab w:val="left" w:pos="1066"/>
                          </w:tabs>
                          <w:rPr>
                            <w:b/>
                            <w:sz w:val="11"/>
                          </w:rPr>
                        </w:pPr>
                        <w:r>
                          <w:rPr>
                            <w:b/>
                            <w:w w:val="105"/>
                            <w:sz w:val="11"/>
                          </w:rPr>
                          <w:t>Assembly</w:t>
                        </w:r>
                        <w:r>
                          <w:rPr>
                            <w:b/>
                            <w:spacing w:val="-1"/>
                            <w:w w:val="105"/>
                            <w:sz w:val="11"/>
                          </w:rPr>
                          <w:t xml:space="preserve"> </w:t>
                        </w:r>
                        <w:r>
                          <w:rPr>
                            <w:b/>
                            <w:w w:val="105"/>
                            <w:sz w:val="11"/>
                          </w:rPr>
                          <w:t>Part</w:t>
                        </w:r>
                        <w:r>
                          <w:rPr>
                            <w:b/>
                            <w:w w:val="105"/>
                            <w:sz w:val="11"/>
                          </w:rPr>
                          <w:tab/>
                          <w:t>Quality</w:t>
                        </w:r>
                        <w:r>
                          <w:rPr>
                            <w:b/>
                            <w:spacing w:val="-2"/>
                            <w:w w:val="105"/>
                            <w:sz w:val="11"/>
                          </w:rPr>
                          <w:t xml:space="preserve"> </w:t>
                        </w:r>
                        <w:r>
                          <w:rPr>
                            <w:b/>
                            <w:w w:val="105"/>
                            <w:sz w:val="11"/>
                          </w:rPr>
                          <w:t>Control</w:t>
                        </w:r>
                      </w:p>
                    </w:txbxContent>
                  </v:textbox>
                </v:shape>
                <v:shape id="Text Box 321" o:spid="_x0000_s1072" type="#_x0000_t202" style="position:absolute;left:2924;top:1853;width:494;height: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" filled="f" stroked="f">
                  <v:textbox inset="0,0,0,0">
                    <w:txbxContent>
                      <w:p w14:paraId="62997310" w14:textId="77777777" w:rsidR="007A6A53" w:rsidRDefault="007A6A53" w:rsidP="001D7C92">
                        <w:pPr>
                          <w:spacing w:line="264" w:lineRule="auto"/>
                          <w:ind w:right="7"/>
                          <w:rPr>
                            <w:b/>
                            <w:sz w:val="11"/>
                          </w:rPr>
                        </w:pPr>
                        <w:r>
                          <w:rPr>
                            <w:b/>
                            <w:spacing w:val="-1"/>
                            <w:w w:val="105"/>
                            <w:sz w:val="11"/>
                          </w:rPr>
                          <w:t>Electrical</w:t>
                        </w:r>
                        <w:r>
                          <w:rPr>
                            <w:b/>
                            <w:spacing w:val="-26"/>
                            <w:w w:val="105"/>
                            <w:sz w:val="11"/>
                          </w:rPr>
                          <w:t xml:space="preserve"> </w:t>
                        </w:r>
                        <w:r>
                          <w:rPr>
                            <w:b/>
                            <w:spacing w:val="-1"/>
                            <w:w w:val="105"/>
                            <w:sz w:val="11"/>
                          </w:rPr>
                          <w:t>Assembly</w:t>
                        </w:r>
                      </w:p>
                    </w:txbxContent>
                  </v:textbox>
                </v:shape>
                <v:shape id="Text Box 322" o:spid="_x0000_s1073" type="#_x0000_t202" style="position:absolute;left:3867;top:1853;width:809;height: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" filled="f" stroked="f">
                  <v:textbox inset="0,0,0,0">
                    <w:txbxContent>
                      <w:p w14:paraId="33E01EEE" w14:textId="77777777" w:rsidR="007A6A53" w:rsidRDefault="007A6A53" w:rsidP="001D7C92">
                        <w:pPr>
                          <w:spacing w:line="264" w:lineRule="auto"/>
                          <w:ind w:right="16" w:firstLine="156"/>
                          <w:rPr>
                            <w:b/>
                            <w:sz w:val="11"/>
                          </w:rPr>
                        </w:pPr>
                        <w:r>
                          <w:rPr>
                            <w:b/>
                            <w:w w:val="105"/>
                            <w:sz w:val="11"/>
                          </w:rPr>
                          <w:t>Electrical</w:t>
                        </w:r>
                        <w:r>
                          <w:rPr>
                            <w:b/>
                            <w:spacing w:val="1"/>
                            <w:w w:val="105"/>
                            <w:sz w:val="11"/>
                          </w:rPr>
                          <w:t xml:space="preserve"> </w:t>
                        </w:r>
                        <w:r>
                          <w:rPr>
                            <w:b/>
                            <w:spacing w:val="-1"/>
                            <w:w w:val="105"/>
                            <w:sz w:val="11"/>
                          </w:rPr>
                          <w:t>Quality</w:t>
                        </w:r>
                        <w:r>
                          <w:rPr>
                            <w:b/>
                            <w:spacing w:val="-7"/>
                            <w:w w:val="105"/>
                            <w:sz w:val="11"/>
                          </w:rPr>
                          <w:t xml:space="preserve"> </w:t>
                        </w:r>
                        <w:r>
                          <w:rPr>
                            <w:b/>
                            <w:w w:val="105"/>
                            <w:sz w:val="11"/>
                          </w:rPr>
                          <w:t>Control</w:t>
                        </w:r>
                      </w:p>
                    </w:txbxContent>
                  </v:textbox>
                </v:shape>
                <v:shape id="Text Box 323" o:spid="_x0000_s1074" type="#_x0000_t202" style="position:absolute;left:5102;top:1922;width:535;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" filled="f" stroked="f">
                  <v:textbox inset="0,0,0,0">
                    <w:txbxContent>
                      <w:p w14:paraId="380F5C70" w14:textId="77777777" w:rsidR="007A6A53" w:rsidRDefault="007A6A53" w:rsidP="001D7C92">
                        <w:pPr>
                          <w:rPr>
                            <w:b/>
                            <w:sz w:val="11"/>
                          </w:rPr>
                        </w:pPr>
                        <w:r>
                          <w:rPr>
                            <w:b/>
                            <w:w w:val="105"/>
                            <w:sz w:val="11"/>
                          </w:rPr>
                          <w:t>Packaging</w:t>
                        </w:r>
                      </w:p>
                    </w:txbxContent>
                  </v:textbox>
                </v:shape>
                <v:shape id="Text Box 324" o:spid="_x0000_s1075" type="#_x0000_t202" style="position:absolute;left:6124;top:1851;width:705;height: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" filled="f" stroked="f">
                  <v:textbox inset="0,0,0,0">
                    <w:txbxContent>
                      <w:p w14:paraId="405A1592" w14:textId="77777777" w:rsidR="007A6A53" w:rsidRDefault="007A6A53" w:rsidP="001D7C92">
                        <w:pPr>
                          <w:ind w:right="18"/>
                          <w:jc w:val="center"/>
                          <w:rPr>
                            <w:b/>
                            <w:sz w:val="11"/>
                          </w:rPr>
                        </w:pPr>
                        <w:r>
                          <w:rPr>
                            <w:b/>
                            <w:spacing w:val="-1"/>
                            <w:w w:val="105"/>
                            <w:sz w:val="11"/>
                          </w:rPr>
                          <w:t>E-Bike</w:t>
                        </w:r>
                        <w:r>
                          <w:rPr>
                            <w:b/>
                            <w:spacing w:val="-4"/>
                            <w:w w:val="105"/>
                            <w:sz w:val="11"/>
                          </w:rPr>
                          <w:t xml:space="preserve"> </w:t>
                        </w:r>
                        <w:r>
                          <w:rPr>
                            <w:b/>
                            <w:spacing w:val="-1"/>
                            <w:w w:val="105"/>
                            <w:sz w:val="11"/>
                          </w:rPr>
                          <w:t>Defect</w:t>
                        </w:r>
                      </w:p>
                      <w:p w14:paraId="5AFA568F" w14:textId="77777777" w:rsidR="007A6A53" w:rsidRDefault="007A6A53" w:rsidP="001D7C92">
                        <w:pPr>
                          <w:spacing w:before="12"/>
                          <w:ind w:right="20"/>
                          <w:jc w:val="center"/>
                          <w:rPr>
                            <w:b/>
                            <w:sz w:val="11"/>
                          </w:rPr>
                        </w:pPr>
                        <w:r>
                          <w:rPr>
                            <w:b/>
                            <w:w w:val="105"/>
                            <w:sz w:val="11"/>
                          </w:rPr>
                          <w:t>Revision</w:t>
                        </w:r>
                      </w:p>
                    </w:txbxContent>
                  </v:textbox>
                </v:shape>
                <w10:anchorlock/>
              </v:group>
            </w:pict>
          </mc:Fallback>
        </mc:AlternateContent>
      </w:r>
    </w:p>
    <w:p w14:paraId="0EAECD6A" w14:textId="455965E3" w:rsidR="001D7C92" w:rsidRPr="001D7C92" w:rsidRDefault="00B3080F" w:rsidP="00A96D96">
      <w:pPr>
        <w:pStyle w:val="FigureCaption"/>
        <w:rPr>
          <w:lang w:val="id"/>
        </w:rPr>
      </w:pPr>
      <w:bookmarkStart w:id="0" w:name="_bookmark32"/>
      <w:bookmarkEnd w:id="0"/>
      <w:r w:rsidRPr="00A96D96">
        <w:rPr>
          <w:b/>
          <w:bCs/>
          <w:lang w:val="id"/>
        </w:rPr>
        <w:t xml:space="preserve">FIGURE </w:t>
      </w:r>
      <w:r w:rsidR="003E0022" w:rsidRPr="00A96D96">
        <w:rPr>
          <w:b/>
          <w:bCs/>
          <w:lang w:val="id"/>
        </w:rPr>
        <w:t>1</w:t>
      </w:r>
      <w:r w:rsidR="00A96D96" w:rsidRPr="00A96D96">
        <w:rPr>
          <w:b/>
          <w:bCs/>
          <w:lang w:val="id"/>
        </w:rPr>
        <w:t>.</w:t>
      </w:r>
      <w:r w:rsidR="001D7C92" w:rsidRPr="001D7C92">
        <w:rPr>
          <w:lang w:val="id"/>
        </w:rPr>
        <w:t xml:space="preserve"> SIPOC</w:t>
      </w:r>
      <w:r w:rsidR="00A96D96">
        <w:rPr>
          <w:lang w:val="id"/>
        </w:rPr>
        <w:t xml:space="preserve"> Diagram</w:t>
      </w:r>
    </w:p>
    <w:p w14:paraId="1C917173" w14:textId="77777777" w:rsidR="00A55B77" w:rsidRPr="00B22303" w:rsidRDefault="00A55B77" w:rsidP="00A55B77">
      <w:pPr>
        <w:pStyle w:val="Paragraph"/>
        <w:rPr>
          <w:rStyle w:val="Emphasis"/>
          <w:i w:val="0"/>
          <w:iCs w:val="0"/>
        </w:rPr>
      </w:pPr>
      <w:r w:rsidRPr="00B22303">
        <w:rPr>
          <w:rStyle w:val="Emphasis"/>
          <w:i w:val="0"/>
          <w:iCs w:val="0"/>
        </w:rPr>
        <w:t>Description:</w:t>
      </w:r>
    </w:p>
    <w:p w14:paraId="12BA183E" w14:textId="77777777" w:rsidR="00A55B77" w:rsidRPr="00B22303" w:rsidRDefault="00A55B77" w:rsidP="00A55B77">
      <w:pPr>
        <w:pStyle w:val="Paragraph"/>
        <w:numPr>
          <w:ilvl w:val="0"/>
          <w:numId w:val="37"/>
        </w:numPr>
        <w:rPr>
          <w:rStyle w:val="Emphasis"/>
          <w:i w:val="0"/>
          <w:iCs w:val="0"/>
        </w:rPr>
      </w:pPr>
      <w:r w:rsidRPr="006C771E">
        <w:rPr>
          <w:rStyle w:val="Emphasis"/>
          <w:b/>
          <w:bCs/>
          <w:i w:val="0"/>
          <w:iCs w:val="0"/>
        </w:rPr>
        <w:t>Suppliers</w:t>
      </w:r>
      <w:r w:rsidRPr="00B22303">
        <w:rPr>
          <w:rStyle w:val="Emphasis"/>
          <w:i w:val="0"/>
          <w:iCs w:val="0"/>
        </w:rPr>
        <w:t xml:space="preserve"> Suppliers are individuals, organizations, or systems that provide the resources needed by the company to produce goods or services. The suppliers for PT. Roda Pasifik Mandiri include major Chinese companies such as PT. Energy China Tianjin Indonesia and PT. Tianfu.</w:t>
      </w:r>
    </w:p>
    <w:p w14:paraId="0840BAFC" w14:textId="77777777" w:rsidR="00A55B77" w:rsidRPr="00B22303" w:rsidRDefault="00A55B77" w:rsidP="00A55B77">
      <w:pPr>
        <w:pStyle w:val="Paragraph"/>
        <w:numPr>
          <w:ilvl w:val="0"/>
          <w:numId w:val="37"/>
        </w:numPr>
        <w:rPr>
          <w:rStyle w:val="Emphasis"/>
          <w:i w:val="0"/>
          <w:iCs w:val="0"/>
        </w:rPr>
      </w:pPr>
      <w:r w:rsidRPr="006C771E">
        <w:rPr>
          <w:rStyle w:val="Emphasis"/>
          <w:b/>
          <w:bCs/>
          <w:i w:val="0"/>
          <w:iCs w:val="0"/>
        </w:rPr>
        <w:t xml:space="preserve">Inputs </w:t>
      </w:r>
      <w:r w:rsidRPr="00B22303">
        <w:rPr>
          <w:rStyle w:val="Emphasis"/>
          <w:i w:val="0"/>
          <w:iCs w:val="0"/>
        </w:rPr>
        <w:t>Inputs are materials, information, or other resources provided by suppliers to the company for consumption or transformation during the production process. Inputs in the e-bike production process include spare parts such as frames, body covers, brakes, chains, battery covers, batteries, lights, tires, cables, etc.</w:t>
      </w:r>
    </w:p>
    <w:p w14:paraId="36521713" w14:textId="77777777" w:rsidR="00A55B77" w:rsidRPr="00B22303" w:rsidRDefault="00A55B77" w:rsidP="00A55B77">
      <w:pPr>
        <w:pStyle w:val="Paragraph"/>
        <w:numPr>
          <w:ilvl w:val="0"/>
          <w:numId w:val="37"/>
        </w:numPr>
        <w:rPr>
          <w:rStyle w:val="Emphasis"/>
          <w:i w:val="0"/>
          <w:iCs w:val="0"/>
        </w:rPr>
      </w:pPr>
      <w:r w:rsidRPr="006C771E">
        <w:rPr>
          <w:rStyle w:val="Emphasis"/>
          <w:b/>
          <w:bCs/>
          <w:i w:val="0"/>
          <w:iCs w:val="0"/>
        </w:rPr>
        <w:t>Process</w:t>
      </w:r>
      <w:r w:rsidRPr="00B22303">
        <w:rPr>
          <w:rStyle w:val="Emphasis"/>
          <w:i w:val="0"/>
          <w:iCs w:val="0"/>
        </w:rPr>
        <w:t xml:space="preserve"> The Process refers to transforming inputs into outputs. All inputs go through several stages:</w:t>
      </w:r>
    </w:p>
    <w:p w14:paraId="064BF49B" w14:textId="77777777" w:rsidR="00A55B77" w:rsidRPr="00B22303" w:rsidRDefault="00A55B77" w:rsidP="006C771E">
      <w:pPr>
        <w:pStyle w:val="Paragraph"/>
        <w:numPr>
          <w:ilvl w:val="1"/>
          <w:numId w:val="40"/>
        </w:numPr>
        <w:ind w:left="1134"/>
        <w:rPr>
          <w:rStyle w:val="Emphasis"/>
          <w:i w:val="0"/>
          <w:iCs w:val="0"/>
        </w:rPr>
      </w:pPr>
      <w:r w:rsidRPr="00B22303">
        <w:rPr>
          <w:rStyle w:val="Emphasis"/>
          <w:i w:val="0"/>
          <w:iCs w:val="0"/>
        </w:rPr>
        <w:t>The first process involves assembling visual components such as lights, tires, brakes, chains, body covers, batteries, etc.</w:t>
      </w:r>
    </w:p>
    <w:p w14:paraId="2AF39F0C" w14:textId="77777777" w:rsidR="00A55B77" w:rsidRPr="00B22303" w:rsidRDefault="00A55B77" w:rsidP="006C771E">
      <w:pPr>
        <w:pStyle w:val="Paragraph"/>
        <w:numPr>
          <w:ilvl w:val="1"/>
          <w:numId w:val="40"/>
        </w:numPr>
        <w:ind w:left="1134"/>
        <w:rPr>
          <w:rStyle w:val="Emphasis"/>
          <w:i w:val="0"/>
          <w:iCs w:val="0"/>
        </w:rPr>
      </w:pPr>
      <w:r w:rsidRPr="00B22303">
        <w:rPr>
          <w:rStyle w:val="Emphasis"/>
          <w:i w:val="0"/>
          <w:iCs w:val="0"/>
        </w:rPr>
        <w:t>The second process is quality control, where a visual inspection is performed to determine if the product can proceed to the next stage.</w:t>
      </w:r>
    </w:p>
    <w:p w14:paraId="5F2966CD" w14:textId="77777777" w:rsidR="00A55B77" w:rsidRPr="00B22303" w:rsidRDefault="00A55B77" w:rsidP="006C771E">
      <w:pPr>
        <w:pStyle w:val="Paragraph"/>
        <w:numPr>
          <w:ilvl w:val="1"/>
          <w:numId w:val="40"/>
        </w:numPr>
        <w:ind w:left="1134"/>
        <w:rPr>
          <w:rStyle w:val="Emphasis"/>
          <w:i w:val="0"/>
          <w:iCs w:val="0"/>
        </w:rPr>
      </w:pPr>
      <w:r w:rsidRPr="00B22303">
        <w:rPr>
          <w:rStyle w:val="Emphasis"/>
          <w:i w:val="0"/>
          <w:iCs w:val="0"/>
        </w:rPr>
        <w:t>The third process involves assembling and installing electrical components such as cables, lights, signal lights, horns, and speedometers.</w:t>
      </w:r>
    </w:p>
    <w:p w14:paraId="52599F56" w14:textId="77777777" w:rsidR="00A55B77" w:rsidRPr="00B22303" w:rsidRDefault="00A55B77" w:rsidP="006C771E">
      <w:pPr>
        <w:pStyle w:val="Paragraph"/>
        <w:numPr>
          <w:ilvl w:val="1"/>
          <w:numId w:val="40"/>
        </w:numPr>
        <w:ind w:left="1134"/>
        <w:rPr>
          <w:rStyle w:val="Emphasis"/>
          <w:i w:val="0"/>
          <w:iCs w:val="0"/>
        </w:rPr>
      </w:pPr>
      <w:r w:rsidRPr="00B22303">
        <w:rPr>
          <w:rStyle w:val="Emphasis"/>
          <w:i w:val="0"/>
          <w:iCs w:val="0"/>
        </w:rPr>
        <w:t>The fourth process is electrical quality control, which checks if all electrical components function properly.</w:t>
      </w:r>
    </w:p>
    <w:p w14:paraId="5342906A" w14:textId="77777777" w:rsidR="00A55B77" w:rsidRPr="00B22303" w:rsidRDefault="00A55B77" w:rsidP="006C771E">
      <w:pPr>
        <w:pStyle w:val="Paragraph"/>
        <w:numPr>
          <w:ilvl w:val="1"/>
          <w:numId w:val="40"/>
        </w:numPr>
        <w:ind w:left="1134"/>
        <w:rPr>
          <w:rStyle w:val="Emphasis"/>
          <w:i w:val="0"/>
          <w:iCs w:val="0"/>
        </w:rPr>
      </w:pPr>
      <w:r w:rsidRPr="00B22303">
        <w:rPr>
          <w:rStyle w:val="Emphasis"/>
          <w:i w:val="0"/>
          <w:iCs w:val="0"/>
        </w:rPr>
        <w:t>The fifth process is e-bike packaging.</w:t>
      </w:r>
    </w:p>
    <w:p w14:paraId="3BAB1B1C" w14:textId="77777777" w:rsidR="00A55B77" w:rsidRPr="00B22303" w:rsidRDefault="00A55B77" w:rsidP="006C771E">
      <w:pPr>
        <w:pStyle w:val="Paragraph"/>
        <w:numPr>
          <w:ilvl w:val="1"/>
          <w:numId w:val="40"/>
        </w:numPr>
        <w:ind w:left="1134"/>
        <w:rPr>
          <w:rStyle w:val="Emphasis"/>
          <w:i w:val="0"/>
          <w:iCs w:val="0"/>
        </w:rPr>
      </w:pPr>
      <w:r w:rsidRPr="00B22303">
        <w:rPr>
          <w:rStyle w:val="Emphasis"/>
          <w:i w:val="0"/>
          <w:iCs w:val="0"/>
        </w:rPr>
        <w:t>The sixth process involves re-checking the e-bike to identify and address any remaining defects.</w:t>
      </w:r>
    </w:p>
    <w:p w14:paraId="2E3BCA87" w14:textId="77777777" w:rsidR="00A55B77" w:rsidRPr="00B22303" w:rsidRDefault="00A55B77" w:rsidP="00A55B77">
      <w:pPr>
        <w:pStyle w:val="Paragraph"/>
        <w:numPr>
          <w:ilvl w:val="0"/>
          <w:numId w:val="37"/>
        </w:numPr>
        <w:rPr>
          <w:rStyle w:val="Emphasis"/>
          <w:i w:val="0"/>
          <w:iCs w:val="0"/>
        </w:rPr>
      </w:pPr>
      <w:r w:rsidRPr="006C771E">
        <w:rPr>
          <w:rStyle w:val="Emphasis"/>
          <w:b/>
          <w:bCs/>
          <w:i w:val="0"/>
          <w:iCs w:val="0"/>
        </w:rPr>
        <w:t xml:space="preserve">Outputs </w:t>
      </w:r>
      <w:r w:rsidRPr="00B22303">
        <w:rPr>
          <w:rStyle w:val="Emphasis"/>
          <w:i w:val="0"/>
          <w:iCs w:val="0"/>
        </w:rPr>
        <w:t>Outputs are the goods or services produced by the process for use by customers. The output produced from this process is the Groza e-bike.</w:t>
      </w:r>
    </w:p>
    <w:p w14:paraId="46D57037" w14:textId="77777777" w:rsidR="00A55B77" w:rsidRPr="00A55B77" w:rsidRDefault="00A55B77" w:rsidP="00A55B77">
      <w:pPr>
        <w:pStyle w:val="Paragraph"/>
        <w:numPr>
          <w:ilvl w:val="0"/>
          <w:numId w:val="37"/>
        </w:numPr>
        <w:rPr>
          <w:color w:val="333333"/>
        </w:rPr>
      </w:pPr>
      <w:r w:rsidRPr="006C771E">
        <w:rPr>
          <w:rStyle w:val="Emphasis"/>
          <w:b/>
          <w:bCs/>
          <w:i w:val="0"/>
          <w:iCs w:val="0"/>
        </w:rPr>
        <w:t>Customers</w:t>
      </w:r>
      <w:r w:rsidRPr="00B22303">
        <w:rPr>
          <w:rStyle w:val="Emphasis"/>
          <w:i w:val="0"/>
          <w:iCs w:val="0"/>
        </w:rPr>
        <w:t xml:space="preserve"> Customers are individuals, organizations, or systems that receive the output from the process. Customers of PT. Roda Pasifik Mandiri include several distributors in Indonesia.</w:t>
      </w:r>
    </w:p>
    <w:p w14:paraId="471DC72B" w14:textId="77777777" w:rsidR="006C771E" w:rsidRDefault="006C771E" w:rsidP="00A55B77">
      <w:pPr>
        <w:pStyle w:val="Paragraph"/>
        <w:rPr>
          <w:b/>
          <w:bCs/>
          <w:color w:val="333333"/>
        </w:rPr>
      </w:pPr>
    </w:p>
    <w:p w14:paraId="053EB94A" w14:textId="5DB6C12D" w:rsidR="00A55B77" w:rsidRPr="006C771E" w:rsidRDefault="00B22303" w:rsidP="00A55B77">
      <w:pPr>
        <w:pStyle w:val="Paragraph"/>
        <w:rPr>
          <w:rStyle w:val="Emphasis"/>
          <w:i w:val="0"/>
          <w:iCs w:val="0"/>
        </w:rPr>
      </w:pPr>
      <w:r w:rsidRPr="006C771E">
        <w:rPr>
          <w:rStyle w:val="Emphasis"/>
          <w:b/>
          <w:bCs/>
          <w:i w:val="0"/>
          <w:iCs w:val="0"/>
        </w:rPr>
        <w:t>b</w:t>
      </w:r>
      <w:r w:rsidR="00A55B77" w:rsidRPr="006C771E">
        <w:rPr>
          <w:rStyle w:val="Emphasis"/>
          <w:b/>
          <w:bCs/>
          <w:i w:val="0"/>
          <w:iCs w:val="0"/>
        </w:rPr>
        <w:t>. Measure Stage</w:t>
      </w:r>
      <w:r w:rsidR="00A55B77" w:rsidRPr="006C771E">
        <w:rPr>
          <w:rStyle w:val="Emphasis"/>
          <w:i w:val="0"/>
          <w:iCs w:val="0"/>
        </w:rPr>
        <w:t xml:space="preserve"> The Measure stage involves collecting and calculating data on production quantities and defect proportions using a p-chart, as well as measuring process performance with DPMO and sigma values. In statistics, a p-chart is used to monitor the proportion of defective products within control limits. Below is the Table of p-Chart Calculations for Defects Before Improvement from January to July 2023 and the p-Chart Graph Before Improvement</w:t>
      </w:r>
    </w:p>
    <w:p w14:paraId="5B4C0B64" w14:textId="57A6D465" w:rsidR="001D7C92" w:rsidRPr="006C771E" w:rsidRDefault="006C771E" w:rsidP="006C771E">
      <w:pPr>
        <w:pStyle w:val="TableCaption"/>
        <w:rPr>
          <w:i/>
          <w:lang w:val="id"/>
        </w:rPr>
      </w:pPr>
      <w:bookmarkStart w:id="1" w:name="_bookmark33"/>
      <w:bookmarkEnd w:id="1"/>
      <w:r w:rsidRPr="006C771E">
        <w:rPr>
          <w:b/>
          <w:bCs/>
          <w:lang w:val="id"/>
        </w:rPr>
        <w:t>TABLE 2</w:t>
      </w:r>
      <w:r w:rsidR="00B3080F">
        <w:rPr>
          <w:b/>
          <w:bCs/>
          <w:lang w:val="id"/>
        </w:rPr>
        <w:t>.</w:t>
      </w:r>
      <w:r>
        <w:rPr>
          <w:lang w:val="id"/>
        </w:rPr>
        <w:t xml:space="preserve"> </w:t>
      </w:r>
      <w:r w:rsidR="00A96D96" w:rsidRPr="00A96D96">
        <w:rPr>
          <w:lang w:val="id"/>
        </w:rPr>
        <w:t>Calculation of P Control Map for Number of Defects Before Improvement for January - July 2023.</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08"/>
        <w:gridCol w:w="1121"/>
        <w:gridCol w:w="1085"/>
        <w:gridCol w:w="1113"/>
        <w:gridCol w:w="1005"/>
        <w:gridCol w:w="1041"/>
        <w:gridCol w:w="1033"/>
      </w:tblGrid>
      <w:tr w:rsidR="001D7C92" w:rsidRPr="006C771E" w14:paraId="031989A0" w14:textId="77777777" w:rsidTr="006C771E">
        <w:trPr>
          <w:trHeight w:val="473"/>
          <w:jc w:val="center"/>
        </w:trPr>
        <w:tc>
          <w:tcPr>
            <w:tcW w:w="1108" w:type="dxa"/>
            <w:shd w:val="clear" w:color="auto" w:fill="auto"/>
            <w:vAlign w:val="center"/>
          </w:tcPr>
          <w:p w14:paraId="0F5DDEB0" w14:textId="1DCCDBFB" w:rsidR="001D7C92" w:rsidRPr="006C771E" w:rsidRDefault="001D7C92" w:rsidP="006C771E">
            <w:pPr>
              <w:jc w:val="center"/>
              <w:rPr>
                <w:b/>
                <w:bCs/>
                <w:sz w:val="20"/>
                <w:lang w:val="id"/>
              </w:rPr>
            </w:pPr>
            <w:r w:rsidRPr="006C771E">
              <w:rPr>
                <w:b/>
                <w:bCs/>
                <w:sz w:val="20"/>
                <w:lang w:val="id"/>
              </w:rPr>
              <w:t>Period</w:t>
            </w:r>
          </w:p>
        </w:tc>
        <w:tc>
          <w:tcPr>
            <w:tcW w:w="1121" w:type="dxa"/>
            <w:shd w:val="clear" w:color="auto" w:fill="auto"/>
            <w:vAlign w:val="center"/>
          </w:tcPr>
          <w:p w14:paraId="43E532C0" w14:textId="0AF3E7E9" w:rsidR="001D7C92" w:rsidRPr="006C771E" w:rsidRDefault="00A96D96" w:rsidP="006C771E">
            <w:pPr>
              <w:jc w:val="center"/>
              <w:rPr>
                <w:b/>
                <w:bCs/>
                <w:sz w:val="20"/>
                <w:lang w:val="id"/>
              </w:rPr>
            </w:pPr>
            <w:r>
              <w:rPr>
                <w:b/>
                <w:bCs/>
                <w:sz w:val="20"/>
                <w:lang w:val="id"/>
              </w:rPr>
              <w:t>P</w:t>
            </w:r>
            <w:r w:rsidRPr="00A96D96">
              <w:rPr>
                <w:b/>
                <w:bCs/>
                <w:sz w:val="20"/>
                <w:lang w:val="id"/>
              </w:rPr>
              <w:t xml:space="preserve">roduction </w:t>
            </w:r>
            <w:r>
              <w:rPr>
                <w:b/>
                <w:bCs/>
                <w:sz w:val="20"/>
                <w:lang w:val="id"/>
              </w:rPr>
              <w:t>Q</w:t>
            </w:r>
            <w:r w:rsidRPr="00A96D96">
              <w:rPr>
                <w:b/>
                <w:bCs/>
                <w:sz w:val="20"/>
                <w:lang w:val="id"/>
              </w:rPr>
              <w:t>uantity</w:t>
            </w:r>
          </w:p>
        </w:tc>
        <w:tc>
          <w:tcPr>
            <w:tcW w:w="1085" w:type="dxa"/>
            <w:shd w:val="clear" w:color="auto" w:fill="auto"/>
            <w:vAlign w:val="center"/>
          </w:tcPr>
          <w:p w14:paraId="795E7BAA" w14:textId="377EF7D4" w:rsidR="001D7C92" w:rsidRPr="006C771E" w:rsidRDefault="00A96D96" w:rsidP="006C771E">
            <w:pPr>
              <w:jc w:val="center"/>
              <w:rPr>
                <w:b/>
                <w:bCs/>
                <w:sz w:val="20"/>
                <w:lang w:val="id"/>
              </w:rPr>
            </w:pPr>
            <w:r w:rsidRPr="00A96D96">
              <w:rPr>
                <w:b/>
                <w:bCs/>
                <w:sz w:val="20"/>
                <w:lang w:val="id"/>
              </w:rPr>
              <w:t>Number of Defects</w:t>
            </w:r>
          </w:p>
        </w:tc>
        <w:tc>
          <w:tcPr>
            <w:tcW w:w="1113" w:type="dxa"/>
            <w:shd w:val="clear" w:color="auto" w:fill="auto"/>
            <w:vAlign w:val="center"/>
          </w:tcPr>
          <w:p w14:paraId="7BD21D22" w14:textId="2812BC08" w:rsidR="001D7C92" w:rsidRPr="006C771E" w:rsidRDefault="00A96D96" w:rsidP="006C771E">
            <w:pPr>
              <w:jc w:val="center"/>
              <w:rPr>
                <w:b/>
                <w:bCs/>
                <w:sz w:val="20"/>
                <w:lang w:val="id"/>
              </w:rPr>
            </w:pPr>
            <w:r w:rsidRPr="00A96D96">
              <w:rPr>
                <w:b/>
                <w:bCs/>
                <w:sz w:val="20"/>
                <w:lang w:val="id"/>
              </w:rPr>
              <w:t>Defect Proportion</w:t>
            </w:r>
          </w:p>
        </w:tc>
        <w:tc>
          <w:tcPr>
            <w:tcW w:w="1005" w:type="dxa"/>
            <w:shd w:val="clear" w:color="auto" w:fill="auto"/>
            <w:vAlign w:val="center"/>
          </w:tcPr>
          <w:p w14:paraId="46B4980A" w14:textId="77777777" w:rsidR="001D7C92" w:rsidRPr="006C771E" w:rsidRDefault="001D7C92" w:rsidP="006C771E">
            <w:pPr>
              <w:jc w:val="center"/>
              <w:rPr>
                <w:b/>
                <w:bCs/>
                <w:sz w:val="20"/>
                <w:lang w:val="id"/>
              </w:rPr>
            </w:pPr>
            <w:r w:rsidRPr="006C771E">
              <w:rPr>
                <w:b/>
                <w:bCs/>
                <w:sz w:val="20"/>
                <w:lang w:val="id"/>
              </w:rPr>
              <w:t>CL</w:t>
            </w:r>
          </w:p>
        </w:tc>
        <w:tc>
          <w:tcPr>
            <w:tcW w:w="1041" w:type="dxa"/>
            <w:shd w:val="clear" w:color="auto" w:fill="auto"/>
            <w:vAlign w:val="center"/>
          </w:tcPr>
          <w:p w14:paraId="193986AF" w14:textId="77777777" w:rsidR="001D7C92" w:rsidRPr="006C771E" w:rsidRDefault="001D7C92" w:rsidP="006C771E">
            <w:pPr>
              <w:jc w:val="center"/>
              <w:rPr>
                <w:b/>
                <w:bCs/>
                <w:sz w:val="20"/>
                <w:lang w:val="id"/>
              </w:rPr>
            </w:pPr>
            <w:r w:rsidRPr="006C771E">
              <w:rPr>
                <w:b/>
                <w:bCs/>
                <w:sz w:val="20"/>
                <w:lang w:val="id"/>
              </w:rPr>
              <w:t>UCL</w:t>
            </w:r>
          </w:p>
        </w:tc>
        <w:tc>
          <w:tcPr>
            <w:tcW w:w="1033" w:type="dxa"/>
            <w:shd w:val="clear" w:color="auto" w:fill="auto"/>
            <w:vAlign w:val="center"/>
          </w:tcPr>
          <w:p w14:paraId="4EF0B340" w14:textId="77777777" w:rsidR="001D7C92" w:rsidRPr="006C771E" w:rsidRDefault="001D7C92" w:rsidP="006C771E">
            <w:pPr>
              <w:jc w:val="center"/>
              <w:rPr>
                <w:b/>
                <w:bCs/>
                <w:sz w:val="20"/>
                <w:lang w:val="id"/>
              </w:rPr>
            </w:pPr>
            <w:r w:rsidRPr="006C771E">
              <w:rPr>
                <w:b/>
                <w:bCs/>
                <w:sz w:val="20"/>
                <w:lang w:val="id"/>
              </w:rPr>
              <w:t>LCL</w:t>
            </w:r>
          </w:p>
        </w:tc>
      </w:tr>
      <w:tr w:rsidR="001D7C92" w:rsidRPr="006C771E" w14:paraId="3A05BA1A" w14:textId="77777777" w:rsidTr="006C771E">
        <w:trPr>
          <w:trHeight w:val="238"/>
          <w:jc w:val="center"/>
        </w:trPr>
        <w:tc>
          <w:tcPr>
            <w:tcW w:w="1108" w:type="dxa"/>
          </w:tcPr>
          <w:p w14:paraId="05C17DC5" w14:textId="10A51611" w:rsidR="001D7C92" w:rsidRPr="006C771E" w:rsidRDefault="001D7C92" w:rsidP="006C771E">
            <w:pPr>
              <w:jc w:val="center"/>
              <w:rPr>
                <w:sz w:val="20"/>
                <w:lang w:val="id"/>
              </w:rPr>
            </w:pPr>
            <w:r w:rsidRPr="006C771E">
              <w:rPr>
                <w:sz w:val="20"/>
                <w:lang w:val="id"/>
              </w:rPr>
              <w:t>Januar</w:t>
            </w:r>
            <w:r w:rsidR="00A96D96">
              <w:rPr>
                <w:sz w:val="20"/>
                <w:lang w:val="id"/>
              </w:rPr>
              <w:t>y</w:t>
            </w:r>
          </w:p>
        </w:tc>
        <w:tc>
          <w:tcPr>
            <w:tcW w:w="1121" w:type="dxa"/>
          </w:tcPr>
          <w:p w14:paraId="6B029C59" w14:textId="77777777" w:rsidR="001D7C92" w:rsidRPr="006C771E" w:rsidRDefault="001D7C92" w:rsidP="006C771E">
            <w:pPr>
              <w:jc w:val="center"/>
              <w:rPr>
                <w:sz w:val="20"/>
                <w:lang w:val="id"/>
              </w:rPr>
            </w:pPr>
            <w:r w:rsidRPr="006C771E">
              <w:rPr>
                <w:sz w:val="20"/>
                <w:lang w:val="id"/>
              </w:rPr>
              <w:t>2859</w:t>
            </w:r>
          </w:p>
        </w:tc>
        <w:tc>
          <w:tcPr>
            <w:tcW w:w="1085" w:type="dxa"/>
          </w:tcPr>
          <w:p w14:paraId="5E34F27D" w14:textId="77777777" w:rsidR="001D7C92" w:rsidRPr="006C771E" w:rsidRDefault="001D7C92" w:rsidP="006C771E">
            <w:pPr>
              <w:jc w:val="center"/>
              <w:rPr>
                <w:sz w:val="20"/>
                <w:lang w:val="id"/>
              </w:rPr>
            </w:pPr>
            <w:r w:rsidRPr="006C771E">
              <w:rPr>
                <w:sz w:val="20"/>
                <w:lang w:val="id"/>
              </w:rPr>
              <w:t>374</w:t>
            </w:r>
          </w:p>
        </w:tc>
        <w:tc>
          <w:tcPr>
            <w:tcW w:w="1113" w:type="dxa"/>
          </w:tcPr>
          <w:p w14:paraId="3047932E" w14:textId="77777777" w:rsidR="001D7C92" w:rsidRPr="006C771E" w:rsidRDefault="001D7C92" w:rsidP="006C771E">
            <w:pPr>
              <w:jc w:val="center"/>
              <w:rPr>
                <w:sz w:val="20"/>
                <w:lang w:val="id"/>
              </w:rPr>
            </w:pPr>
            <w:r w:rsidRPr="006C771E">
              <w:rPr>
                <w:sz w:val="20"/>
                <w:lang w:val="id"/>
              </w:rPr>
              <w:t>0,13</w:t>
            </w:r>
          </w:p>
        </w:tc>
        <w:tc>
          <w:tcPr>
            <w:tcW w:w="1005" w:type="dxa"/>
          </w:tcPr>
          <w:p w14:paraId="44E62985" w14:textId="77777777" w:rsidR="001D7C92" w:rsidRPr="006C771E" w:rsidRDefault="001D7C92" w:rsidP="006C771E">
            <w:pPr>
              <w:jc w:val="center"/>
              <w:rPr>
                <w:sz w:val="20"/>
                <w:lang w:val="id"/>
              </w:rPr>
            </w:pPr>
            <w:r w:rsidRPr="006C771E">
              <w:rPr>
                <w:sz w:val="20"/>
                <w:lang w:val="id"/>
              </w:rPr>
              <w:t>0,077</w:t>
            </w:r>
          </w:p>
        </w:tc>
        <w:tc>
          <w:tcPr>
            <w:tcW w:w="1041" w:type="dxa"/>
          </w:tcPr>
          <w:p w14:paraId="4CD3BD0A" w14:textId="77777777" w:rsidR="001D7C92" w:rsidRPr="006C771E" w:rsidRDefault="001D7C92" w:rsidP="006C771E">
            <w:pPr>
              <w:jc w:val="center"/>
              <w:rPr>
                <w:sz w:val="20"/>
                <w:lang w:val="id"/>
              </w:rPr>
            </w:pPr>
            <w:r w:rsidRPr="006C771E">
              <w:rPr>
                <w:sz w:val="20"/>
                <w:lang w:val="id"/>
              </w:rPr>
              <w:t>0,092</w:t>
            </w:r>
          </w:p>
        </w:tc>
        <w:tc>
          <w:tcPr>
            <w:tcW w:w="1033" w:type="dxa"/>
          </w:tcPr>
          <w:p w14:paraId="72080DC9" w14:textId="77777777" w:rsidR="001D7C92" w:rsidRPr="006C771E" w:rsidRDefault="001D7C92" w:rsidP="006C771E">
            <w:pPr>
              <w:jc w:val="center"/>
              <w:rPr>
                <w:sz w:val="20"/>
                <w:lang w:val="id"/>
              </w:rPr>
            </w:pPr>
            <w:r w:rsidRPr="006C771E">
              <w:rPr>
                <w:sz w:val="20"/>
                <w:lang w:val="id"/>
              </w:rPr>
              <w:t>0,062</w:t>
            </w:r>
          </w:p>
        </w:tc>
      </w:tr>
      <w:tr w:rsidR="001D7C92" w:rsidRPr="006C771E" w14:paraId="5955559E" w14:textId="77777777" w:rsidTr="006C771E">
        <w:trPr>
          <w:trHeight w:val="238"/>
          <w:jc w:val="center"/>
        </w:trPr>
        <w:tc>
          <w:tcPr>
            <w:tcW w:w="1108" w:type="dxa"/>
          </w:tcPr>
          <w:p w14:paraId="08C14872" w14:textId="120DE883" w:rsidR="001D7C92" w:rsidRPr="006C771E" w:rsidRDefault="001D7C92" w:rsidP="006C771E">
            <w:pPr>
              <w:jc w:val="center"/>
              <w:rPr>
                <w:sz w:val="20"/>
                <w:lang w:val="id"/>
              </w:rPr>
            </w:pPr>
            <w:r w:rsidRPr="006C771E">
              <w:rPr>
                <w:sz w:val="20"/>
                <w:lang w:val="id"/>
              </w:rPr>
              <w:t>Februar</w:t>
            </w:r>
            <w:r w:rsidR="00A96D96">
              <w:rPr>
                <w:sz w:val="20"/>
                <w:lang w:val="id"/>
              </w:rPr>
              <w:t>y</w:t>
            </w:r>
          </w:p>
        </w:tc>
        <w:tc>
          <w:tcPr>
            <w:tcW w:w="1121" w:type="dxa"/>
          </w:tcPr>
          <w:p w14:paraId="7A04FE73" w14:textId="77777777" w:rsidR="001D7C92" w:rsidRPr="006C771E" w:rsidRDefault="001D7C92" w:rsidP="006C771E">
            <w:pPr>
              <w:jc w:val="center"/>
              <w:rPr>
                <w:sz w:val="20"/>
                <w:lang w:val="id"/>
              </w:rPr>
            </w:pPr>
            <w:r w:rsidRPr="006C771E">
              <w:rPr>
                <w:sz w:val="20"/>
                <w:lang w:val="id"/>
              </w:rPr>
              <w:t>3751</w:t>
            </w:r>
          </w:p>
        </w:tc>
        <w:tc>
          <w:tcPr>
            <w:tcW w:w="1085" w:type="dxa"/>
          </w:tcPr>
          <w:p w14:paraId="2CA27518" w14:textId="77777777" w:rsidR="001D7C92" w:rsidRPr="006C771E" w:rsidRDefault="001D7C92" w:rsidP="006C771E">
            <w:pPr>
              <w:jc w:val="center"/>
              <w:rPr>
                <w:sz w:val="20"/>
                <w:lang w:val="id"/>
              </w:rPr>
            </w:pPr>
            <w:r w:rsidRPr="006C771E">
              <w:rPr>
                <w:sz w:val="20"/>
                <w:lang w:val="id"/>
              </w:rPr>
              <w:t>270</w:t>
            </w:r>
          </w:p>
        </w:tc>
        <w:tc>
          <w:tcPr>
            <w:tcW w:w="1113" w:type="dxa"/>
          </w:tcPr>
          <w:p w14:paraId="6F72E22C" w14:textId="77777777" w:rsidR="001D7C92" w:rsidRPr="006C771E" w:rsidRDefault="001D7C92" w:rsidP="006C771E">
            <w:pPr>
              <w:jc w:val="center"/>
              <w:rPr>
                <w:sz w:val="20"/>
                <w:lang w:val="id"/>
              </w:rPr>
            </w:pPr>
            <w:r w:rsidRPr="006C771E">
              <w:rPr>
                <w:sz w:val="20"/>
                <w:lang w:val="id"/>
              </w:rPr>
              <w:t>0,07</w:t>
            </w:r>
          </w:p>
        </w:tc>
        <w:tc>
          <w:tcPr>
            <w:tcW w:w="1005" w:type="dxa"/>
          </w:tcPr>
          <w:p w14:paraId="255BA4A0" w14:textId="77777777" w:rsidR="001D7C92" w:rsidRPr="006C771E" w:rsidRDefault="001D7C92" w:rsidP="006C771E">
            <w:pPr>
              <w:jc w:val="center"/>
              <w:rPr>
                <w:sz w:val="20"/>
                <w:lang w:val="id"/>
              </w:rPr>
            </w:pPr>
            <w:r w:rsidRPr="006C771E">
              <w:rPr>
                <w:sz w:val="20"/>
                <w:lang w:val="id"/>
              </w:rPr>
              <w:t>0,077</w:t>
            </w:r>
          </w:p>
        </w:tc>
        <w:tc>
          <w:tcPr>
            <w:tcW w:w="1041" w:type="dxa"/>
          </w:tcPr>
          <w:p w14:paraId="47C764AB" w14:textId="77777777" w:rsidR="001D7C92" w:rsidRPr="006C771E" w:rsidRDefault="001D7C92" w:rsidP="006C771E">
            <w:pPr>
              <w:jc w:val="center"/>
              <w:rPr>
                <w:sz w:val="20"/>
                <w:lang w:val="id"/>
              </w:rPr>
            </w:pPr>
            <w:r w:rsidRPr="006C771E">
              <w:rPr>
                <w:sz w:val="20"/>
                <w:lang w:val="id"/>
              </w:rPr>
              <w:t>0,090</w:t>
            </w:r>
          </w:p>
        </w:tc>
        <w:tc>
          <w:tcPr>
            <w:tcW w:w="1033" w:type="dxa"/>
          </w:tcPr>
          <w:p w14:paraId="476DC618" w14:textId="77777777" w:rsidR="001D7C92" w:rsidRPr="006C771E" w:rsidRDefault="001D7C92" w:rsidP="006C771E">
            <w:pPr>
              <w:jc w:val="center"/>
              <w:rPr>
                <w:sz w:val="20"/>
                <w:lang w:val="id"/>
              </w:rPr>
            </w:pPr>
            <w:r w:rsidRPr="006C771E">
              <w:rPr>
                <w:sz w:val="20"/>
                <w:lang w:val="id"/>
              </w:rPr>
              <w:t>0,064</w:t>
            </w:r>
          </w:p>
        </w:tc>
      </w:tr>
      <w:tr w:rsidR="001D7C92" w:rsidRPr="006C771E" w14:paraId="3132C69D" w14:textId="77777777" w:rsidTr="006C771E">
        <w:trPr>
          <w:trHeight w:val="237"/>
          <w:jc w:val="center"/>
        </w:trPr>
        <w:tc>
          <w:tcPr>
            <w:tcW w:w="1108" w:type="dxa"/>
          </w:tcPr>
          <w:p w14:paraId="39C27281" w14:textId="0D797658" w:rsidR="001D7C92" w:rsidRPr="006C771E" w:rsidRDefault="00A96D96" w:rsidP="006C771E">
            <w:pPr>
              <w:jc w:val="center"/>
              <w:rPr>
                <w:sz w:val="20"/>
                <w:lang w:val="id"/>
              </w:rPr>
            </w:pPr>
            <w:r>
              <w:rPr>
                <w:sz w:val="20"/>
                <w:lang w:val="id"/>
              </w:rPr>
              <w:t>March</w:t>
            </w:r>
          </w:p>
        </w:tc>
        <w:tc>
          <w:tcPr>
            <w:tcW w:w="1121" w:type="dxa"/>
          </w:tcPr>
          <w:p w14:paraId="73AF8C1D" w14:textId="77777777" w:rsidR="001D7C92" w:rsidRPr="006C771E" w:rsidRDefault="001D7C92" w:rsidP="006C771E">
            <w:pPr>
              <w:jc w:val="center"/>
              <w:rPr>
                <w:sz w:val="20"/>
                <w:lang w:val="id"/>
              </w:rPr>
            </w:pPr>
            <w:r w:rsidRPr="006C771E">
              <w:rPr>
                <w:sz w:val="20"/>
                <w:lang w:val="id"/>
              </w:rPr>
              <w:t>5695</w:t>
            </w:r>
          </w:p>
        </w:tc>
        <w:tc>
          <w:tcPr>
            <w:tcW w:w="1085" w:type="dxa"/>
          </w:tcPr>
          <w:p w14:paraId="309F18CA" w14:textId="77777777" w:rsidR="001D7C92" w:rsidRPr="006C771E" w:rsidRDefault="001D7C92" w:rsidP="006C771E">
            <w:pPr>
              <w:jc w:val="center"/>
              <w:rPr>
                <w:sz w:val="20"/>
                <w:lang w:val="id"/>
              </w:rPr>
            </w:pPr>
            <w:r w:rsidRPr="006C771E">
              <w:rPr>
                <w:sz w:val="20"/>
                <w:lang w:val="id"/>
              </w:rPr>
              <w:t>461</w:t>
            </w:r>
          </w:p>
        </w:tc>
        <w:tc>
          <w:tcPr>
            <w:tcW w:w="1113" w:type="dxa"/>
          </w:tcPr>
          <w:p w14:paraId="6286D8B8" w14:textId="77777777" w:rsidR="001D7C92" w:rsidRPr="006C771E" w:rsidRDefault="001D7C92" w:rsidP="006C771E">
            <w:pPr>
              <w:jc w:val="center"/>
              <w:rPr>
                <w:sz w:val="20"/>
                <w:lang w:val="id"/>
              </w:rPr>
            </w:pPr>
            <w:r w:rsidRPr="006C771E">
              <w:rPr>
                <w:sz w:val="20"/>
                <w:lang w:val="id"/>
              </w:rPr>
              <w:t>0,08</w:t>
            </w:r>
          </w:p>
        </w:tc>
        <w:tc>
          <w:tcPr>
            <w:tcW w:w="1005" w:type="dxa"/>
          </w:tcPr>
          <w:p w14:paraId="6A34F4CA" w14:textId="77777777" w:rsidR="001D7C92" w:rsidRPr="006C771E" w:rsidRDefault="001D7C92" w:rsidP="006C771E">
            <w:pPr>
              <w:jc w:val="center"/>
              <w:rPr>
                <w:sz w:val="20"/>
                <w:lang w:val="id"/>
              </w:rPr>
            </w:pPr>
            <w:r w:rsidRPr="006C771E">
              <w:rPr>
                <w:sz w:val="20"/>
                <w:lang w:val="id"/>
              </w:rPr>
              <w:t>0,077</w:t>
            </w:r>
          </w:p>
        </w:tc>
        <w:tc>
          <w:tcPr>
            <w:tcW w:w="1041" w:type="dxa"/>
          </w:tcPr>
          <w:p w14:paraId="0C9FE372" w14:textId="77777777" w:rsidR="001D7C92" w:rsidRPr="006C771E" w:rsidRDefault="001D7C92" w:rsidP="006C771E">
            <w:pPr>
              <w:jc w:val="center"/>
              <w:rPr>
                <w:sz w:val="20"/>
                <w:lang w:val="id"/>
              </w:rPr>
            </w:pPr>
            <w:r w:rsidRPr="006C771E">
              <w:rPr>
                <w:sz w:val="20"/>
                <w:lang w:val="id"/>
              </w:rPr>
              <w:t>0,088</w:t>
            </w:r>
          </w:p>
        </w:tc>
        <w:tc>
          <w:tcPr>
            <w:tcW w:w="1033" w:type="dxa"/>
          </w:tcPr>
          <w:p w14:paraId="6CE53BC4" w14:textId="77777777" w:rsidR="001D7C92" w:rsidRPr="006C771E" w:rsidRDefault="001D7C92" w:rsidP="006C771E">
            <w:pPr>
              <w:jc w:val="center"/>
              <w:rPr>
                <w:sz w:val="20"/>
                <w:lang w:val="id"/>
              </w:rPr>
            </w:pPr>
            <w:r w:rsidRPr="006C771E">
              <w:rPr>
                <w:sz w:val="20"/>
                <w:lang w:val="id"/>
              </w:rPr>
              <w:t>0,067</w:t>
            </w:r>
          </w:p>
        </w:tc>
      </w:tr>
      <w:tr w:rsidR="001D7C92" w:rsidRPr="006C771E" w14:paraId="7CA0A5C7" w14:textId="77777777" w:rsidTr="006C771E">
        <w:trPr>
          <w:trHeight w:val="238"/>
          <w:jc w:val="center"/>
        </w:trPr>
        <w:tc>
          <w:tcPr>
            <w:tcW w:w="1108" w:type="dxa"/>
          </w:tcPr>
          <w:p w14:paraId="03FA4AFB" w14:textId="77777777" w:rsidR="001D7C92" w:rsidRPr="006C771E" w:rsidRDefault="001D7C92" w:rsidP="006C771E">
            <w:pPr>
              <w:jc w:val="center"/>
              <w:rPr>
                <w:sz w:val="20"/>
                <w:lang w:val="id"/>
              </w:rPr>
            </w:pPr>
            <w:r w:rsidRPr="006C771E">
              <w:rPr>
                <w:sz w:val="20"/>
                <w:lang w:val="id"/>
              </w:rPr>
              <w:t>April</w:t>
            </w:r>
          </w:p>
        </w:tc>
        <w:tc>
          <w:tcPr>
            <w:tcW w:w="1121" w:type="dxa"/>
          </w:tcPr>
          <w:p w14:paraId="341B3FC6" w14:textId="77777777" w:rsidR="001D7C92" w:rsidRPr="006C771E" w:rsidRDefault="001D7C92" w:rsidP="006C771E">
            <w:pPr>
              <w:jc w:val="center"/>
              <w:rPr>
                <w:sz w:val="20"/>
                <w:lang w:val="id"/>
              </w:rPr>
            </w:pPr>
            <w:r w:rsidRPr="006C771E">
              <w:rPr>
                <w:sz w:val="20"/>
                <w:lang w:val="id"/>
              </w:rPr>
              <w:t>1044</w:t>
            </w:r>
          </w:p>
        </w:tc>
        <w:tc>
          <w:tcPr>
            <w:tcW w:w="1085" w:type="dxa"/>
          </w:tcPr>
          <w:p w14:paraId="146A5870" w14:textId="77777777" w:rsidR="001D7C92" w:rsidRPr="006C771E" w:rsidRDefault="001D7C92" w:rsidP="006C771E">
            <w:pPr>
              <w:jc w:val="center"/>
              <w:rPr>
                <w:sz w:val="20"/>
                <w:lang w:val="id"/>
              </w:rPr>
            </w:pPr>
            <w:r w:rsidRPr="006C771E">
              <w:rPr>
                <w:sz w:val="20"/>
                <w:lang w:val="id"/>
              </w:rPr>
              <w:t>38</w:t>
            </w:r>
          </w:p>
        </w:tc>
        <w:tc>
          <w:tcPr>
            <w:tcW w:w="1113" w:type="dxa"/>
          </w:tcPr>
          <w:p w14:paraId="4ECF7B6E" w14:textId="77777777" w:rsidR="001D7C92" w:rsidRPr="006C771E" w:rsidRDefault="001D7C92" w:rsidP="006C771E">
            <w:pPr>
              <w:jc w:val="center"/>
              <w:rPr>
                <w:sz w:val="20"/>
                <w:lang w:val="id"/>
              </w:rPr>
            </w:pPr>
            <w:r w:rsidRPr="006C771E">
              <w:rPr>
                <w:sz w:val="20"/>
                <w:lang w:val="id"/>
              </w:rPr>
              <w:t>0,04</w:t>
            </w:r>
          </w:p>
        </w:tc>
        <w:tc>
          <w:tcPr>
            <w:tcW w:w="1005" w:type="dxa"/>
          </w:tcPr>
          <w:p w14:paraId="08BF1464" w14:textId="77777777" w:rsidR="001D7C92" w:rsidRPr="006C771E" w:rsidRDefault="001D7C92" w:rsidP="006C771E">
            <w:pPr>
              <w:jc w:val="center"/>
              <w:rPr>
                <w:sz w:val="20"/>
                <w:lang w:val="id"/>
              </w:rPr>
            </w:pPr>
            <w:r w:rsidRPr="006C771E">
              <w:rPr>
                <w:sz w:val="20"/>
                <w:lang w:val="id"/>
              </w:rPr>
              <w:t>0,077</w:t>
            </w:r>
          </w:p>
        </w:tc>
        <w:tc>
          <w:tcPr>
            <w:tcW w:w="1041" w:type="dxa"/>
          </w:tcPr>
          <w:p w14:paraId="257DE33F" w14:textId="77777777" w:rsidR="001D7C92" w:rsidRPr="006C771E" w:rsidRDefault="001D7C92" w:rsidP="006C771E">
            <w:pPr>
              <w:jc w:val="center"/>
              <w:rPr>
                <w:sz w:val="20"/>
                <w:lang w:val="id"/>
              </w:rPr>
            </w:pPr>
            <w:r w:rsidRPr="006C771E">
              <w:rPr>
                <w:sz w:val="20"/>
                <w:lang w:val="id"/>
              </w:rPr>
              <w:t>0,102</w:t>
            </w:r>
          </w:p>
        </w:tc>
        <w:tc>
          <w:tcPr>
            <w:tcW w:w="1033" w:type="dxa"/>
          </w:tcPr>
          <w:p w14:paraId="6983B416" w14:textId="77777777" w:rsidR="001D7C92" w:rsidRPr="006C771E" w:rsidRDefault="001D7C92" w:rsidP="006C771E">
            <w:pPr>
              <w:jc w:val="center"/>
              <w:rPr>
                <w:sz w:val="20"/>
                <w:lang w:val="id"/>
              </w:rPr>
            </w:pPr>
            <w:r w:rsidRPr="006C771E">
              <w:rPr>
                <w:sz w:val="20"/>
                <w:lang w:val="id"/>
              </w:rPr>
              <w:t>0,053</w:t>
            </w:r>
          </w:p>
        </w:tc>
      </w:tr>
      <w:tr w:rsidR="001D7C92" w:rsidRPr="006C771E" w14:paraId="73C9BE46" w14:textId="77777777" w:rsidTr="006C771E">
        <w:trPr>
          <w:trHeight w:val="237"/>
          <w:jc w:val="center"/>
        </w:trPr>
        <w:tc>
          <w:tcPr>
            <w:tcW w:w="1108" w:type="dxa"/>
          </w:tcPr>
          <w:p w14:paraId="3A04B1D0" w14:textId="4583AE67" w:rsidR="001D7C92" w:rsidRPr="006C771E" w:rsidRDefault="001D7C92" w:rsidP="006C771E">
            <w:pPr>
              <w:jc w:val="center"/>
              <w:rPr>
                <w:sz w:val="20"/>
                <w:lang w:val="id"/>
              </w:rPr>
            </w:pPr>
            <w:r w:rsidRPr="006C771E">
              <w:rPr>
                <w:sz w:val="20"/>
                <w:lang w:val="id"/>
              </w:rPr>
              <w:t>M</w:t>
            </w:r>
            <w:r w:rsidR="00A96D96">
              <w:rPr>
                <w:sz w:val="20"/>
                <w:lang w:val="id"/>
              </w:rPr>
              <w:t>ay</w:t>
            </w:r>
          </w:p>
        </w:tc>
        <w:tc>
          <w:tcPr>
            <w:tcW w:w="1121" w:type="dxa"/>
          </w:tcPr>
          <w:p w14:paraId="61264F67" w14:textId="77777777" w:rsidR="001D7C92" w:rsidRPr="006C771E" w:rsidRDefault="001D7C92" w:rsidP="006C771E">
            <w:pPr>
              <w:jc w:val="center"/>
              <w:rPr>
                <w:sz w:val="20"/>
                <w:lang w:val="id"/>
              </w:rPr>
            </w:pPr>
            <w:r w:rsidRPr="006C771E">
              <w:rPr>
                <w:sz w:val="20"/>
                <w:lang w:val="id"/>
              </w:rPr>
              <w:t>3596</w:t>
            </w:r>
          </w:p>
        </w:tc>
        <w:tc>
          <w:tcPr>
            <w:tcW w:w="1085" w:type="dxa"/>
          </w:tcPr>
          <w:p w14:paraId="15C11044" w14:textId="77777777" w:rsidR="001D7C92" w:rsidRPr="006C771E" w:rsidRDefault="001D7C92" w:rsidP="006C771E">
            <w:pPr>
              <w:jc w:val="center"/>
              <w:rPr>
                <w:sz w:val="20"/>
                <w:lang w:val="id"/>
              </w:rPr>
            </w:pPr>
            <w:r w:rsidRPr="006C771E">
              <w:rPr>
                <w:sz w:val="20"/>
                <w:lang w:val="id"/>
              </w:rPr>
              <w:t>285</w:t>
            </w:r>
          </w:p>
        </w:tc>
        <w:tc>
          <w:tcPr>
            <w:tcW w:w="1113" w:type="dxa"/>
          </w:tcPr>
          <w:p w14:paraId="2A99BF1F" w14:textId="77777777" w:rsidR="001D7C92" w:rsidRPr="006C771E" w:rsidRDefault="001D7C92" w:rsidP="006C771E">
            <w:pPr>
              <w:jc w:val="center"/>
              <w:rPr>
                <w:sz w:val="20"/>
                <w:lang w:val="id"/>
              </w:rPr>
            </w:pPr>
            <w:r w:rsidRPr="006C771E">
              <w:rPr>
                <w:sz w:val="20"/>
                <w:lang w:val="id"/>
              </w:rPr>
              <w:t>0,08</w:t>
            </w:r>
          </w:p>
        </w:tc>
        <w:tc>
          <w:tcPr>
            <w:tcW w:w="1005" w:type="dxa"/>
          </w:tcPr>
          <w:p w14:paraId="6745C780" w14:textId="77777777" w:rsidR="001D7C92" w:rsidRPr="006C771E" w:rsidRDefault="001D7C92" w:rsidP="006C771E">
            <w:pPr>
              <w:jc w:val="center"/>
              <w:rPr>
                <w:sz w:val="20"/>
                <w:lang w:val="id"/>
              </w:rPr>
            </w:pPr>
            <w:r w:rsidRPr="006C771E">
              <w:rPr>
                <w:sz w:val="20"/>
                <w:lang w:val="id"/>
              </w:rPr>
              <w:t>0,077</w:t>
            </w:r>
          </w:p>
        </w:tc>
        <w:tc>
          <w:tcPr>
            <w:tcW w:w="1041" w:type="dxa"/>
          </w:tcPr>
          <w:p w14:paraId="7B035F06" w14:textId="77777777" w:rsidR="001D7C92" w:rsidRPr="006C771E" w:rsidRDefault="001D7C92" w:rsidP="006C771E">
            <w:pPr>
              <w:jc w:val="center"/>
              <w:rPr>
                <w:sz w:val="20"/>
                <w:lang w:val="id"/>
              </w:rPr>
            </w:pPr>
            <w:r w:rsidRPr="006C771E">
              <w:rPr>
                <w:sz w:val="20"/>
                <w:lang w:val="id"/>
              </w:rPr>
              <w:t>0,091</w:t>
            </w:r>
          </w:p>
        </w:tc>
        <w:tc>
          <w:tcPr>
            <w:tcW w:w="1033" w:type="dxa"/>
          </w:tcPr>
          <w:p w14:paraId="4B616E1A" w14:textId="77777777" w:rsidR="001D7C92" w:rsidRPr="006C771E" w:rsidRDefault="001D7C92" w:rsidP="006C771E">
            <w:pPr>
              <w:jc w:val="center"/>
              <w:rPr>
                <w:sz w:val="20"/>
                <w:lang w:val="id"/>
              </w:rPr>
            </w:pPr>
            <w:r w:rsidRPr="006C771E">
              <w:rPr>
                <w:sz w:val="20"/>
                <w:lang w:val="id"/>
              </w:rPr>
              <w:t>0,064</w:t>
            </w:r>
          </w:p>
        </w:tc>
      </w:tr>
      <w:tr w:rsidR="001D7C92" w:rsidRPr="006C771E" w14:paraId="2FF19789" w14:textId="77777777" w:rsidTr="006C771E">
        <w:trPr>
          <w:trHeight w:val="242"/>
          <w:jc w:val="center"/>
        </w:trPr>
        <w:tc>
          <w:tcPr>
            <w:tcW w:w="1108" w:type="dxa"/>
          </w:tcPr>
          <w:p w14:paraId="1D9573AD" w14:textId="0302FDE1" w:rsidR="001D7C92" w:rsidRPr="006C771E" w:rsidRDefault="001D7C92" w:rsidP="006C771E">
            <w:pPr>
              <w:jc w:val="center"/>
              <w:rPr>
                <w:sz w:val="20"/>
                <w:lang w:val="id"/>
              </w:rPr>
            </w:pPr>
            <w:r w:rsidRPr="006C771E">
              <w:rPr>
                <w:sz w:val="20"/>
                <w:lang w:val="id"/>
              </w:rPr>
              <w:t>Jul</w:t>
            </w:r>
            <w:r w:rsidR="00F01374">
              <w:rPr>
                <w:sz w:val="20"/>
                <w:lang w:val="id"/>
              </w:rPr>
              <w:t>y</w:t>
            </w:r>
          </w:p>
        </w:tc>
        <w:tc>
          <w:tcPr>
            <w:tcW w:w="1121" w:type="dxa"/>
          </w:tcPr>
          <w:p w14:paraId="09836B39" w14:textId="77777777" w:rsidR="001D7C92" w:rsidRPr="006C771E" w:rsidRDefault="001D7C92" w:rsidP="006C771E">
            <w:pPr>
              <w:jc w:val="center"/>
              <w:rPr>
                <w:sz w:val="20"/>
                <w:lang w:val="id"/>
              </w:rPr>
            </w:pPr>
            <w:r w:rsidRPr="006C771E">
              <w:rPr>
                <w:sz w:val="20"/>
                <w:lang w:val="id"/>
              </w:rPr>
              <w:t>1925</w:t>
            </w:r>
          </w:p>
        </w:tc>
        <w:tc>
          <w:tcPr>
            <w:tcW w:w="1085" w:type="dxa"/>
          </w:tcPr>
          <w:p w14:paraId="11B5261A" w14:textId="77777777" w:rsidR="001D7C92" w:rsidRPr="006C771E" w:rsidRDefault="001D7C92" w:rsidP="006C771E">
            <w:pPr>
              <w:jc w:val="center"/>
              <w:rPr>
                <w:sz w:val="20"/>
                <w:lang w:val="id"/>
              </w:rPr>
            </w:pPr>
            <w:r w:rsidRPr="006C771E">
              <w:rPr>
                <w:sz w:val="20"/>
                <w:lang w:val="id"/>
              </w:rPr>
              <w:t>297</w:t>
            </w:r>
          </w:p>
        </w:tc>
        <w:tc>
          <w:tcPr>
            <w:tcW w:w="1113" w:type="dxa"/>
          </w:tcPr>
          <w:p w14:paraId="6D83765B" w14:textId="77777777" w:rsidR="001D7C92" w:rsidRPr="006C771E" w:rsidRDefault="001D7C92" w:rsidP="006C771E">
            <w:pPr>
              <w:jc w:val="center"/>
              <w:rPr>
                <w:sz w:val="20"/>
                <w:lang w:val="id"/>
              </w:rPr>
            </w:pPr>
            <w:r w:rsidRPr="006C771E">
              <w:rPr>
                <w:sz w:val="20"/>
                <w:lang w:val="id"/>
              </w:rPr>
              <w:t>0,04</w:t>
            </w:r>
          </w:p>
        </w:tc>
        <w:tc>
          <w:tcPr>
            <w:tcW w:w="1005" w:type="dxa"/>
          </w:tcPr>
          <w:p w14:paraId="676062C3" w14:textId="77777777" w:rsidR="001D7C92" w:rsidRPr="006C771E" w:rsidRDefault="001D7C92" w:rsidP="006C771E">
            <w:pPr>
              <w:jc w:val="center"/>
              <w:rPr>
                <w:sz w:val="20"/>
                <w:lang w:val="id"/>
              </w:rPr>
            </w:pPr>
            <w:r w:rsidRPr="006C771E">
              <w:rPr>
                <w:sz w:val="20"/>
                <w:lang w:val="id"/>
              </w:rPr>
              <w:t>0,077</w:t>
            </w:r>
          </w:p>
        </w:tc>
        <w:tc>
          <w:tcPr>
            <w:tcW w:w="1041" w:type="dxa"/>
          </w:tcPr>
          <w:p w14:paraId="77B9CDA5" w14:textId="77777777" w:rsidR="001D7C92" w:rsidRPr="006C771E" w:rsidRDefault="001D7C92" w:rsidP="006C771E">
            <w:pPr>
              <w:jc w:val="center"/>
              <w:rPr>
                <w:sz w:val="20"/>
                <w:lang w:val="id"/>
              </w:rPr>
            </w:pPr>
            <w:r w:rsidRPr="006C771E">
              <w:rPr>
                <w:sz w:val="20"/>
                <w:lang w:val="id"/>
              </w:rPr>
              <w:t>0,092</w:t>
            </w:r>
          </w:p>
        </w:tc>
        <w:tc>
          <w:tcPr>
            <w:tcW w:w="1033" w:type="dxa"/>
          </w:tcPr>
          <w:p w14:paraId="2E1327FB" w14:textId="77777777" w:rsidR="001D7C92" w:rsidRPr="006C771E" w:rsidRDefault="001D7C92" w:rsidP="006C771E">
            <w:pPr>
              <w:jc w:val="center"/>
              <w:rPr>
                <w:sz w:val="20"/>
                <w:lang w:val="id"/>
              </w:rPr>
            </w:pPr>
            <w:r w:rsidRPr="006C771E">
              <w:rPr>
                <w:sz w:val="20"/>
                <w:lang w:val="id"/>
              </w:rPr>
              <w:t>0,062</w:t>
            </w:r>
          </w:p>
        </w:tc>
      </w:tr>
      <w:tr w:rsidR="001D7C92" w:rsidRPr="006C771E" w14:paraId="4132C5A8" w14:textId="77777777" w:rsidTr="006C771E">
        <w:trPr>
          <w:trHeight w:val="237"/>
          <w:jc w:val="center"/>
        </w:trPr>
        <w:tc>
          <w:tcPr>
            <w:tcW w:w="1108" w:type="dxa"/>
          </w:tcPr>
          <w:p w14:paraId="624F23F5" w14:textId="77777777" w:rsidR="001D7C92" w:rsidRPr="00F01374" w:rsidRDefault="001D7C92" w:rsidP="006C771E">
            <w:pPr>
              <w:jc w:val="center"/>
              <w:rPr>
                <w:b/>
                <w:bCs/>
                <w:sz w:val="20"/>
                <w:lang w:val="id"/>
              </w:rPr>
            </w:pPr>
            <w:r w:rsidRPr="00F01374">
              <w:rPr>
                <w:b/>
                <w:bCs/>
                <w:sz w:val="20"/>
                <w:lang w:val="id"/>
              </w:rPr>
              <w:t>Total</w:t>
            </w:r>
          </w:p>
        </w:tc>
        <w:tc>
          <w:tcPr>
            <w:tcW w:w="1121" w:type="dxa"/>
          </w:tcPr>
          <w:p w14:paraId="112348E5" w14:textId="77777777" w:rsidR="001D7C92" w:rsidRPr="006C771E" w:rsidRDefault="001D7C92" w:rsidP="006C771E">
            <w:pPr>
              <w:jc w:val="center"/>
              <w:rPr>
                <w:sz w:val="20"/>
                <w:lang w:val="id"/>
              </w:rPr>
            </w:pPr>
            <w:r w:rsidRPr="006C771E">
              <w:rPr>
                <w:sz w:val="20"/>
                <w:lang w:val="id"/>
              </w:rPr>
              <w:t>19804</w:t>
            </w:r>
          </w:p>
        </w:tc>
        <w:tc>
          <w:tcPr>
            <w:tcW w:w="1085" w:type="dxa"/>
          </w:tcPr>
          <w:p w14:paraId="11B03955" w14:textId="77777777" w:rsidR="001D7C92" w:rsidRPr="006C771E" w:rsidRDefault="001D7C92" w:rsidP="006C771E">
            <w:pPr>
              <w:jc w:val="center"/>
              <w:rPr>
                <w:sz w:val="20"/>
                <w:lang w:val="id"/>
              </w:rPr>
            </w:pPr>
            <w:r w:rsidRPr="006C771E">
              <w:rPr>
                <w:sz w:val="20"/>
                <w:lang w:val="id"/>
              </w:rPr>
              <w:t>1533</w:t>
            </w:r>
          </w:p>
        </w:tc>
        <w:tc>
          <w:tcPr>
            <w:tcW w:w="4192" w:type="dxa"/>
            <w:gridSpan w:val="4"/>
            <w:tcBorders>
              <w:bottom w:val="nil"/>
              <w:right w:val="nil"/>
            </w:tcBorders>
          </w:tcPr>
          <w:p w14:paraId="309437F0" w14:textId="77777777" w:rsidR="001D7C92" w:rsidRPr="006C771E" w:rsidRDefault="001D7C92" w:rsidP="006C771E">
            <w:pPr>
              <w:jc w:val="center"/>
              <w:rPr>
                <w:sz w:val="20"/>
                <w:lang w:val="id"/>
              </w:rPr>
            </w:pPr>
          </w:p>
        </w:tc>
      </w:tr>
    </w:tbl>
    <w:p w14:paraId="53D5A535" w14:textId="7C8E53F9" w:rsidR="001D7C92" w:rsidRPr="001D7C92" w:rsidRDefault="001D7C92" w:rsidP="006C771E">
      <w:pPr>
        <w:pStyle w:val="Paragraph"/>
        <w:ind w:firstLine="0"/>
        <w:rPr>
          <w:color w:val="333333"/>
          <w:lang w:val="id"/>
        </w:rPr>
      </w:pPr>
      <w:r w:rsidRPr="001D7C92">
        <w:rPr>
          <w:noProof/>
          <w:color w:val="333333"/>
        </w:rPr>
        <mc:AlternateContent>
          <mc:Choice Requires="wpg">
            <w:drawing>
              <wp:anchor distT="0" distB="0" distL="0" distR="0" simplePos="0" relativeHeight="251663872" behindDoc="1" locked="0" layoutInCell="1" allowOverlap="1" wp14:anchorId="13987B19" wp14:editId="005B6369">
                <wp:simplePos x="0" y="0"/>
                <wp:positionH relativeFrom="page">
                  <wp:posOffset>2162175</wp:posOffset>
                </wp:positionH>
                <wp:positionV relativeFrom="paragraph">
                  <wp:posOffset>203200</wp:posOffset>
                </wp:positionV>
                <wp:extent cx="3599815" cy="2159635"/>
                <wp:effectExtent l="0" t="0" r="19685" b="12065"/>
                <wp:wrapTopAndBottom/>
                <wp:docPr id="300" name="Group 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9815" cy="2159635"/>
                          <a:chOff x="3402" y="316"/>
                          <a:chExt cx="5669" cy="3401"/>
                        </a:xfrm>
                      </wpg:grpSpPr>
                      <wps:wsp>
                        <wps:cNvPr id="301" name="AutoShape 326"/>
                        <wps:cNvSpPr>
                          <a:spLocks/>
                        </wps:cNvSpPr>
                        <wps:spPr bwMode="auto">
                          <a:xfrm>
                            <a:off x="4000" y="1084"/>
                            <a:ext cx="4851" cy="1467"/>
                          </a:xfrm>
                          <a:custGeom>
                            <a:avLst/>
                            <a:gdLst>
                              <a:gd name="T0" fmla="+- 0 4000 4000"/>
                              <a:gd name="T1" fmla="*/ T0 w 4851"/>
                              <a:gd name="T2" fmla="+- 0 2551 1084"/>
                              <a:gd name="T3" fmla="*/ 2551 h 1467"/>
                              <a:gd name="T4" fmla="+- 0 8851 4000"/>
                              <a:gd name="T5" fmla="*/ T4 w 4851"/>
                              <a:gd name="T6" fmla="+- 0 2551 1084"/>
                              <a:gd name="T7" fmla="*/ 2551 h 1467"/>
                              <a:gd name="T8" fmla="+- 0 4000 4000"/>
                              <a:gd name="T9" fmla="*/ T8 w 4851"/>
                              <a:gd name="T10" fmla="+- 0 2259 1084"/>
                              <a:gd name="T11" fmla="*/ 2259 h 1467"/>
                              <a:gd name="T12" fmla="+- 0 8851 4000"/>
                              <a:gd name="T13" fmla="*/ T12 w 4851"/>
                              <a:gd name="T14" fmla="+- 0 2259 1084"/>
                              <a:gd name="T15" fmla="*/ 2259 h 1467"/>
                              <a:gd name="T16" fmla="+- 0 4000 4000"/>
                              <a:gd name="T17" fmla="*/ T16 w 4851"/>
                              <a:gd name="T18" fmla="+- 0 1963 1084"/>
                              <a:gd name="T19" fmla="*/ 1963 h 1467"/>
                              <a:gd name="T20" fmla="+- 0 8851 4000"/>
                              <a:gd name="T21" fmla="*/ T20 w 4851"/>
                              <a:gd name="T22" fmla="+- 0 1963 1084"/>
                              <a:gd name="T23" fmla="*/ 1963 h 1467"/>
                              <a:gd name="T24" fmla="+- 0 4000 4000"/>
                              <a:gd name="T25" fmla="*/ T24 w 4851"/>
                              <a:gd name="T26" fmla="+- 0 1671 1084"/>
                              <a:gd name="T27" fmla="*/ 1671 h 1467"/>
                              <a:gd name="T28" fmla="+- 0 8851 4000"/>
                              <a:gd name="T29" fmla="*/ T28 w 4851"/>
                              <a:gd name="T30" fmla="+- 0 1671 1084"/>
                              <a:gd name="T31" fmla="*/ 1671 h 1467"/>
                              <a:gd name="T32" fmla="+- 0 4000 4000"/>
                              <a:gd name="T33" fmla="*/ T32 w 4851"/>
                              <a:gd name="T34" fmla="+- 0 1379 1084"/>
                              <a:gd name="T35" fmla="*/ 1379 h 1467"/>
                              <a:gd name="T36" fmla="+- 0 8851 4000"/>
                              <a:gd name="T37" fmla="*/ T36 w 4851"/>
                              <a:gd name="T38" fmla="+- 0 1379 1084"/>
                              <a:gd name="T39" fmla="*/ 1379 h 1467"/>
                              <a:gd name="T40" fmla="+- 0 4000 4000"/>
                              <a:gd name="T41" fmla="*/ T40 w 4851"/>
                              <a:gd name="T42" fmla="+- 0 1084 1084"/>
                              <a:gd name="T43" fmla="*/ 1084 h 1467"/>
                              <a:gd name="T44" fmla="+- 0 8851 4000"/>
                              <a:gd name="T45" fmla="*/ T44 w 4851"/>
                              <a:gd name="T46" fmla="+- 0 1084 1084"/>
                              <a:gd name="T47" fmla="*/ 1084 h 14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851" h="1467">
                                <a:moveTo>
                                  <a:pt x="0" y="1467"/>
                                </a:moveTo>
                                <a:lnTo>
                                  <a:pt x="4851" y="1467"/>
                                </a:lnTo>
                                <a:moveTo>
                                  <a:pt x="0" y="1175"/>
                                </a:moveTo>
                                <a:lnTo>
                                  <a:pt x="4851" y="1175"/>
                                </a:lnTo>
                                <a:moveTo>
                                  <a:pt x="0" y="879"/>
                                </a:moveTo>
                                <a:lnTo>
                                  <a:pt x="4851" y="879"/>
                                </a:lnTo>
                                <a:moveTo>
                                  <a:pt x="0" y="587"/>
                                </a:moveTo>
                                <a:lnTo>
                                  <a:pt x="4851" y="587"/>
                                </a:lnTo>
                                <a:moveTo>
                                  <a:pt x="0" y="295"/>
                                </a:moveTo>
                                <a:lnTo>
                                  <a:pt x="4851" y="295"/>
                                </a:lnTo>
                                <a:moveTo>
                                  <a:pt x="0" y="0"/>
                                </a:moveTo>
                                <a:lnTo>
                                  <a:pt x="4851" y="0"/>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2" name="Picture 32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4280" y="1127"/>
                            <a:ext cx="4289" cy="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3" name="Picture 3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4280" y="1907"/>
                            <a:ext cx="4289"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4" name="Picture 3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280" y="1543"/>
                            <a:ext cx="4289"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5" name="Picture 3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280" y="2063"/>
                            <a:ext cx="4289"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6" name="Freeform 331"/>
                        <wps:cNvSpPr>
                          <a:spLocks/>
                        </wps:cNvSpPr>
                        <wps:spPr bwMode="auto">
                          <a:xfrm>
                            <a:off x="4404" y="1219"/>
                            <a:ext cx="4043" cy="1385"/>
                          </a:xfrm>
                          <a:custGeom>
                            <a:avLst/>
                            <a:gdLst>
                              <a:gd name="T0" fmla="+- 0 4404 4404"/>
                              <a:gd name="T1" fmla="*/ T0 w 4043"/>
                              <a:gd name="T2" fmla="+- 0 1219 1219"/>
                              <a:gd name="T3" fmla="*/ 1219 h 1385"/>
                              <a:gd name="T4" fmla="+- 0 5212 4404"/>
                              <a:gd name="T5" fmla="*/ T4 w 4043"/>
                              <a:gd name="T6" fmla="+- 0 2083 1219"/>
                              <a:gd name="T7" fmla="*/ 2083 h 1385"/>
                              <a:gd name="T8" fmla="+- 0 6020 4404"/>
                              <a:gd name="T9" fmla="*/ T8 w 4043"/>
                              <a:gd name="T10" fmla="+- 0 1951 1219"/>
                              <a:gd name="T11" fmla="*/ 1951 h 1385"/>
                              <a:gd name="T12" fmla="+- 0 6828 4404"/>
                              <a:gd name="T13" fmla="*/ T12 w 4043"/>
                              <a:gd name="T14" fmla="+- 0 2603 1219"/>
                              <a:gd name="T15" fmla="*/ 2603 h 1385"/>
                              <a:gd name="T16" fmla="+- 0 7640 4404"/>
                              <a:gd name="T17" fmla="*/ T16 w 4043"/>
                              <a:gd name="T18" fmla="+- 0 1975 1219"/>
                              <a:gd name="T19" fmla="*/ 1975 h 1385"/>
                              <a:gd name="T20" fmla="+- 0 8447 4404"/>
                              <a:gd name="T21" fmla="*/ T20 w 4043"/>
                              <a:gd name="T22" fmla="+- 0 2599 1219"/>
                              <a:gd name="T23" fmla="*/ 2599 h 1385"/>
                            </a:gdLst>
                            <a:ahLst/>
                            <a:cxnLst>
                              <a:cxn ang="0">
                                <a:pos x="T1" y="T3"/>
                              </a:cxn>
                              <a:cxn ang="0">
                                <a:pos x="T5" y="T7"/>
                              </a:cxn>
                              <a:cxn ang="0">
                                <a:pos x="T9" y="T11"/>
                              </a:cxn>
                              <a:cxn ang="0">
                                <a:pos x="T13" y="T15"/>
                              </a:cxn>
                              <a:cxn ang="0">
                                <a:pos x="T17" y="T19"/>
                              </a:cxn>
                              <a:cxn ang="0">
                                <a:pos x="T21" y="T23"/>
                              </a:cxn>
                            </a:cxnLst>
                            <a:rect l="0" t="0" r="r" b="b"/>
                            <a:pathLst>
                              <a:path w="4043" h="1385">
                                <a:moveTo>
                                  <a:pt x="0" y="0"/>
                                </a:moveTo>
                                <a:lnTo>
                                  <a:pt x="808" y="864"/>
                                </a:lnTo>
                                <a:lnTo>
                                  <a:pt x="1616" y="732"/>
                                </a:lnTo>
                                <a:lnTo>
                                  <a:pt x="2424" y="1384"/>
                                </a:lnTo>
                                <a:lnTo>
                                  <a:pt x="3236" y="756"/>
                                </a:lnTo>
                                <a:lnTo>
                                  <a:pt x="4043" y="1380"/>
                                </a:lnTo>
                              </a:path>
                            </a:pathLst>
                          </a:custGeom>
                          <a:noFill/>
                          <a:ln w="34925">
                            <a:solidFill>
                              <a:srgbClr val="4471C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7" name="Freeform 332"/>
                        <wps:cNvSpPr>
                          <a:spLocks/>
                        </wps:cNvSpPr>
                        <wps:spPr bwMode="auto">
                          <a:xfrm>
                            <a:off x="4404" y="2002"/>
                            <a:ext cx="4043" cy="2"/>
                          </a:xfrm>
                          <a:custGeom>
                            <a:avLst/>
                            <a:gdLst>
                              <a:gd name="T0" fmla="+- 0 4404 4404"/>
                              <a:gd name="T1" fmla="*/ T0 w 4043"/>
                              <a:gd name="T2" fmla="+- 0 5212 4404"/>
                              <a:gd name="T3" fmla="*/ T2 w 4043"/>
                              <a:gd name="T4" fmla="+- 0 6020 4404"/>
                              <a:gd name="T5" fmla="*/ T4 w 4043"/>
                              <a:gd name="T6" fmla="+- 0 6828 4404"/>
                              <a:gd name="T7" fmla="*/ T6 w 4043"/>
                              <a:gd name="T8" fmla="+- 0 7640 4404"/>
                              <a:gd name="T9" fmla="*/ T8 w 4043"/>
                              <a:gd name="T10" fmla="+- 0 8447 4404"/>
                              <a:gd name="T11" fmla="*/ T10 w 4043"/>
                            </a:gdLst>
                            <a:ahLst/>
                            <a:cxnLst>
                              <a:cxn ang="0">
                                <a:pos x="T1" y="0"/>
                              </a:cxn>
                              <a:cxn ang="0">
                                <a:pos x="T3" y="0"/>
                              </a:cxn>
                              <a:cxn ang="0">
                                <a:pos x="T5" y="0"/>
                              </a:cxn>
                              <a:cxn ang="0">
                                <a:pos x="T7" y="0"/>
                              </a:cxn>
                              <a:cxn ang="0">
                                <a:pos x="T9" y="0"/>
                              </a:cxn>
                              <a:cxn ang="0">
                                <a:pos x="T11" y="0"/>
                              </a:cxn>
                            </a:cxnLst>
                            <a:rect l="0" t="0" r="r" b="b"/>
                            <a:pathLst>
                              <a:path w="4043">
                                <a:moveTo>
                                  <a:pt x="0" y="0"/>
                                </a:moveTo>
                                <a:lnTo>
                                  <a:pt x="808" y="0"/>
                                </a:lnTo>
                                <a:lnTo>
                                  <a:pt x="1616" y="0"/>
                                </a:lnTo>
                                <a:lnTo>
                                  <a:pt x="2424" y="0"/>
                                </a:lnTo>
                                <a:lnTo>
                                  <a:pt x="3236" y="0"/>
                                </a:lnTo>
                                <a:lnTo>
                                  <a:pt x="4043" y="0"/>
                                </a:lnTo>
                              </a:path>
                            </a:pathLst>
                          </a:custGeom>
                          <a:noFill/>
                          <a:ln w="349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333"/>
                        <wps:cNvSpPr>
                          <a:spLocks/>
                        </wps:cNvSpPr>
                        <wps:spPr bwMode="auto">
                          <a:xfrm>
                            <a:off x="4404" y="1638"/>
                            <a:ext cx="4043" cy="208"/>
                          </a:xfrm>
                          <a:custGeom>
                            <a:avLst/>
                            <a:gdLst>
                              <a:gd name="T0" fmla="+- 0 4404 4404"/>
                              <a:gd name="T1" fmla="*/ T0 w 4043"/>
                              <a:gd name="T2" fmla="+- 0 1783 1638"/>
                              <a:gd name="T3" fmla="*/ 1783 h 208"/>
                              <a:gd name="T4" fmla="+- 0 5212 4404"/>
                              <a:gd name="T5" fmla="*/ T4 w 4043"/>
                              <a:gd name="T6" fmla="+- 0 1811 1638"/>
                              <a:gd name="T7" fmla="*/ 1811 h 208"/>
                              <a:gd name="T8" fmla="+- 0 6020 4404"/>
                              <a:gd name="T9" fmla="*/ T8 w 4043"/>
                              <a:gd name="T10" fmla="+- 0 1846 1638"/>
                              <a:gd name="T11" fmla="*/ 1846 h 208"/>
                              <a:gd name="T12" fmla="+- 0 6828 4404"/>
                              <a:gd name="T13" fmla="*/ T12 w 4043"/>
                              <a:gd name="T14" fmla="+- 0 1638 1638"/>
                              <a:gd name="T15" fmla="*/ 1638 h 208"/>
                              <a:gd name="T16" fmla="+- 0 7640 4404"/>
                              <a:gd name="T17" fmla="*/ T16 w 4043"/>
                              <a:gd name="T18" fmla="+- 0 1807 1638"/>
                              <a:gd name="T19" fmla="*/ 1807 h 208"/>
                              <a:gd name="T20" fmla="+- 0 8447 4404"/>
                              <a:gd name="T21" fmla="*/ T20 w 4043"/>
                              <a:gd name="T22" fmla="+- 0 1783 1638"/>
                              <a:gd name="T23" fmla="*/ 1783 h 208"/>
                            </a:gdLst>
                            <a:ahLst/>
                            <a:cxnLst>
                              <a:cxn ang="0">
                                <a:pos x="T1" y="T3"/>
                              </a:cxn>
                              <a:cxn ang="0">
                                <a:pos x="T5" y="T7"/>
                              </a:cxn>
                              <a:cxn ang="0">
                                <a:pos x="T9" y="T11"/>
                              </a:cxn>
                              <a:cxn ang="0">
                                <a:pos x="T13" y="T15"/>
                              </a:cxn>
                              <a:cxn ang="0">
                                <a:pos x="T17" y="T19"/>
                              </a:cxn>
                              <a:cxn ang="0">
                                <a:pos x="T21" y="T23"/>
                              </a:cxn>
                            </a:cxnLst>
                            <a:rect l="0" t="0" r="r" b="b"/>
                            <a:pathLst>
                              <a:path w="4043" h="208">
                                <a:moveTo>
                                  <a:pt x="0" y="145"/>
                                </a:moveTo>
                                <a:lnTo>
                                  <a:pt x="808" y="173"/>
                                </a:lnTo>
                                <a:lnTo>
                                  <a:pt x="1616" y="208"/>
                                </a:lnTo>
                                <a:lnTo>
                                  <a:pt x="2424" y="0"/>
                                </a:lnTo>
                                <a:lnTo>
                                  <a:pt x="3236" y="169"/>
                                </a:lnTo>
                                <a:lnTo>
                                  <a:pt x="4043" y="145"/>
                                </a:lnTo>
                              </a:path>
                            </a:pathLst>
                          </a:custGeom>
                          <a:noFill/>
                          <a:ln w="34925">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Freeform 334"/>
                        <wps:cNvSpPr>
                          <a:spLocks/>
                        </wps:cNvSpPr>
                        <wps:spPr bwMode="auto">
                          <a:xfrm>
                            <a:off x="4404" y="2158"/>
                            <a:ext cx="4043" cy="208"/>
                          </a:xfrm>
                          <a:custGeom>
                            <a:avLst/>
                            <a:gdLst>
                              <a:gd name="T0" fmla="+- 0 4404 4404"/>
                              <a:gd name="T1" fmla="*/ T0 w 4043"/>
                              <a:gd name="T2" fmla="+- 0 2223 2158"/>
                              <a:gd name="T3" fmla="*/ 2223 h 208"/>
                              <a:gd name="T4" fmla="+- 0 5212 4404"/>
                              <a:gd name="T5" fmla="*/ T4 w 4043"/>
                              <a:gd name="T6" fmla="+- 0 2195 2158"/>
                              <a:gd name="T7" fmla="*/ 2195 h 208"/>
                              <a:gd name="T8" fmla="+- 0 6020 4404"/>
                              <a:gd name="T9" fmla="*/ T8 w 4043"/>
                              <a:gd name="T10" fmla="+- 0 2158 2158"/>
                              <a:gd name="T11" fmla="*/ 2158 h 208"/>
                              <a:gd name="T12" fmla="+- 0 6828 4404"/>
                              <a:gd name="T13" fmla="*/ T12 w 4043"/>
                              <a:gd name="T14" fmla="+- 0 2366 2158"/>
                              <a:gd name="T15" fmla="*/ 2366 h 208"/>
                              <a:gd name="T16" fmla="+- 0 7640 4404"/>
                              <a:gd name="T17" fmla="*/ T16 w 4043"/>
                              <a:gd name="T18" fmla="+- 0 2199 2158"/>
                              <a:gd name="T19" fmla="*/ 2199 h 208"/>
                              <a:gd name="T20" fmla="+- 0 8447 4404"/>
                              <a:gd name="T21" fmla="*/ T20 w 4043"/>
                              <a:gd name="T22" fmla="+- 0 2223 2158"/>
                              <a:gd name="T23" fmla="*/ 2223 h 208"/>
                            </a:gdLst>
                            <a:ahLst/>
                            <a:cxnLst>
                              <a:cxn ang="0">
                                <a:pos x="T1" y="T3"/>
                              </a:cxn>
                              <a:cxn ang="0">
                                <a:pos x="T5" y="T7"/>
                              </a:cxn>
                              <a:cxn ang="0">
                                <a:pos x="T9" y="T11"/>
                              </a:cxn>
                              <a:cxn ang="0">
                                <a:pos x="T13" y="T15"/>
                              </a:cxn>
                              <a:cxn ang="0">
                                <a:pos x="T17" y="T19"/>
                              </a:cxn>
                              <a:cxn ang="0">
                                <a:pos x="T21" y="T23"/>
                              </a:cxn>
                            </a:cxnLst>
                            <a:rect l="0" t="0" r="r" b="b"/>
                            <a:pathLst>
                              <a:path w="4043" h="208">
                                <a:moveTo>
                                  <a:pt x="0" y="65"/>
                                </a:moveTo>
                                <a:lnTo>
                                  <a:pt x="808" y="37"/>
                                </a:lnTo>
                                <a:lnTo>
                                  <a:pt x="1616" y="0"/>
                                </a:lnTo>
                                <a:lnTo>
                                  <a:pt x="2424" y="208"/>
                                </a:lnTo>
                                <a:lnTo>
                                  <a:pt x="3236" y="41"/>
                                </a:lnTo>
                                <a:lnTo>
                                  <a:pt x="4043" y="65"/>
                                </a:lnTo>
                              </a:path>
                            </a:pathLst>
                          </a:custGeom>
                          <a:noFill/>
                          <a:ln w="34925">
                            <a:solidFill>
                              <a:srgbClr val="FFC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 name="Line 335"/>
                        <wps:cNvCnPr>
                          <a:cxnSpLocks noChangeShapeType="1"/>
                        </wps:cNvCnPr>
                        <wps:spPr bwMode="auto">
                          <a:xfrm>
                            <a:off x="4000" y="2844"/>
                            <a:ext cx="4851" cy="0"/>
                          </a:xfrm>
                          <a:prstGeom prst="line">
                            <a:avLst/>
                          </a:prstGeom>
                          <a:noFill/>
                          <a:ln w="12700">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311" name="Line 336"/>
                        <wps:cNvCnPr>
                          <a:cxnSpLocks noChangeShapeType="1"/>
                        </wps:cNvCnPr>
                        <wps:spPr bwMode="auto">
                          <a:xfrm>
                            <a:off x="4082" y="3439"/>
                            <a:ext cx="384" cy="0"/>
                          </a:xfrm>
                          <a:prstGeom prst="line">
                            <a:avLst/>
                          </a:prstGeom>
                          <a:noFill/>
                          <a:ln w="34925">
                            <a:solidFill>
                              <a:srgbClr val="4471C4"/>
                            </a:solidFill>
                            <a:prstDash val="solid"/>
                            <a:round/>
                            <a:headEnd/>
                            <a:tailEnd/>
                          </a:ln>
                          <a:extLst>
                            <a:ext uri="{909E8E84-426E-40DD-AFC4-6F175D3DCCD1}">
                              <a14:hiddenFill xmlns:a14="http://schemas.microsoft.com/office/drawing/2010/main">
                                <a:noFill/>
                              </a14:hiddenFill>
                            </a:ext>
                          </a:extLst>
                        </wps:spPr>
                        <wps:bodyPr/>
                      </wps:wsp>
                      <wps:wsp>
                        <wps:cNvPr id="312" name="Line 337"/>
                        <wps:cNvCnPr>
                          <a:cxnSpLocks noChangeShapeType="1"/>
                        </wps:cNvCnPr>
                        <wps:spPr bwMode="auto">
                          <a:xfrm>
                            <a:off x="5830" y="3439"/>
                            <a:ext cx="384" cy="0"/>
                          </a:xfrm>
                          <a:prstGeom prst="line">
                            <a:avLst/>
                          </a:prstGeom>
                          <a:noFill/>
                          <a:ln w="34925">
                            <a:solidFill>
                              <a:srgbClr val="EC7C30"/>
                            </a:solidFill>
                            <a:prstDash val="solid"/>
                            <a:round/>
                            <a:headEnd/>
                            <a:tailEnd/>
                          </a:ln>
                          <a:extLst>
                            <a:ext uri="{909E8E84-426E-40DD-AFC4-6F175D3DCCD1}">
                              <a14:hiddenFill xmlns:a14="http://schemas.microsoft.com/office/drawing/2010/main">
                                <a:noFill/>
                              </a14:hiddenFill>
                            </a:ext>
                          </a:extLst>
                        </wps:spPr>
                        <wps:bodyPr/>
                      </wps:wsp>
                      <wps:wsp>
                        <wps:cNvPr id="313" name="Line 338"/>
                        <wps:cNvCnPr>
                          <a:cxnSpLocks noChangeShapeType="1"/>
                        </wps:cNvCnPr>
                        <wps:spPr bwMode="auto">
                          <a:xfrm>
                            <a:off x="6698" y="3439"/>
                            <a:ext cx="384" cy="0"/>
                          </a:xfrm>
                          <a:prstGeom prst="line">
                            <a:avLst/>
                          </a:prstGeom>
                          <a:noFill/>
                          <a:ln w="34925">
                            <a:solidFill>
                              <a:srgbClr val="A4A4A4"/>
                            </a:solidFill>
                            <a:prstDash val="solid"/>
                            <a:round/>
                            <a:headEnd/>
                            <a:tailEnd/>
                          </a:ln>
                          <a:extLst>
                            <a:ext uri="{909E8E84-426E-40DD-AFC4-6F175D3DCCD1}">
                              <a14:hiddenFill xmlns:a14="http://schemas.microsoft.com/office/drawing/2010/main">
                                <a:noFill/>
                              </a14:hiddenFill>
                            </a:ext>
                          </a:extLst>
                        </wps:spPr>
                        <wps:bodyPr/>
                      </wps:wsp>
                      <wps:wsp>
                        <wps:cNvPr id="314" name="Line 339"/>
                        <wps:cNvCnPr>
                          <a:cxnSpLocks noChangeShapeType="1"/>
                        </wps:cNvCnPr>
                        <wps:spPr bwMode="auto">
                          <a:xfrm>
                            <a:off x="7697" y="3439"/>
                            <a:ext cx="384" cy="0"/>
                          </a:xfrm>
                          <a:prstGeom prst="line">
                            <a:avLst/>
                          </a:prstGeom>
                          <a:noFill/>
                          <a:ln w="34925">
                            <a:solidFill>
                              <a:srgbClr val="FFC000"/>
                            </a:solidFill>
                            <a:prstDash val="solid"/>
                            <a:round/>
                            <a:headEnd/>
                            <a:tailEnd/>
                          </a:ln>
                          <a:extLst>
                            <a:ext uri="{909E8E84-426E-40DD-AFC4-6F175D3DCCD1}">
                              <a14:hiddenFill xmlns:a14="http://schemas.microsoft.com/office/drawing/2010/main">
                                <a:noFill/>
                              </a14:hiddenFill>
                            </a:ext>
                          </a:extLst>
                        </wps:spPr>
                        <wps:bodyPr/>
                      </wps:wsp>
                      <wps:wsp>
                        <wps:cNvPr id="315" name="Freeform 340"/>
                        <wps:cNvSpPr>
                          <a:spLocks/>
                        </wps:cNvSpPr>
                        <wps:spPr bwMode="auto">
                          <a:xfrm>
                            <a:off x="3402" y="316"/>
                            <a:ext cx="5669" cy="3401"/>
                          </a:xfrm>
                          <a:custGeom>
                            <a:avLst/>
                            <a:gdLst>
                              <a:gd name="T0" fmla="+- 0 3402 3402"/>
                              <a:gd name="T1" fmla="*/ T0 w 5669"/>
                              <a:gd name="T2" fmla="+- 0 516 316"/>
                              <a:gd name="T3" fmla="*/ 516 h 3401"/>
                              <a:gd name="T4" fmla="+- 0 3418 3402"/>
                              <a:gd name="T5" fmla="*/ T4 w 5669"/>
                              <a:gd name="T6" fmla="+- 0 439 316"/>
                              <a:gd name="T7" fmla="*/ 439 h 3401"/>
                              <a:gd name="T8" fmla="+- 0 3461 3402"/>
                              <a:gd name="T9" fmla="*/ T8 w 5669"/>
                              <a:gd name="T10" fmla="+- 0 375 316"/>
                              <a:gd name="T11" fmla="*/ 375 h 3401"/>
                              <a:gd name="T12" fmla="+- 0 3524 3402"/>
                              <a:gd name="T13" fmla="*/ T12 w 5669"/>
                              <a:gd name="T14" fmla="+- 0 332 316"/>
                              <a:gd name="T15" fmla="*/ 332 h 3401"/>
                              <a:gd name="T16" fmla="+- 0 3602 3402"/>
                              <a:gd name="T17" fmla="*/ T16 w 5669"/>
                              <a:gd name="T18" fmla="+- 0 316 316"/>
                              <a:gd name="T19" fmla="*/ 316 h 3401"/>
                              <a:gd name="T20" fmla="+- 0 8871 3402"/>
                              <a:gd name="T21" fmla="*/ T20 w 5669"/>
                              <a:gd name="T22" fmla="+- 0 316 316"/>
                              <a:gd name="T23" fmla="*/ 316 h 3401"/>
                              <a:gd name="T24" fmla="+- 0 8949 3402"/>
                              <a:gd name="T25" fmla="*/ T24 w 5669"/>
                              <a:gd name="T26" fmla="+- 0 332 316"/>
                              <a:gd name="T27" fmla="*/ 332 h 3401"/>
                              <a:gd name="T28" fmla="+- 0 9012 3402"/>
                              <a:gd name="T29" fmla="*/ T28 w 5669"/>
                              <a:gd name="T30" fmla="+- 0 375 316"/>
                              <a:gd name="T31" fmla="*/ 375 h 3401"/>
                              <a:gd name="T32" fmla="+- 0 9055 3402"/>
                              <a:gd name="T33" fmla="*/ T32 w 5669"/>
                              <a:gd name="T34" fmla="+- 0 439 316"/>
                              <a:gd name="T35" fmla="*/ 439 h 3401"/>
                              <a:gd name="T36" fmla="+- 0 9071 3402"/>
                              <a:gd name="T37" fmla="*/ T36 w 5669"/>
                              <a:gd name="T38" fmla="+- 0 516 316"/>
                              <a:gd name="T39" fmla="*/ 516 h 3401"/>
                              <a:gd name="T40" fmla="+- 0 9071 3402"/>
                              <a:gd name="T41" fmla="*/ T40 w 5669"/>
                              <a:gd name="T42" fmla="+- 0 3517 316"/>
                              <a:gd name="T43" fmla="*/ 3517 h 3401"/>
                              <a:gd name="T44" fmla="+- 0 9055 3402"/>
                              <a:gd name="T45" fmla="*/ T44 w 5669"/>
                              <a:gd name="T46" fmla="+- 0 3595 316"/>
                              <a:gd name="T47" fmla="*/ 3595 h 3401"/>
                              <a:gd name="T48" fmla="+- 0 9012 3402"/>
                              <a:gd name="T49" fmla="*/ T48 w 5669"/>
                              <a:gd name="T50" fmla="+- 0 3659 316"/>
                              <a:gd name="T51" fmla="*/ 3659 h 3401"/>
                              <a:gd name="T52" fmla="+- 0 8949 3402"/>
                              <a:gd name="T53" fmla="*/ T52 w 5669"/>
                              <a:gd name="T54" fmla="+- 0 3702 316"/>
                              <a:gd name="T55" fmla="*/ 3702 h 3401"/>
                              <a:gd name="T56" fmla="+- 0 8871 3402"/>
                              <a:gd name="T57" fmla="*/ T56 w 5669"/>
                              <a:gd name="T58" fmla="+- 0 3717 316"/>
                              <a:gd name="T59" fmla="*/ 3717 h 3401"/>
                              <a:gd name="T60" fmla="+- 0 3602 3402"/>
                              <a:gd name="T61" fmla="*/ T60 w 5669"/>
                              <a:gd name="T62" fmla="+- 0 3717 316"/>
                              <a:gd name="T63" fmla="*/ 3717 h 3401"/>
                              <a:gd name="T64" fmla="+- 0 3524 3402"/>
                              <a:gd name="T65" fmla="*/ T64 w 5669"/>
                              <a:gd name="T66" fmla="+- 0 3702 316"/>
                              <a:gd name="T67" fmla="*/ 3702 h 3401"/>
                              <a:gd name="T68" fmla="+- 0 3461 3402"/>
                              <a:gd name="T69" fmla="*/ T68 w 5669"/>
                              <a:gd name="T70" fmla="+- 0 3659 316"/>
                              <a:gd name="T71" fmla="*/ 3659 h 3401"/>
                              <a:gd name="T72" fmla="+- 0 3418 3402"/>
                              <a:gd name="T73" fmla="*/ T72 w 5669"/>
                              <a:gd name="T74" fmla="+- 0 3595 316"/>
                              <a:gd name="T75" fmla="*/ 3595 h 3401"/>
                              <a:gd name="T76" fmla="+- 0 3402 3402"/>
                              <a:gd name="T77" fmla="*/ T76 w 5669"/>
                              <a:gd name="T78" fmla="+- 0 3517 316"/>
                              <a:gd name="T79" fmla="*/ 3517 h 3401"/>
                              <a:gd name="T80" fmla="+- 0 3402 3402"/>
                              <a:gd name="T81" fmla="*/ T80 w 5669"/>
                              <a:gd name="T82" fmla="+- 0 516 316"/>
                              <a:gd name="T83" fmla="*/ 516 h 34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69" h="3401">
                                <a:moveTo>
                                  <a:pt x="0" y="200"/>
                                </a:moveTo>
                                <a:lnTo>
                                  <a:pt x="16" y="123"/>
                                </a:lnTo>
                                <a:lnTo>
                                  <a:pt x="59" y="59"/>
                                </a:lnTo>
                                <a:lnTo>
                                  <a:pt x="122" y="16"/>
                                </a:lnTo>
                                <a:lnTo>
                                  <a:pt x="200" y="0"/>
                                </a:lnTo>
                                <a:lnTo>
                                  <a:pt x="5469" y="0"/>
                                </a:lnTo>
                                <a:lnTo>
                                  <a:pt x="5547" y="16"/>
                                </a:lnTo>
                                <a:lnTo>
                                  <a:pt x="5610" y="59"/>
                                </a:lnTo>
                                <a:lnTo>
                                  <a:pt x="5653" y="123"/>
                                </a:lnTo>
                                <a:lnTo>
                                  <a:pt x="5669" y="200"/>
                                </a:lnTo>
                                <a:lnTo>
                                  <a:pt x="5669" y="3201"/>
                                </a:lnTo>
                                <a:lnTo>
                                  <a:pt x="5653" y="3279"/>
                                </a:lnTo>
                                <a:lnTo>
                                  <a:pt x="5610" y="3343"/>
                                </a:lnTo>
                                <a:lnTo>
                                  <a:pt x="5547" y="3386"/>
                                </a:lnTo>
                                <a:lnTo>
                                  <a:pt x="5469" y="3401"/>
                                </a:lnTo>
                                <a:lnTo>
                                  <a:pt x="200" y="3401"/>
                                </a:lnTo>
                                <a:lnTo>
                                  <a:pt x="122" y="3386"/>
                                </a:lnTo>
                                <a:lnTo>
                                  <a:pt x="59" y="3343"/>
                                </a:lnTo>
                                <a:lnTo>
                                  <a:pt x="16" y="3279"/>
                                </a:lnTo>
                                <a:lnTo>
                                  <a:pt x="0" y="3201"/>
                                </a:lnTo>
                                <a:lnTo>
                                  <a:pt x="0" y="200"/>
                                </a:lnTo>
                                <a:close/>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Text Box 341"/>
                        <wps:cNvSpPr txBox="1">
                          <a:spLocks noChangeArrowheads="1"/>
                        </wps:cNvSpPr>
                        <wps:spPr bwMode="auto">
                          <a:xfrm>
                            <a:off x="4502" y="482"/>
                            <a:ext cx="3496" cy="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D78197" w14:textId="7917D874" w:rsidR="007A6A53" w:rsidRPr="00F01374" w:rsidRDefault="00F01374" w:rsidP="001D7C92">
                              <w:pPr>
                                <w:spacing w:line="354" w:lineRule="exact"/>
                                <w:rPr>
                                  <w:bCs/>
                                  <w:iCs/>
                                  <w:sz w:val="32"/>
                                </w:rPr>
                              </w:pPr>
                              <w:r w:rsidRPr="00F01374">
                                <w:rPr>
                                  <w:bCs/>
                                  <w:iCs/>
                                  <w:color w:val="585858"/>
                                  <w:sz w:val="32"/>
                                </w:rPr>
                                <w:t>P-Chart Before Revis</w:t>
                              </w:r>
                              <w:r>
                                <w:rPr>
                                  <w:bCs/>
                                  <w:iCs/>
                                  <w:color w:val="585858"/>
                                  <w:sz w:val="32"/>
                                </w:rPr>
                                <w:t>ed</w:t>
                              </w:r>
                            </w:p>
                          </w:txbxContent>
                        </wps:txbx>
                        <wps:bodyPr rot="0" vert="horz" wrap="square" lIns="0" tIns="0" rIns="0" bIns="0" anchor="t" anchorCtr="0" upright="1">
                          <a:noAutofit/>
                        </wps:bodyPr>
                      </wps:wsp>
                      <wps:wsp>
                        <wps:cNvPr id="317" name="Text Box 342"/>
                        <wps:cNvSpPr txBox="1">
                          <a:spLocks noChangeArrowheads="1"/>
                        </wps:cNvSpPr>
                        <wps:spPr bwMode="auto">
                          <a:xfrm>
                            <a:off x="3533" y="980"/>
                            <a:ext cx="334" cy="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936F4B" w14:textId="77777777" w:rsidR="007A6A53" w:rsidRDefault="007A6A53" w:rsidP="001D7C92">
                              <w:pPr>
                                <w:spacing w:line="199" w:lineRule="exact"/>
                                <w:rPr>
                                  <w:sz w:val="18"/>
                                </w:rPr>
                              </w:pPr>
                              <w:r>
                                <w:rPr>
                                  <w:color w:val="585858"/>
                                  <w:sz w:val="18"/>
                                </w:rPr>
                                <w:t>0,14</w:t>
                              </w:r>
                            </w:p>
                            <w:p w14:paraId="1121909A" w14:textId="77777777" w:rsidR="007A6A53" w:rsidRDefault="007A6A53" w:rsidP="001D7C92">
                              <w:pPr>
                                <w:spacing w:before="86"/>
                                <w:rPr>
                                  <w:sz w:val="18"/>
                                </w:rPr>
                              </w:pPr>
                              <w:r>
                                <w:rPr>
                                  <w:color w:val="585858"/>
                                  <w:sz w:val="18"/>
                                </w:rPr>
                                <w:t>0,12</w:t>
                              </w:r>
                            </w:p>
                            <w:p w14:paraId="4FB51D44" w14:textId="77777777" w:rsidR="007A6A53" w:rsidRDefault="007A6A53" w:rsidP="001D7C92">
                              <w:pPr>
                                <w:spacing w:before="87"/>
                                <w:rPr>
                                  <w:sz w:val="18"/>
                                </w:rPr>
                              </w:pPr>
                              <w:r>
                                <w:rPr>
                                  <w:color w:val="585858"/>
                                  <w:sz w:val="18"/>
                                </w:rPr>
                                <w:t>0,10</w:t>
                              </w:r>
                            </w:p>
                            <w:p w14:paraId="723091D1" w14:textId="77777777" w:rsidR="007A6A53" w:rsidRDefault="007A6A53" w:rsidP="001D7C92">
                              <w:pPr>
                                <w:spacing w:before="86"/>
                                <w:rPr>
                                  <w:sz w:val="18"/>
                                </w:rPr>
                              </w:pPr>
                              <w:r>
                                <w:rPr>
                                  <w:color w:val="585858"/>
                                  <w:sz w:val="18"/>
                                </w:rPr>
                                <w:t>0,08</w:t>
                              </w:r>
                            </w:p>
                            <w:p w14:paraId="4C56F024" w14:textId="77777777" w:rsidR="007A6A53" w:rsidRDefault="007A6A53" w:rsidP="001D7C92">
                              <w:pPr>
                                <w:spacing w:before="86"/>
                                <w:rPr>
                                  <w:sz w:val="18"/>
                                </w:rPr>
                              </w:pPr>
                              <w:r>
                                <w:rPr>
                                  <w:color w:val="585858"/>
                                  <w:sz w:val="18"/>
                                </w:rPr>
                                <w:t>0,06</w:t>
                              </w:r>
                            </w:p>
                            <w:p w14:paraId="3E47809A" w14:textId="77777777" w:rsidR="007A6A53" w:rsidRDefault="007A6A53" w:rsidP="001D7C92">
                              <w:pPr>
                                <w:spacing w:before="87"/>
                                <w:rPr>
                                  <w:sz w:val="18"/>
                                </w:rPr>
                              </w:pPr>
                              <w:r>
                                <w:rPr>
                                  <w:color w:val="585858"/>
                                  <w:sz w:val="18"/>
                                </w:rPr>
                                <w:t>0,04</w:t>
                              </w:r>
                            </w:p>
                            <w:p w14:paraId="581D6085" w14:textId="77777777" w:rsidR="007A6A53" w:rsidRDefault="007A6A53" w:rsidP="001D7C92">
                              <w:pPr>
                                <w:spacing w:before="86"/>
                                <w:rPr>
                                  <w:sz w:val="18"/>
                                </w:rPr>
                              </w:pPr>
                              <w:r>
                                <w:rPr>
                                  <w:color w:val="585858"/>
                                  <w:sz w:val="18"/>
                                </w:rPr>
                                <w:t>0,02</w:t>
                              </w:r>
                            </w:p>
                          </w:txbxContent>
                        </wps:txbx>
                        <wps:bodyPr rot="0" vert="horz" wrap="square" lIns="0" tIns="0" rIns="0" bIns="0" anchor="t" anchorCtr="0" upright="1">
                          <a:noAutofit/>
                        </wps:bodyPr>
                      </wps:wsp>
                      <wps:wsp>
                        <wps:cNvPr id="318" name="Text Box 343"/>
                        <wps:cNvSpPr txBox="1">
                          <a:spLocks noChangeArrowheads="1"/>
                        </wps:cNvSpPr>
                        <wps:spPr bwMode="auto">
                          <a:xfrm>
                            <a:off x="4360" y="295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CC094" w14:textId="77777777" w:rsidR="007A6A53" w:rsidRDefault="007A6A53" w:rsidP="001D7C92">
                              <w:pPr>
                                <w:spacing w:line="199" w:lineRule="exact"/>
                                <w:rPr>
                                  <w:sz w:val="18"/>
                                </w:rPr>
                              </w:pPr>
                              <w:r>
                                <w:rPr>
                                  <w:color w:val="585858"/>
                                  <w:sz w:val="18"/>
                                </w:rPr>
                                <w:t>1</w:t>
                              </w:r>
                            </w:p>
                          </w:txbxContent>
                        </wps:txbx>
                        <wps:bodyPr rot="0" vert="horz" wrap="square" lIns="0" tIns="0" rIns="0" bIns="0" anchor="t" anchorCtr="0" upright="1">
                          <a:noAutofit/>
                        </wps:bodyPr>
                      </wps:wsp>
                      <wps:wsp>
                        <wps:cNvPr id="319" name="Text Box 344"/>
                        <wps:cNvSpPr txBox="1">
                          <a:spLocks noChangeArrowheads="1"/>
                        </wps:cNvSpPr>
                        <wps:spPr bwMode="auto">
                          <a:xfrm>
                            <a:off x="5169" y="295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44EE0B" w14:textId="77777777" w:rsidR="007A6A53" w:rsidRDefault="007A6A53" w:rsidP="001D7C92">
                              <w:pPr>
                                <w:spacing w:line="199" w:lineRule="exact"/>
                                <w:rPr>
                                  <w:sz w:val="18"/>
                                </w:rPr>
                              </w:pPr>
                              <w:r>
                                <w:rPr>
                                  <w:color w:val="585858"/>
                                  <w:sz w:val="18"/>
                                </w:rPr>
                                <w:t>2</w:t>
                              </w:r>
                            </w:p>
                          </w:txbxContent>
                        </wps:txbx>
                        <wps:bodyPr rot="0" vert="horz" wrap="square" lIns="0" tIns="0" rIns="0" bIns="0" anchor="t" anchorCtr="0" upright="1">
                          <a:noAutofit/>
                        </wps:bodyPr>
                      </wps:wsp>
                      <wps:wsp>
                        <wps:cNvPr id="320" name="Text Box 345"/>
                        <wps:cNvSpPr txBox="1">
                          <a:spLocks noChangeArrowheads="1"/>
                        </wps:cNvSpPr>
                        <wps:spPr bwMode="auto">
                          <a:xfrm>
                            <a:off x="5978" y="295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CF4A3" w14:textId="77777777" w:rsidR="007A6A53" w:rsidRDefault="007A6A53" w:rsidP="001D7C92">
                              <w:pPr>
                                <w:spacing w:line="199" w:lineRule="exact"/>
                                <w:rPr>
                                  <w:sz w:val="18"/>
                                </w:rPr>
                              </w:pPr>
                              <w:r>
                                <w:rPr>
                                  <w:color w:val="585858"/>
                                  <w:sz w:val="18"/>
                                </w:rPr>
                                <w:t>3</w:t>
                              </w:r>
                            </w:p>
                          </w:txbxContent>
                        </wps:txbx>
                        <wps:bodyPr rot="0" vert="horz" wrap="square" lIns="0" tIns="0" rIns="0" bIns="0" anchor="t" anchorCtr="0" upright="1">
                          <a:noAutofit/>
                        </wps:bodyPr>
                      </wps:wsp>
                      <wps:wsp>
                        <wps:cNvPr id="321" name="Text Box 346"/>
                        <wps:cNvSpPr txBox="1">
                          <a:spLocks noChangeArrowheads="1"/>
                        </wps:cNvSpPr>
                        <wps:spPr bwMode="auto">
                          <a:xfrm>
                            <a:off x="6787" y="295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1E67C" w14:textId="77777777" w:rsidR="007A6A53" w:rsidRDefault="007A6A53" w:rsidP="001D7C92">
                              <w:pPr>
                                <w:spacing w:line="199" w:lineRule="exact"/>
                                <w:rPr>
                                  <w:sz w:val="18"/>
                                </w:rPr>
                              </w:pPr>
                              <w:r>
                                <w:rPr>
                                  <w:color w:val="585858"/>
                                  <w:sz w:val="18"/>
                                </w:rPr>
                                <w:t>4</w:t>
                              </w:r>
                            </w:p>
                          </w:txbxContent>
                        </wps:txbx>
                        <wps:bodyPr rot="0" vert="horz" wrap="square" lIns="0" tIns="0" rIns="0" bIns="0" anchor="t" anchorCtr="0" upright="1">
                          <a:noAutofit/>
                        </wps:bodyPr>
                      </wps:wsp>
                      <wps:wsp>
                        <wps:cNvPr id="322" name="Text Box 347"/>
                        <wps:cNvSpPr txBox="1">
                          <a:spLocks noChangeArrowheads="1"/>
                        </wps:cNvSpPr>
                        <wps:spPr bwMode="auto">
                          <a:xfrm>
                            <a:off x="7595" y="295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23F1A6" w14:textId="77777777" w:rsidR="007A6A53" w:rsidRDefault="007A6A53" w:rsidP="001D7C92">
                              <w:pPr>
                                <w:spacing w:line="199" w:lineRule="exact"/>
                                <w:rPr>
                                  <w:sz w:val="18"/>
                                </w:rPr>
                              </w:pPr>
                              <w:r>
                                <w:rPr>
                                  <w:color w:val="585858"/>
                                  <w:sz w:val="18"/>
                                </w:rPr>
                                <w:t>5</w:t>
                              </w:r>
                            </w:p>
                          </w:txbxContent>
                        </wps:txbx>
                        <wps:bodyPr rot="0" vert="horz" wrap="square" lIns="0" tIns="0" rIns="0" bIns="0" anchor="t" anchorCtr="0" upright="1">
                          <a:noAutofit/>
                        </wps:bodyPr>
                      </wps:wsp>
                      <wps:wsp>
                        <wps:cNvPr id="323" name="Text Box 348"/>
                        <wps:cNvSpPr txBox="1">
                          <a:spLocks noChangeArrowheads="1"/>
                        </wps:cNvSpPr>
                        <wps:spPr bwMode="auto">
                          <a:xfrm>
                            <a:off x="8404" y="295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FA3589" w14:textId="77777777" w:rsidR="007A6A53" w:rsidRDefault="007A6A53" w:rsidP="001D7C92">
                              <w:pPr>
                                <w:spacing w:line="199" w:lineRule="exact"/>
                                <w:rPr>
                                  <w:sz w:val="18"/>
                                </w:rPr>
                              </w:pPr>
                              <w:r>
                                <w:rPr>
                                  <w:color w:val="585858"/>
                                  <w:sz w:val="18"/>
                                </w:rPr>
                                <w:t>6</w:t>
                              </w:r>
                            </w:p>
                          </w:txbxContent>
                        </wps:txbx>
                        <wps:bodyPr rot="0" vert="horz" wrap="square" lIns="0" tIns="0" rIns="0" bIns="0" anchor="t" anchorCtr="0" upright="1">
                          <a:noAutofit/>
                        </wps:bodyPr>
                      </wps:wsp>
                      <wps:wsp>
                        <wps:cNvPr id="324" name="Text Box 349"/>
                        <wps:cNvSpPr txBox="1">
                          <a:spLocks noChangeArrowheads="1"/>
                        </wps:cNvSpPr>
                        <wps:spPr bwMode="auto">
                          <a:xfrm>
                            <a:off x="4508" y="3322"/>
                            <a:ext cx="1384" cy="3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4A681" w14:textId="53D33712" w:rsidR="007A6A53" w:rsidRDefault="00F01374" w:rsidP="001D7C92">
                              <w:pPr>
                                <w:spacing w:line="199" w:lineRule="exact"/>
                                <w:rPr>
                                  <w:sz w:val="18"/>
                                </w:rPr>
                              </w:pPr>
                              <w:r>
                                <w:rPr>
                                  <w:color w:val="585858"/>
                                  <w:sz w:val="18"/>
                                </w:rPr>
                                <w:t>Defect Proportion</w:t>
                              </w:r>
                            </w:p>
                          </w:txbxContent>
                        </wps:txbx>
                        <wps:bodyPr rot="0" vert="horz" wrap="square" lIns="0" tIns="0" rIns="0" bIns="0" anchor="t" anchorCtr="0" upright="1">
                          <a:noAutofit/>
                        </wps:bodyPr>
                      </wps:wsp>
                      <wps:wsp>
                        <wps:cNvPr id="325" name="Text Box 350"/>
                        <wps:cNvSpPr txBox="1">
                          <a:spLocks noChangeArrowheads="1"/>
                        </wps:cNvSpPr>
                        <wps:spPr bwMode="auto">
                          <a:xfrm>
                            <a:off x="6256" y="3335"/>
                            <a:ext cx="25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D4859E" w14:textId="77777777" w:rsidR="007A6A53" w:rsidRDefault="007A6A53" w:rsidP="001D7C92">
                              <w:pPr>
                                <w:spacing w:line="199" w:lineRule="exact"/>
                                <w:rPr>
                                  <w:sz w:val="18"/>
                                </w:rPr>
                              </w:pPr>
                              <w:r>
                                <w:rPr>
                                  <w:color w:val="585858"/>
                                  <w:sz w:val="18"/>
                                </w:rPr>
                                <w:t>CL</w:t>
                              </w:r>
                            </w:p>
                          </w:txbxContent>
                        </wps:txbx>
                        <wps:bodyPr rot="0" vert="horz" wrap="square" lIns="0" tIns="0" rIns="0" bIns="0" anchor="t" anchorCtr="0" upright="1">
                          <a:noAutofit/>
                        </wps:bodyPr>
                      </wps:wsp>
                      <wps:wsp>
                        <wps:cNvPr id="326" name="Text Box 351"/>
                        <wps:cNvSpPr txBox="1">
                          <a:spLocks noChangeArrowheads="1"/>
                        </wps:cNvSpPr>
                        <wps:spPr bwMode="auto">
                          <a:xfrm>
                            <a:off x="7125" y="3335"/>
                            <a:ext cx="383"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6E7AD" w14:textId="77777777" w:rsidR="007A6A53" w:rsidRDefault="007A6A53" w:rsidP="001D7C92">
                              <w:pPr>
                                <w:spacing w:line="199" w:lineRule="exact"/>
                                <w:rPr>
                                  <w:sz w:val="18"/>
                                </w:rPr>
                              </w:pPr>
                              <w:r>
                                <w:rPr>
                                  <w:color w:val="585858"/>
                                  <w:sz w:val="18"/>
                                </w:rPr>
                                <w:t>UCL</w:t>
                              </w:r>
                            </w:p>
                          </w:txbxContent>
                        </wps:txbx>
                        <wps:bodyPr rot="0" vert="horz" wrap="square" lIns="0" tIns="0" rIns="0" bIns="0" anchor="t" anchorCtr="0" upright="1">
                          <a:noAutofit/>
                        </wps:bodyPr>
                      </wps:wsp>
                      <wps:wsp>
                        <wps:cNvPr id="327" name="Text Box 352"/>
                        <wps:cNvSpPr txBox="1">
                          <a:spLocks noChangeArrowheads="1"/>
                        </wps:cNvSpPr>
                        <wps:spPr bwMode="auto">
                          <a:xfrm>
                            <a:off x="8124" y="3335"/>
                            <a:ext cx="36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29331" w14:textId="77777777" w:rsidR="007A6A53" w:rsidRDefault="007A6A53" w:rsidP="001D7C92">
                              <w:pPr>
                                <w:spacing w:line="199" w:lineRule="exact"/>
                                <w:rPr>
                                  <w:sz w:val="18"/>
                                </w:rPr>
                              </w:pPr>
                              <w:r>
                                <w:rPr>
                                  <w:color w:val="585858"/>
                                  <w:sz w:val="18"/>
                                </w:rPr>
                                <w:t>LCL</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7B19" id="Group 300" o:spid="_x0000_s1076" style="position:absolute;left:0;text-align:left;margin-left:170.25pt;margin-top:16pt;width:283.45pt;height:170.05pt;z-index:-251652608;mso-wrap-distance-left:0;mso-wrap-distance-right:0;mso-position-horizontal-relative:page;mso-position-vertical-relative:text" coordorigin="3402,316" coordsize="5669,3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">
                <v:shape id="AutoShape 326" o:spid="_x0000_s1077" style="position:absolute;left:4000;top:1084;width:4851;height:1467;visibility:visible;mso-wrap-style:square;v-text-anchor:top" coordsize="4851,1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" path="m,1467r4851,m,1175r4851,m,879r4851,m,587r4851,m,295r4851,m,l4851,e" filled="f" strokecolor="#d9d9d9">
                  <v:path arrowok="t" o:connecttype="custom" o:connectlocs="0,2551;4851,2551;0,2259;4851,2259;0,1963;4851,1963;0,1671;4851,1671;0,1379;4851,1379;0,1084;4851,1084" o:connectangles="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7" o:spid="_x0000_s1078" type="#_x0000_t75" style="position:absolute;left:4280;top:1127;width:4289;height:1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">
                  <v:imagedata r:id="rId12" o:title=""/>
                </v:shape>
                <v:shape id="Picture 328" o:spid="_x0000_s1079" type="#_x0000_t75" style="position:absolute;left:4280;top:1907;width:4289;height: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">
                  <v:imagedata r:id="rId13" o:title=""/>
                </v:shape>
                <v:shape id="Picture 329" o:spid="_x0000_s1080" type="#_x0000_t75" style="position:absolute;left:4280;top:1543;width:4289;height: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">
                  <v:imagedata r:id="rId14" o:title=""/>
                </v:shape>
                <v:shape id="Picture 330" o:spid="_x0000_s1081" type="#_x0000_t75" style="position:absolute;left:4280;top:2063;width:4289;height: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">
                  <v:imagedata r:id="rId15" o:title=""/>
                </v:shape>
                <v:shape id="Freeform 331" o:spid="_x0000_s1082" style="position:absolute;left:4404;top:1219;width:4043;height:1385;visibility:visible;mso-wrap-style:square;v-text-anchor:top" coordsize="4043,1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" path="m,l808,864,1616,732r808,652l3236,756r807,624e" filled="f" strokecolor="#4471c4" strokeweight="2.75pt">
                  <v:path arrowok="t" o:connecttype="custom" o:connectlocs="0,1219;808,2083;1616,1951;2424,2603;3236,1975;4043,2599" o:connectangles="0,0,0,0,0,0"/>
                </v:shape>
                <v:shape id="Freeform 332" o:spid="_x0000_s1083" style="position:absolute;left:4404;top:2002;width:4043;height:2;visibility:visible;mso-wrap-style:square;v-text-anchor:top" coordsize="4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" path="m,l808,r808,l2424,r812,l4043,e" filled="f" strokecolor="#ec7c30" strokeweight="2.75pt">
                  <v:path arrowok="t" o:connecttype="custom" o:connectlocs="0,0;808,0;1616,0;2424,0;3236,0;4043,0" o:connectangles="0,0,0,0,0,0"/>
                </v:shape>
                <v:shape id="Freeform 333" o:spid="_x0000_s1084" style="position:absolute;left:4404;top:1638;width:4043;height:208;visibility:visible;mso-wrap-style:square;v-text-anchor:top" coordsize="404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" path="m,145r808,28l1616,208,2424,r812,169l4043,145e" filled="f" strokecolor="#a4a4a4" strokeweight="2.75pt">
                  <v:path arrowok="t" o:connecttype="custom" o:connectlocs="0,1783;808,1811;1616,1846;2424,1638;3236,1807;4043,1783" o:connectangles="0,0,0,0,0,0"/>
                </v:shape>
                <v:shape id="Freeform 334" o:spid="_x0000_s1085" style="position:absolute;left:4404;top:2158;width:4043;height:208;visibility:visible;mso-wrap-style:square;v-text-anchor:top" coordsize="4043,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" path="m,65l808,37,1616,r808,208l3236,41r807,24e" filled="f" strokecolor="#ffc000" strokeweight="2.75pt">
                  <v:path arrowok="t" o:connecttype="custom" o:connectlocs="0,2223;808,2195;1616,2158;2424,2366;3236,2199;4043,2223" o:connectangles="0,0,0,0,0,0"/>
                </v:shape>
                <v:line id="Line 335" o:spid="_x0000_s1086" style="position:absolute;visibility:visible;mso-wrap-style:square" from="4000,2844" to="8851,2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" strokecolor="#d9d9d9" strokeweight="1pt"/>
                <v:line id="Line 336" o:spid="_x0000_s1087" style="position:absolute;visibility:visible;mso-wrap-style:square" from="4082,3439" to="4466,3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" strokecolor="#4471c4" strokeweight="2.75pt"/>
                <v:line id="Line 337" o:spid="_x0000_s1088" style="position:absolute;visibility:visible;mso-wrap-style:square" from="5830,3439" to="6214,3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" strokecolor="#ec7c30" strokeweight="2.75pt"/>
                <v:line id="Line 338" o:spid="_x0000_s1089" style="position:absolute;visibility:visible;mso-wrap-style:square" from="6698,3439" to="7082,3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" strokecolor="#a4a4a4" strokeweight="2.75pt"/>
                <v:line id="Line 339" o:spid="_x0000_s1090" style="position:absolute;visibility:visible;mso-wrap-style:square" from="7697,3439" to="8081,3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" strokecolor="#ffc000" strokeweight="2.75pt"/>
                <v:shape id="Freeform 340" o:spid="_x0000_s1091" style="position:absolute;left:3402;top:316;width:5669;height:3401;visibility:visible;mso-wrap-style:square;v-text-anchor:top" coordsize="5669,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" path="m,200l16,123,59,59,122,16,200,,5469,r78,16l5610,59r43,64l5669,200r,3001l5653,3279r-43,64l5547,3386r-78,15l200,3401r-78,-15l59,3343,16,3279,,3201,,200xe" filled="f" strokecolor="#d9d9d9">
                  <v:path arrowok="t" o:connecttype="custom" o:connectlocs="0,516;16,439;59,375;122,332;200,316;5469,316;5547,332;5610,375;5653,439;5669,516;5669,3517;5653,3595;5610,3659;5547,3702;5469,3717;200,3717;122,3702;59,3659;16,3595;0,3517;0,516" o:connectangles="0,0,0,0,0,0,0,0,0,0,0,0,0,0,0,0,0,0,0,0,0"/>
                </v:shape>
                <v:shape id="Text Box 341" o:spid="_x0000_s1092" type="#_x0000_t202" style="position:absolute;left:4502;top:482;width:3496;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" filled="f" stroked="f">
                  <v:textbox inset="0,0,0,0">
                    <w:txbxContent>
                      <w:p w14:paraId="50D78197" w14:textId="7917D874" w:rsidR="007A6A53" w:rsidRPr="00F01374" w:rsidRDefault="00F01374" w:rsidP="001D7C92">
                        <w:pPr>
                          <w:spacing w:line="354" w:lineRule="exact"/>
                          <w:rPr>
                            <w:bCs/>
                            <w:iCs/>
                            <w:sz w:val="32"/>
                          </w:rPr>
                        </w:pPr>
                        <w:r w:rsidRPr="00F01374">
                          <w:rPr>
                            <w:bCs/>
                            <w:iCs/>
                            <w:color w:val="585858"/>
                            <w:sz w:val="32"/>
                          </w:rPr>
                          <w:t>P-Chart Before Revis</w:t>
                        </w:r>
                        <w:r>
                          <w:rPr>
                            <w:bCs/>
                            <w:iCs/>
                            <w:color w:val="585858"/>
                            <w:sz w:val="32"/>
                          </w:rPr>
                          <w:t>ed</w:t>
                        </w:r>
                      </w:p>
                    </w:txbxContent>
                  </v:textbox>
                </v:shape>
                <v:shape id="Text Box 342" o:spid="_x0000_s1093" type="#_x0000_t202" style="position:absolute;left:3533;top:980;width:334;height:1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" filled="f" stroked="f">
                  <v:textbox inset="0,0,0,0">
                    <w:txbxContent>
                      <w:p w14:paraId="76936F4B" w14:textId="77777777" w:rsidR="007A6A53" w:rsidRDefault="007A6A53" w:rsidP="001D7C92">
                        <w:pPr>
                          <w:spacing w:line="199" w:lineRule="exact"/>
                          <w:rPr>
                            <w:sz w:val="18"/>
                          </w:rPr>
                        </w:pPr>
                        <w:r>
                          <w:rPr>
                            <w:color w:val="585858"/>
                            <w:sz w:val="18"/>
                          </w:rPr>
                          <w:t>0,14</w:t>
                        </w:r>
                      </w:p>
                      <w:p w14:paraId="1121909A" w14:textId="77777777" w:rsidR="007A6A53" w:rsidRDefault="007A6A53" w:rsidP="001D7C92">
                        <w:pPr>
                          <w:spacing w:before="86"/>
                          <w:rPr>
                            <w:sz w:val="18"/>
                          </w:rPr>
                        </w:pPr>
                        <w:r>
                          <w:rPr>
                            <w:color w:val="585858"/>
                            <w:sz w:val="18"/>
                          </w:rPr>
                          <w:t>0,12</w:t>
                        </w:r>
                      </w:p>
                      <w:p w14:paraId="4FB51D44" w14:textId="77777777" w:rsidR="007A6A53" w:rsidRDefault="007A6A53" w:rsidP="001D7C92">
                        <w:pPr>
                          <w:spacing w:before="87"/>
                          <w:rPr>
                            <w:sz w:val="18"/>
                          </w:rPr>
                        </w:pPr>
                        <w:r>
                          <w:rPr>
                            <w:color w:val="585858"/>
                            <w:sz w:val="18"/>
                          </w:rPr>
                          <w:t>0,10</w:t>
                        </w:r>
                      </w:p>
                      <w:p w14:paraId="723091D1" w14:textId="77777777" w:rsidR="007A6A53" w:rsidRDefault="007A6A53" w:rsidP="001D7C92">
                        <w:pPr>
                          <w:spacing w:before="86"/>
                          <w:rPr>
                            <w:sz w:val="18"/>
                          </w:rPr>
                        </w:pPr>
                        <w:r>
                          <w:rPr>
                            <w:color w:val="585858"/>
                            <w:sz w:val="18"/>
                          </w:rPr>
                          <w:t>0,08</w:t>
                        </w:r>
                      </w:p>
                      <w:p w14:paraId="4C56F024" w14:textId="77777777" w:rsidR="007A6A53" w:rsidRDefault="007A6A53" w:rsidP="001D7C92">
                        <w:pPr>
                          <w:spacing w:before="86"/>
                          <w:rPr>
                            <w:sz w:val="18"/>
                          </w:rPr>
                        </w:pPr>
                        <w:r>
                          <w:rPr>
                            <w:color w:val="585858"/>
                            <w:sz w:val="18"/>
                          </w:rPr>
                          <w:t>0,06</w:t>
                        </w:r>
                      </w:p>
                      <w:p w14:paraId="3E47809A" w14:textId="77777777" w:rsidR="007A6A53" w:rsidRDefault="007A6A53" w:rsidP="001D7C92">
                        <w:pPr>
                          <w:spacing w:before="87"/>
                          <w:rPr>
                            <w:sz w:val="18"/>
                          </w:rPr>
                        </w:pPr>
                        <w:r>
                          <w:rPr>
                            <w:color w:val="585858"/>
                            <w:sz w:val="18"/>
                          </w:rPr>
                          <w:t>0,04</w:t>
                        </w:r>
                      </w:p>
                      <w:p w14:paraId="581D6085" w14:textId="77777777" w:rsidR="007A6A53" w:rsidRDefault="007A6A53" w:rsidP="001D7C92">
                        <w:pPr>
                          <w:spacing w:before="86"/>
                          <w:rPr>
                            <w:sz w:val="18"/>
                          </w:rPr>
                        </w:pPr>
                        <w:r>
                          <w:rPr>
                            <w:color w:val="585858"/>
                            <w:sz w:val="18"/>
                          </w:rPr>
                          <w:t>0,02</w:t>
                        </w:r>
                      </w:p>
                    </w:txbxContent>
                  </v:textbox>
                </v:shape>
                <v:shape id="Text Box 343" o:spid="_x0000_s1094" type="#_x0000_t202" style="position:absolute;left:4360;top:295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" filled="f" stroked="f">
                  <v:textbox inset="0,0,0,0">
                    <w:txbxContent>
                      <w:p w14:paraId="7A0CC094" w14:textId="77777777" w:rsidR="007A6A53" w:rsidRDefault="007A6A53" w:rsidP="001D7C92">
                        <w:pPr>
                          <w:spacing w:line="199" w:lineRule="exact"/>
                          <w:rPr>
                            <w:sz w:val="18"/>
                          </w:rPr>
                        </w:pPr>
                        <w:r>
                          <w:rPr>
                            <w:color w:val="585858"/>
                            <w:sz w:val="18"/>
                          </w:rPr>
                          <w:t>1</w:t>
                        </w:r>
                      </w:p>
                    </w:txbxContent>
                  </v:textbox>
                </v:shape>
                <v:shape id="Text Box 344" o:spid="_x0000_s1095" type="#_x0000_t202" style="position:absolute;left:5169;top:295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" filled="f" stroked="f">
                  <v:textbox inset="0,0,0,0">
                    <w:txbxContent>
                      <w:p w14:paraId="5644EE0B" w14:textId="77777777" w:rsidR="007A6A53" w:rsidRDefault="007A6A53" w:rsidP="001D7C92">
                        <w:pPr>
                          <w:spacing w:line="199" w:lineRule="exact"/>
                          <w:rPr>
                            <w:sz w:val="18"/>
                          </w:rPr>
                        </w:pPr>
                        <w:r>
                          <w:rPr>
                            <w:color w:val="585858"/>
                            <w:sz w:val="18"/>
                          </w:rPr>
                          <w:t>2</w:t>
                        </w:r>
                      </w:p>
                    </w:txbxContent>
                  </v:textbox>
                </v:shape>
                <v:shape id="Text Box 345" o:spid="_x0000_s1096" type="#_x0000_t202" style="position:absolute;left:5978;top:295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" filled="f" stroked="f">
                  <v:textbox inset="0,0,0,0">
                    <w:txbxContent>
                      <w:p w14:paraId="2D6CF4A3" w14:textId="77777777" w:rsidR="007A6A53" w:rsidRDefault="007A6A53" w:rsidP="001D7C92">
                        <w:pPr>
                          <w:spacing w:line="199" w:lineRule="exact"/>
                          <w:rPr>
                            <w:sz w:val="18"/>
                          </w:rPr>
                        </w:pPr>
                        <w:r>
                          <w:rPr>
                            <w:color w:val="585858"/>
                            <w:sz w:val="18"/>
                          </w:rPr>
                          <w:t>3</w:t>
                        </w:r>
                      </w:p>
                    </w:txbxContent>
                  </v:textbox>
                </v:shape>
                <v:shape id="Text Box 346" o:spid="_x0000_s1097" type="#_x0000_t202" style="position:absolute;left:6787;top:295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" filled="f" stroked="f">
                  <v:textbox inset="0,0,0,0">
                    <w:txbxContent>
                      <w:p w14:paraId="47F1E67C" w14:textId="77777777" w:rsidR="007A6A53" w:rsidRDefault="007A6A53" w:rsidP="001D7C92">
                        <w:pPr>
                          <w:spacing w:line="199" w:lineRule="exact"/>
                          <w:rPr>
                            <w:sz w:val="18"/>
                          </w:rPr>
                        </w:pPr>
                        <w:r>
                          <w:rPr>
                            <w:color w:val="585858"/>
                            <w:sz w:val="18"/>
                          </w:rPr>
                          <w:t>4</w:t>
                        </w:r>
                      </w:p>
                    </w:txbxContent>
                  </v:textbox>
                </v:shape>
                <v:shape id="Text Box 347" o:spid="_x0000_s1098" type="#_x0000_t202" style="position:absolute;left:7595;top:295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" filled="f" stroked="f">
                  <v:textbox inset="0,0,0,0">
                    <w:txbxContent>
                      <w:p w14:paraId="2623F1A6" w14:textId="77777777" w:rsidR="007A6A53" w:rsidRDefault="007A6A53" w:rsidP="001D7C92">
                        <w:pPr>
                          <w:spacing w:line="199" w:lineRule="exact"/>
                          <w:rPr>
                            <w:sz w:val="18"/>
                          </w:rPr>
                        </w:pPr>
                        <w:r>
                          <w:rPr>
                            <w:color w:val="585858"/>
                            <w:sz w:val="18"/>
                          </w:rPr>
                          <w:t>5</w:t>
                        </w:r>
                      </w:p>
                    </w:txbxContent>
                  </v:textbox>
                </v:shape>
                <v:shape id="Text Box 348" o:spid="_x0000_s1099" type="#_x0000_t202" style="position:absolute;left:8404;top:295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" filled="f" stroked="f">
                  <v:textbox inset="0,0,0,0">
                    <w:txbxContent>
                      <w:p w14:paraId="4BFA3589" w14:textId="77777777" w:rsidR="007A6A53" w:rsidRDefault="007A6A53" w:rsidP="001D7C92">
                        <w:pPr>
                          <w:spacing w:line="199" w:lineRule="exact"/>
                          <w:rPr>
                            <w:sz w:val="18"/>
                          </w:rPr>
                        </w:pPr>
                        <w:r>
                          <w:rPr>
                            <w:color w:val="585858"/>
                            <w:sz w:val="18"/>
                          </w:rPr>
                          <w:t>6</w:t>
                        </w:r>
                      </w:p>
                    </w:txbxContent>
                  </v:textbox>
                </v:shape>
                <v:shape id="Text Box 349" o:spid="_x0000_s1100" type="#_x0000_t202" style="position:absolute;left:4508;top:3322;width:1384;height: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" filled="f" stroked="f">
                  <v:textbox inset="0,0,0,0">
                    <w:txbxContent>
                      <w:p w14:paraId="58E4A681" w14:textId="53D33712" w:rsidR="007A6A53" w:rsidRDefault="00F01374" w:rsidP="001D7C92">
                        <w:pPr>
                          <w:spacing w:line="199" w:lineRule="exact"/>
                          <w:rPr>
                            <w:sz w:val="18"/>
                          </w:rPr>
                        </w:pPr>
                        <w:r>
                          <w:rPr>
                            <w:color w:val="585858"/>
                            <w:sz w:val="18"/>
                          </w:rPr>
                          <w:t>Defect Proportion</w:t>
                        </w:r>
                      </w:p>
                    </w:txbxContent>
                  </v:textbox>
                </v:shape>
                <v:shape id="Text Box 350" o:spid="_x0000_s1101" type="#_x0000_t202" style="position:absolute;left:6256;top:3335;width:25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" filled="f" stroked="f">
                  <v:textbox inset="0,0,0,0">
                    <w:txbxContent>
                      <w:p w14:paraId="56D4859E" w14:textId="77777777" w:rsidR="007A6A53" w:rsidRDefault="007A6A53" w:rsidP="001D7C92">
                        <w:pPr>
                          <w:spacing w:line="199" w:lineRule="exact"/>
                          <w:rPr>
                            <w:sz w:val="18"/>
                          </w:rPr>
                        </w:pPr>
                        <w:r>
                          <w:rPr>
                            <w:color w:val="585858"/>
                            <w:sz w:val="18"/>
                          </w:rPr>
                          <w:t>CL</w:t>
                        </w:r>
                      </w:p>
                    </w:txbxContent>
                  </v:textbox>
                </v:shape>
                <v:shape id="Text Box 351" o:spid="_x0000_s1102" type="#_x0000_t202" style="position:absolute;left:7125;top:3335;width:383;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" filled="f" stroked="f">
                  <v:textbox inset="0,0,0,0">
                    <w:txbxContent>
                      <w:p w14:paraId="3216E7AD" w14:textId="77777777" w:rsidR="007A6A53" w:rsidRDefault="007A6A53" w:rsidP="001D7C92">
                        <w:pPr>
                          <w:spacing w:line="199" w:lineRule="exact"/>
                          <w:rPr>
                            <w:sz w:val="18"/>
                          </w:rPr>
                        </w:pPr>
                        <w:r>
                          <w:rPr>
                            <w:color w:val="585858"/>
                            <w:sz w:val="18"/>
                          </w:rPr>
                          <w:t>UCL</w:t>
                        </w:r>
                      </w:p>
                    </w:txbxContent>
                  </v:textbox>
                </v:shape>
                <v:shape id="Text Box 352" o:spid="_x0000_s1103" type="#_x0000_t202" style="position:absolute;left:8124;top:3335;width:362;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" filled="f" stroked="f">
                  <v:textbox inset="0,0,0,0">
                    <w:txbxContent>
                      <w:p w14:paraId="33C29331" w14:textId="77777777" w:rsidR="007A6A53" w:rsidRDefault="007A6A53" w:rsidP="001D7C92">
                        <w:pPr>
                          <w:spacing w:line="199" w:lineRule="exact"/>
                          <w:rPr>
                            <w:sz w:val="18"/>
                          </w:rPr>
                        </w:pPr>
                        <w:r>
                          <w:rPr>
                            <w:color w:val="585858"/>
                            <w:sz w:val="18"/>
                          </w:rPr>
                          <w:t>LCL</w:t>
                        </w:r>
                      </w:p>
                    </w:txbxContent>
                  </v:textbox>
                </v:shape>
                <w10:wrap type="topAndBottom" anchorx="page"/>
              </v:group>
            </w:pict>
          </mc:Fallback>
        </mc:AlternateContent>
      </w:r>
    </w:p>
    <w:p w14:paraId="462FC0AA" w14:textId="58C56D8F" w:rsidR="001D7C92" w:rsidRPr="001D7C92" w:rsidRDefault="00F01374" w:rsidP="00F01374">
      <w:pPr>
        <w:pStyle w:val="FigureCaption"/>
        <w:rPr>
          <w:lang w:val="id"/>
        </w:rPr>
      </w:pPr>
      <w:bookmarkStart w:id="2" w:name="_bookmark34"/>
      <w:bookmarkEnd w:id="2"/>
      <w:r w:rsidRPr="00F01374">
        <w:rPr>
          <w:b/>
          <w:bCs/>
          <w:lang w:val="id"/>
        </w:rPr>
        <w:t>FIGURE 2</w:t>
      </w:r>
      <w:r w:rsidR="00B3080F">
        <w:rPr>
          <w:b/>
          <w:bCs/>
          <w:lang w:val="id"/>
        </w:rPr>
        <w:t>.</w:t>
      </w:r>
      <w:r w:rsidR="001D7C92" w:rsidRPr="001D7C92">
        <w:rPr>
          <w:lang w:val="id"/>
        </w:rPr>
        <w:t xml:space="preserve"> </w:t>
      </w:r>
      <w:r w:rsidRPr="00F01374">
        <w:rPr>
          <w:lang w:val="id"/>
        </w:rPr>
        <w:t>P-Chart Chart Before Improvement</w:t>
      </w:r>
    </w:p>
    <w:p w14:paraId="59617398" w14:textId="77777777" w:rsidR="00F01374" w:rsidRDefault="00F01374" w:rsidP="001D7C92">
      <w:pPr>
        <w:pStyle w:val="Paragraph"/>
        <w:rPr>
          <w:rStyle w:val="Emphasis"/>
          <w:i w:val="0"/>
          <w:iCs w:val="0"/>
        </w:rPr>
      </w:pPr>
    </w:p>
    <w:p w14:paraId="315E8A70" w14:textId="257F2878" w:rsidR="00F01374" w:rsidRPr="00F01374" w:rsidRDefault="001B7CF0" w:rsidP="00B3080F">
      <w:pPr>
        <w:pStyle w:val="Paragraph"/>
        <w:rPr>
          <w:rStyle w:val="Emphasis"/>
          <w:i w:val="0"/>
          <w:iCs w:val="0"/>
        </w:rPr>
      </w:pPr>
      <w:r w:rsidRPr="00F01374">
        <w:rPr>
          <w:rStyle w:val="Emphasis"/>
          <w:i w:val="0"/>
          <w:iCs w:val="0"/>
        </w:rPr>
        <w:t>Next, the following is the Calculation Table for the P-Chart for the Number of Defects After Improvements from January to July 2023 and the P-Chart Graph After Improvements</w:t>
      </w:r>
      <w:r w:rsidR="001D7C92" w:rsidRPr="00F01374">
        <w:rPr>
          <w:rStyle w:val="Emphasis"/>
          <w:i w:val="0"/>
          <w:iCs w:val="0"/>
        </w:rPr>
        <w:t>.</w:t>
      </w:r>
    </w:p>
    <w:p w14:paraId="054DD7CE" w14:textId="2908F4DF" w:rsidR="001D7C92" w:rsidRPr="001D7C92" w:rsidRDefault="00B3080F" w:rsidP="00B3080F">
      <w:pPr>
        <w:pStyle w:val="TableCaption"/>
        <w:rPr>
          <w:lang w:val="id"/>
        </w:rPr>
      </w:pPr>
      <w:bookmarkStart w:id="3" w:name="_bookmark35"/>
      <w:bookmarkEnd w:id="3"/>
      <w:r w:rsidRPr="00B3080F">
        <w:rPr>
          <w:b/>
          <w:bCs/>
          <w:lang w:val="id"/>
        </w:rPr>
        <w:t>TABLE 3</w:t>
      </w:r>
      <w:r>
        <w:rPr>
          <w:b/>
          <w:bCs/>
          <w:lang w:val="id"/>
        </w:rPr>
        <w:t>.</w:t>
      </w:r>
      <w:r w:rsidR="001D7C92" w:rsidRPr="001D7C92">
        <w:rPr>
          <w:lang w:val="id"/>
        </w:rPr>
        <w:t xml:space="preserve"> </w:t>
      </w:r>
      <w:r w:rsidRPr="00B3080F">
        <w:rPr>
          <w:lang w:val="id"/>
        </w:rPr>
        <w:t>Calculation of P Control Map for Number of Defects after Improvement for January - July 2023.</w:t>
      </w:r>
    </w:p>
    <w:tbl>
      <w:tblPr>
        <w:tblW w:w="0" w:type="auto"/>
        <w:tblInd w:w="1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08"/>
        <w:gridCol w:w="1121"/>
        <w:gridCol w:w="1085"/>
        <w:gridCol w:w="1113"/>
        <w:gridCol w:w="1005"/>
        <w:gridCol w:w="1041"/>
        <w:gridCol w:w="1033"/>
      </w:tblGrid>
      <w:tr w:rsidR="00F01374" w:rsidRPr="001D7C92" w14:paraId="16E2BD2F" w14:textId="77777777" w:rsidTr="00332ACD">
        <w:trPr>
          <w:trHeight w:val="526"/>
        </w:trPr>
        <w:tc>
          <w:tcPr>
            <w:tcW w:w="1108" w:type="dxa"/>
            <w:shd w:val="clear" w:color="auto" w:fill="auto"/>
            <w:vAlign w:val="center"/>
          </w:tcPr>
          <w:p w14:paraId="165CA885" w14:textId="54EB8FD4" w:rsidR="00F01374" w:rsidRPr="001D7C92" w:rsidRDefault="00F01374" w:rsidP="00F01374">
            <w:pPr>
              <w:pStyle w:val="Paragraph"/>
              <w:ind w:firstLine="0"/>
              <w:jc w:val="center"/>
              <w:rPr>
                <w:b/>
                <w:color w:val="333333"/>
                <w:lang w:val="id"/>
              </w:rPr>
            </w:pPr>
            <w:r w:rsidRPr="006C771E">
              <w:rPr>
                <w:b/>
                <w:bCs/>
                <w:lang w:val="id"/>
              </w:rPr>
              <w:t>Period</w:t>
            </w:r>
          </w:p>
        </w:tc>
        <w:tc>
          <w:tcPr>
            <w:tcW w:w="1121" w:type="dxa"/>
            <w:shd w:val="clear" w:color="auto" w:fill="auto"/>
            <w:vAlign w:val="center"/>
          </w:tcPr>
          <w:p w14:paraId="1DA237B0" w14:textId="60FB691E" w:rsidR="00F01374" w:rsidRPr="001D7C92" w:rsidRDefault="00F01374" w:rsidP="00F01374">
            <w:pPr>
              <w:pStyle w:val="Paragraph"/>
              <w:ind w:firstLine="0"/>
              <w:jc w:val="center"/>
              <w:rPr>
                <w:b/>
                <w:color w:val="333333"/>
                <w:lang w:val="id"/>
              </w:rPr>
            </w:pPr>
            <w:r>
              <w:rPr>
                <w:b/>
                <w:bCs/>
                <w:lang w:val="id"/>
              </w:rPr>
              <w:t>P</w:t>
            </w:r>
            <w:r w:rsidRPr="00A96D96">
              <w:rPr>
                <w:b/>
                <w:bCs/>
                <w:lang w:val="id"/>
              </w:rPr>
              <w:t xml:space="preserve">roduction </w:t>
            </w:r>
            <w:r>
              <w:rPr>
                <w:b/>
                <w:bCs/>
                <w:lang w:val="id"/>
              </w:rPr>
              <w:t>Q</w:t>
            </w:r>
            <w:r w:rsidRPr="00A96D96">
              <w:rPr>
                <w:b/>
                <w:bCs/>
                <w:lang w:val="id"/>
              </w:rPr>
              <w:t>uantity</w:t>
            </w:r>
          </w:p>
        </w:tc>
        <w:tc>
          <w:tcPr>
            <w:tcW w:w="1085" w:type="dxa"/>
            <w:shd w:val="clear" w:color="auto" w:fill="auto"/>
            <w:vAlign w:val="center"/>
          </w:tcPr>
          <w:p w14:paraId="55860544" w14:textId="1CE947E7" w:rsidR="00F01374" w:rsidRPr="001D7C92" w:rsidRDefault="00F01374" w:rsidP="00F01374">
            <w:pPr>
              <w:pStyle w:val="Paragraph"/>
              <w:ind w:firstLine="0"/>
              <w:jc w:val="center"/>
              <w:rPr>
                <w:b/>
                <w:color w:val="333333"/>
                <w:lang w:val="id"/>
              </w:rPr>
            </w:pPr>
            <w:r w:rsidRPr="00A96D96">
              <w:rPr>
                <w:b/>
                <w:bCs/>
                <w:lang w:val="id"/>
              </w:rPr>
              <w:t>Number of Defects</w:t>
            </w:r>
          </w:p>
        </w:tc>
        <w:tc>
          <w:tcPr>
            <w:tcW w:w="1113" w:type="dxa"/>
            <w:shd w:val="clear" w:color="auto" w:fill="auto"/>
            <w:vAlign w:val="center"/>
          </w:tcPr>
          <w:p w14:paraId="305D3B60" w14:textId="69A380CE" w:rsidR="00F01374" w:rsidRPr="001D7C92" w:rsidRDefault="00F01374" w:rsidP="00F01374">
            <w:pPr>
              <w:pStyle w:val="Paragraph"/>
              <w:ind w:firstLine="0"/>
              <w:jc w:val="center"/>
              <w:rPr>
                <w:b/>
                <w:color w:val="333333"/>
                <w:lang w:val="id"/>
              </w:rPr>
            </w:pPr>
            <w:r w:rsidRPr="00A96D96">
              <w:rPr>
                <w:b/>
                <w:bCs/>
                <w:lang w:val="id"/>
              </w:rPr>
              <w:t>Defect Proportion</w:t>
            </w:r>
          </w:p>
        </w:tc>
        <w:tc>
          <w:tcPr>
            <w:tcW w:w="1005" w:type="dxa"/>
            <w:shd w:val="clear" w:color="auto" w:fill="auto"/>
            <w:vAlign w:val="center"/>
          </w:tcPr>
          <w:p w14:paraId="03BBB143" w14:textId="77777777" w:rsidR="00F01374" w:rsidRPr="001D7C92" w:rsidRDefault="00F01374" w:rsidP="00F01374">
            <w:pPr>
              <w:pStyle w:val="Paragraph"/>
              <w:jc w:val="center"/>
              <w:rPr>
                <w:b/>
                <w:color w:val="333333"/>
                <w:lang w:val="id"/>
              </w:rPr>
            </w:pPr>
            <w:r w:rsidRPr="001D7C92">
              <w:rPr>
                <w:b/>
                <w:color w:val="333333"/>
                <w:lang w:val="id"/>
              </w:rPr>
              <w:t>CL</w:t>
            </w:r>
          </w:p>
        </w:tc>
        <w:tc>
          <w:tcPr>
            <w:tcW w:w="1041" w:type="dxa"/>
            <w:shd w:val="clear" w:color="auto" w:fill="auto"/>
            <w:vAlign w:val="center"/>
          </w:tcPr>
          <w:p w14:paraId="528C1395" w14:textId="77777777" w:rsidR="00F01374" w:rsidRPr="001D7C92" w:rsidRDefault="00F01374" w:rsidP="00F01374">
            <w:pPr>
              <w:pStyle w:val="Paragraph"/>
              <w:jc w:val="center"/>
              <w:rPr>
                <w:b/>
                <w:color w:val="333333"/>
                <w:lang w:val="id"/>
              </w:rPr>
            </w:pPr>
            <w:r w:rsidRPr="001D7C92">
              <w:rPr>
                <w:b/>
                <w:color w:val="333333"/>
                <w:lang w:val="id"/>
              </w:rPr>
              <w:t>UCL</w:t>
            </w:r>
          </w:p>
        </w:tc>
        <w:tc>
          <w:tcPr>
            <w:tcW w:w="1033" w:type="dxa"/>
            <w:shd w:val="clear" w:color="auto" w:fill="auto"/>
            <w:vAlign w:val="center"/>
          </w:tcPr>
          <w:p w14:paraId="62D81677" w14:textId="77777777" w:rsidR="00F01374" w:rsidRPr="001D7C92" w:rsidRDefault="00F01374" w:rsidP="00F01374">
            <w:pPr>
              <w:pStyle w:val="Paragraph"/>
              <w:jc w:val="center"/>
              <w:rPr>
                <w:b/>
                <w:color w:val="333333"/>
                <w:lang w:val="id"/>
              </w:rPr>
            </w:pPr>
            <w:r w:rsidRPr="001D7C92">
              <w:rPr>
                <w:b/>
                <w:color w:val="333333"/>
                <w:lang w:val="id"/>
              </w:rPr>
              <w:t>LCL</w:t>
            </w:r>
          </w:p>
        </w:tc>
      </w:tr>
      <w:tr w:rsidR="001D7C92" w:rsidRPr="001D7C92" w14:paraId="522E352B" w14:textId="77777777" w:rsidTr="007A6A53">
        <w:trPr>
          <w:trHeight w:val="265"/>
        </w:trPr>
        <w:tc>
          <w:tcPr>
            <w:tcW w:w="1108" w:type="dxa"/>
          </w:tcPr>
          <w:p w14:paraId="13806169" w14:textId="655B4A2E" w:rsidR="001D7C92" w:rsidRPr="001D7C92" w:rsidRDefault="001D7C92" w:rsidP="00F01374">
            <w:pPr>
              <w:pStyle w:val="Paragraph"/>
              <w:ind w:firstLine="0"/>
              <w:jc w:val="center"/>
              <w:rPr>
                <w:color w:val="333333"/>
                <w:lang w:val="id"/>
              </w:rPr>
            </w:pPr>
            <w:r w:rsidRPr="001D7C92">
              <w:rPr>
                <w:color w:val="333333"/>
                <w:lang w:val="id"/>
              </w:rPr>
              <w:t>Februar</w:t>
            </w:r>
            <w:r w:rsidR="00F01374">
              <w:rPr>
                <w:color w:val="333333"/>
                <w:lang w:val="id"/>
              </w:rPr>
              <w:t>y</w:t>
            </w:r>
          </w:p>
        </w:tc>
        <w:tc>
          <w:tcPr>
            <w:tcW w:w="1121" w:type="dxa"/>
          </w:tcPr>
          <w:p w14:paraId="3F25A880" w14:textId="77777777" w:rsidR="001D7C92" w:rsidRPr="001D7C92" w:rsidRDefault="001D7C92" w:rsidP="00F01374">
            <w:pPr>
              <w:pStyle w:val="Paragraph"/>
              <w:ind w:firstLine="0"/>
              <w:jc w:val="center"/>
              <w:rPr>
                <w:color w:val="333333"/>
                <w:lang w:val="id"/>
              </w:rPr>
            </w:pPr>
            <w:r w:rsidRPr="001D7C92">
              <w:rPr>
                <w:color w:val="333333"/>
                <w:lang w:val="id"/>
              </w:rPr>
              <w:t>3751</w:t>
            </w:r>
          </w:p>
        </w:tc>
        <w:tc>
          <w:tcPr>
            <w:tcW w:w="1085" w:type="dxa"/>
          </w:tcPr>
          <w:p w14:paraId="22BE088C" w14:textId="77777777" w:rsidR="001D7C92" w:rsidRPr="001D7C92" w:rsidRDefault="001D7C92" w:rsidP="00F01374">
            <w:pPr>
              <w:pStyle w:val="Paragraph"/>
              <w:ind w:firstLine="0"/>
              <w:jc w:val="center"/>
              <w:rPr>
                <w:color w:val="333333"/>
                <w:lang w:val="id"/>
              </w:rPr>
            </w:pPr>
            <w:r w:rsidRPr="001D7C92">
              <w:rPr>
                <w:color w:val="333333"/>
                <w:lang w:val="id"/>
              </w:rPr>
              <w:t>270</w:t>
            </w:r>
          </w:p>
        </w:tc>
        <w:tc>
          <w:tcPr>
            <w:tcW w:w="1113" w:type="dxa"/>
          </w:tcPr>
          <w:p w14:paraId="6F5AB8BA" w14:textId="77777777" w:rsidR="001D7C92" w:rsidRPr="001D7C92" w:rsidRDefault="001D7C92" w:rsidP="00F01374">
            <w:pPr>
              <w:pStyle w:val="Paragraph"/>
              <w:ind w:firstLine="0"/>
              <w:jc w:val="center"/>
              <w:rPr>
                <w:color w:val="333333"/>
                <w:lang w:val="id"/>
              </w:rPr>
            </w:pPr>
            <w:r w:rsidRPr="001D7C92">
              <w:rPr>
                <w:color w:val="333333"/>
                <w:lang w:val="id"/>
              </w:rPr>
              <w:t>0,07</w:t>
            </w:r>
          </w:p>
        </w:tc>
        <w:tc>
          <w:tcPr>
            <w:tcW w:w="1005" w:type="dxa"/>
          </w:tcPr>
          <w:p w14:paraId="066D978F" w14:textId="77777777" w:rsidR="001D7C92" w:rsidRPr="001D7C92" w:rsidRDefault="001D7C92" w:rsidP="00F01374">
            <w:pPr>
              <w:pStyle w:val="Paragraph"/>
              <w:jc w:val="center"/>
              <w:rPr>
                <w:color w:val="333333"/>
                <w:lang w:val="id"/>
              </w:rPr>
            </w:pPr>
            <w:r w:rsidRPr="001D7C92">
              <w:rPr>
                <w:color w:val="333333"/>
                <w:lang w:val="id"/>
              </w:rPr>
              <w:t>0,078</w:t>
            </w:r>
          </w:p>
        </w:tc>
        <w:tc>
          <w:tcPr>
            <w:tcW w:w="1041" w:type="dxa"/>
          </w:tcPr>
          <w:p w14:paraId="355BF04A" w14:textId="77777777" w:rsidR="001D7C92" w:rsidRPr="001D7C92" w:rsidRDefault="001D7C92" w:rsidP="00F01374">
            <w:pPr>
              <w:pStyle w:val="Paragraph"/>
              <w:jc w:val="center"/>
              <w:rPr>
                <w:color w:val="333333"/>
                <w:lang w:val="id"/>
              </w:rPr>
            </w:pPr>
            <w:r w:rsidRPr="001D7C92">
              <w:rPr>
                <w:color w:val="333333"/>
                <w:lang w:val="id"/>
              </w:rPr>
              <w:t>0,091</w:t>
            </w:r>
          </w:p>
        </w:tc>
        <w:tc>
          <w:tcPr>
            <w:tcW w:w="1033" w:type="dxa"/>
          </w:tcPr>
          <w:p w14:paraId="231E0839" w14:textId="77777777" w:rsidR="001D7C92" w:rsidRPr="001D7C92" w:rsidRDefault="001D7C92" w:rsidP="00F01374">
            <w:pPr>
              <w:pStyle w:val="Paragraph"/>
              <w:jc w:val="center"/>
              <w:rPr>
                <w:color w:val="333333"/>
                <w:lang w:val="id"/>
              </w:rPr>
            </w:pPr>
            <w:r w:rsidRPr="001D7C92">
              <w:rPr>
                <w:color w:val="333333"/>
                <w:lang w:val="id"/>
              </w:rPr>
              <w:t>0,065</w:t>
            </w:r>
          </w:p>
        </w:tc>
      </w:tr>
      <w:tr w:rsidR="001D7C92" w:rsidRPr="001D7C92" w14:paraId="0D32F78D" w14:textId="77777777" w:rsidTr="007A6A53">
        <w:trPr>
          <w:trHeight w:val="265"/>
        </w:trPr>
        <w:tc>
          <w:tcPr>
            <w:tcW w:w="1108" w:type="dxa"/>
          </w:tcPr>
          <w:p w14:paraId="51BA90E1" w14:textId="4F0F87AE" w:rsidR="001D7C92" w:rsidRPr="001D7C92" w:rsidRDefault="00F01374" w:rsidP="00F01374">
            <w:pPr>
              <w:pStyle w:val="Paragraph"/>
              <w:ind w:firstLine="0"/>
              <w:jc w:val="center"/>
              <w:rPr>
                <w:color w:val="333333"/>
                <w:lang w:val="id"/>
              </w:rPr>
            </w:pPr>
            <w:r>
              <w:rPr>
                <w:color w:val="333333"/>
                <w:lang w:val="id"/>
              </w:rPr>
              <w:t>March</w:t>
            </w:r>
          </w:p>
        </w:tc>
        <w:tc>
          <w:tcPr>
            <w:tcW w:w="1121" w:type="dxa"/>
          </w:tcPr>
          <w:p w14:paraId="7D54F4E8" w14:textId="77777777" w:rsidR="001D7C92" w:rsidRPr="001D7C92" w:rsidRDefault="001D7C92" w:rsidP="00F01374">
            <w:pPr>
              <w:pStyle w:val="Paragraph"/>
              <w:ind w:firstLine="0"/>
              <w:jc w:val="center"/>
              <w:rPr>
                <w:color w:val="333333"/>
                <w:lang w:val="id"/>
              </w:rPr>
            </w:pPr>
            <w:r w:rsidRPr="001D7C92">
              <w:rPr>
                <w:color w:val="333333"/>
                <w:lang w:val="id"/>
              </w:rPr>
              <w:t>5695</w:t>
            </w:r>
          </w:p>
        </w:tc>
        <w:tc>
          <w:tcPr>
            <w:tcW w:w="1085" w:type="dxa"/>
          </w:tcPr>
          <w:p w14:paraId="3F445B12" w14:textId="77777777" w:rsidR="001D7C92" w:rsidRPr="001D7C92" w:rsidRDefault="001D7C92" w:rsidP="00F01374">
            <w:pPr>
              <w:pStyle w:val="Paragraph"/>
              <w:ind w:firstLine="0"/>
              <w:jc w:val="center"/>
              <w:rPr>
                <w:color w:val="333333"/>
                <w:lang w:val="id"/>
              </w:rPr>
            </w:pPr>
            <w:r w:rsidRPr="001D7C92">
              <w:rPr>
                <w:color w:val="333333"/>
                <w:lang w:val="id"/>
              </w:rPr>
              <w:t>461</w:t>
            </w:r>
          </w:p>
        </w:tc>
        <w:tc>
          <w:tcPr>
            <w:tcW w:w="1113" w:type="dxa"/>
          </w:tcPr>
          <w:p w14:paraId="3C66A5DE" w14:textId="77777777" w:rsidR="001D7C92" w:rsidRPr="001D7C92" w:rsidRDefault="001D7C92" w:rsidP="00F01374">
            <w:pPr>
              <w:pStyle w:val="Paragraph"/>
              <w:ind w:firstLine="0"/>
              <w:jc w:val="center"/>
              <w:rPr>
                <w:color w:val="333333"/>
                <w:lang w:val="id"/>
              </w:rPr>
            </w:pPr>
            <w:r w:rsidRPr="001D7C92">
              <w:rPr>
                <w:color w:val="333333"/>
                <w:lang w:val="id"/>
              </w:rPr>
              <w:t>0,08</w:t>
            </w:r>
          </w:p>
        </w:tc>
        <w:tc>
          <w:tcPr>
            <w:tcW w:w="1005" w:type="dxa"/>
          </w:tcPr>
          <w:p w14:paraId="48F617CE" w14:textId="77777777" w:rsidR="001D7C92" w:rsidRPr="001D7C92" w:rsidRDefault="001D7C92" w:rsidP="00F01374">
            <w:pPr>
              <w:pStyle w:val="Paragraph"/>
              <w:jc w:val="center"/>
              <w:rPr>
                <w:color w:val="333333"/>
                <w:lang w:val="id"/>
              </w:rPr>
            </w:pPr>
            <w:r w:rsidRPr="001D7C92">
              <w:rPr>
                <w:color w:val="333333"/>
                <w:lang w:val="id"/>
              </w:rPr>
              <w:t>0,078</w:t>
            </w:r>
          </w:p>
        </w:tc>
        <w:tc>
          <w:tcPr>
            <w:tcW w:w="1041" w:type="dxa"/>
          </w:tcPr>
          <w:p w14:paraId="23FC11BB" w14:textId="77777777" w:rsidR="001D7C92" w:rsidRPr="001D7C92" w:rsidRDefault="001D7C92" w:rsidP="00F01374">
            <w:pPr>
              <w:pStyle w:val="Paragraph"/>
              <w:jc w:val="center"/>
              <w:rPr>
                <w:color w:val="333333"/>
                <w:lang w:val="id"/>
              </w:rPr>
            </w:pPr>
            <w:r w:rsidRPr="001D7C92">
              <w:rPr>
                <w:color w:val="333333"/>
                <w:lang w:val="id"/>
              </w:rPr>
              <w:t>0,089</w:t>
            </w:r>
          </w:p>
        </w:tc>
        <w:tc>
          <w:tcPr>
            <w:tcW w:w="1033" w:type="dxa"/>
          </w:tcPr>
          <w:p w14:paraId="1840E8E2" w14:textId="77777777" w:rsidR="001D7C92" w:rsidRPr="001D7C92" w:rsidRDefault="001D7C92" w:rsidP="00F01374">
            <w:pPr>
              <w:pStyle w:val="Paragraph"/>
              <w:jc w:val="center"/>
              <w:rPr>
                <w:color w:val="333333"/>
                <w:lang w:val="id"/>
              </w:rPr>
            </w:pPr>
            <w:r w:rsidRPr="001D7C92">
              <w:rPr>
                <w:color w:val="333333"/>
                <w:lang w:val="id"/>
              </w:rPr>
              <w:t>0,067</w:t>
            </w:r>
          </w:p>
        </w:tc>
      </w:tr>
      <w:tr w:rsidR="001D7C92" w:rsidRPr="001D7C92" w14:paraId="0CA18C49" w14:textId="77777777" w:rsidTr="007A6A53">
        <w:trPr>
          <w:trHeight w:val="261"/>
        </w:trPr>
        <w:tc>
          <w:tcPr>
            <w:tcW w:w="1108" w:type="dxa"/>
          </w:tcPr>
          <w:p w14:paraId="774FA0B4" w14:textId="20AFB6FE" w:rsidR="001D7C92" w:rsidRPr="001D7C92" w:rsidRDefault="001D7C92" w:rsidP="00F01374">
            <w:pPr>
              <w:pStyle w:val="Paragraph"/>
              <w:ind w:firstLine="0"/>
              <w:jc w:val="center"/>
              <w:rPr>
                <w:color w:val="333333"/>
                <w:lang w:val="id"/>
              </w:rPr>
            </w:pPr>
            <w:r w:rsidRPr="001D7C92">
              <w:rPr>
                <w:color w:val="333333"/>
                <w:lang w:val="id"/>
              </w:rPr>
              <w:t>M</w:t>
            </w:r>
            <w:r w:rsidR="00F01374">
              <w:rPr>
                <w:color w:val="333333"/>
                <w:lang w:val="id"/>
              </w:rPr>
              <w:t>ay</w:t>
            </w:r>
          </w:p>
        </w:tc>
        <w:tc>
          <w:tcPr>
            <w:tcW w:w="1121" w:type="dxa"/>
          </w:tcPr>
          <w:p w14:paraId="44D51A58" w14:textId="77777777" w:rsidR="001D7C92" w:rsidRPr="001D7C92" w:rsidRDefault="001D7C92" w:rsidP="00F01374">
            <w:pPr>
              <w:pStyle w:val="Paragraph"/>
              <w:ind w:firstLine="0"/>
              <w:jc w:val="center"/>
              <w:rPr>
                <w:color w:val="333333"/>
                <w:lang w:val="id"/>
              </w:rPr>
            </w:pPr>
            <w:r w:rsidRPr="001D7C92">
              <w:rPr>
                <w:color w:val="333333"/>
                <w:lang w:val="id"/>
              </w:rPr>
              <w:t>3596</w:t>
            </w:r>
          </w:p>
        </w:tc>
        <w:tc>
          <w:tcPr>
            <w:tcW w:w="1085" w:type="dxa"/>
          </w:tcPr>
          <w:p w14:paraId="3E606CAC" w14:textId="77777777" w:rsidR="001D7C92" w:rsidRPr="001D7C92" w:rsidRDefault="001D7C92" w:rsidP="00F01374">
            <w:pPr>
              <w:pStyle w:val="Paragraph"/>
              <w:ind w:firstLine="0"/>
              <w:jc w:val="center"/>
              <w:rPr>
                <w:color w:val="333333"/>
                <w:lang w:val="id"/>
              </w:rPr>
            </w:pPr>
            <w:r w:rsidRPr="001D7C92">
              <w:rPr>
                <w:color w:val="333333"/>
                <w:lang w:val="id"/>
              </w:rPr>
              <w:t>285</w:t>
            </w:r>
          </w:p>
        </w:tc>
        <w:tc>
          <w:tcPr>
            <w:tcW w:w="1113" w:type="dxa"/>
          </w:tcPr>
          <w:p w14:paraId="1435DFFF" w14:textId="77777777" w:rsidR="001D7C92" w:rsidRPr="001D7C92" w:rsidRDefault="001D7C92" w:rsidP="00F01374">
            <w:pPr>
              <w:pStyle w:val="Paragraph"/>
              <w:ind w:firstLine="0"/>
              <w:jc w:val="center"/>
              <w:rPr>
                <w:color w:val="333333"/>
                <w:lang w:val="id"/>
              </w:rPr>
            </w:pPr>
            <w:r w:rsidRPr="001D7C92">
              <w:rPr>
                <w:color w:val="333333"/>
                <w:lang w:val="id"/>
              </w:rPr>
              <w:t>0,08</w:t>
            </w:r>
          </w:p>
        </w:tc>
        <w:tc>
          <w:tcPr>
            <w:tcW w:w="1005" w:type="dxa"/>
          </w:tcPr>
          <w:p w14:paraId="71DF077C" w14:textId="77777777" w:rsidR="001D7C92" w:rsidRPr="001D7C92" w:rsidRDefault="001D7C92" w:rsidP="00F01374">
            <w:pPr>
              <w:pStyle w:val="Paragraph"/>
              <w:jc w:val="center"/>
              <w:rPr>
                <w:color w:val="333333"/>
                <w:lang w:val="id"/>
              </w:rPr>
            </w:pPr>
            <w:r w:rsidRPr="001D7C92">
              <w:rPr>
                <w:color w:val="333333"/>
                <w:lang w:val="id"/>
              </w:rPr>
              <w:t>0,078</w:t>
            </w:r>
          </w:p>
        </w:tc>
        <w:tc>
          <w:tcPr>
            <w:tcW w:w="1041" w:type="dxa"/>
          </w:tcPr>
          <w:p w14:paraId="142F15B0" w14:textId="77777777" w:rsidR="001D7C92" w:rsidRPr="001D7C92" w:rsidRDefault="001D7C92" w:rsidP="00F01374">
            <w:pPr>
              <w:pStyle w:val="Paragraph"/>
              <w:jc w:val="center"/>
              <w:rPr>
                <w:color w:val="333333"/>
                <w:lang w:val="id"/>
              </w:rPr>
            </w:pPr>
            <w:r w:rsidRPr="001D7C92">
              <w:rPr>
                <w:color w:val="333333"/>
                <w:lang w:val="id"/>
              </w:rPr>
              <w:t>0,091</w:t>
            </w:r>
          </w:p>
        </w:tc>
        <w:tc>
          <w:tcPr>
            <w:tcW w:w="1033" w:type="dxa"/>
          </w:tcPr>
          <w:p w14:paraId="6D5FBB4E" w14:textId="77777777" w:rsidR="001D7C92" w:rsidRPr="001D7C92" w:rsidRDefault="001D7C92" w:rsidP="00F01374">
            <w:pPr>
              <w:pStyle w:val="Paragraph"/>
              <w:jc w:val="center"/>
              <w:rPr>
                <w:color w:val="333333"/>
                <w:lang w:val="id"/>
              </w:rPr>
            </w:pPr>
            <w:r w:rsidRPr="001D7C92">
              <w:rPr>
                <w:color w:val="333333"/>
                <w:lang w:val="id"/>
              </w:rPr>
              <w:t>0,064</w:t>
            </w:r>
          </w:p>
        </w:tc>
      </w:tr>
      <w:tr w:rsidR="001D7C92" w:rsidRPr="001D7C92" w14:paraId="188A838C" w14:textId="77777777" w:rsidTr="007A6A53">
        <w:trPr>
          <w:trHeight w:val="266"/>
        </w:trPr>
        <w:tc>
          <w:tcPr>
            <w:tcW w:w="1108" w:type="dxa"/>
          </w:tcPr>
          <w:p w14:paraId="2C8F8431" w14:textId="77777777" w:rsidR="001D7C92" w:rsidRPr="001D7C92" w:rsidRDefault="001D7C92" w:rsidP="00F01374">
            <w:pPr>
              <w:pStyle w:val="Paragraph"/>
              <w:ind w:firstLine="0"/>
              <w:jc w:val="center"/>
              <w:rPr>
                <w:b/>
                <w:color w:val="333333"/>
                <w:lang w:val="id"/>
              </w:rPr>
            </w:pPr>
            <w:r w:rsidRPr="001D7C92">
              <w:rPr>
                <w:b/>
                <w:color w:val="333333"/>
                <w:lang w:val="id"/>
              </w:rPr>
              <w:t>Total</w:t>
            </w:r>
          </w:p>
        </w:tc>
        <w:tc>
          <w:tcPr>
            <w:tcW w:w="1121" w:type="dxa"/>
          </w:tcPr>
          <w:p w14:paraId="18CF2412" w14:textId="77777777" w:rsidR="001D7C92" w:rsidRPr="001D7C92" w:rsidRDefault="001D7C92" w:rsidP="00F01374">
            <w:pPr>
              <w:pStyle w:val="Paragraph"/>
              <w:ind w:firstLine="0"/>
              <w:jc w:val="center"/>
              <w:rPr>
                <w:color w:val="333333"/>
                <w:lang w:val="id"/>
              </w:rPr>
            </w:pPr>
            <w:r w:rsidRPr="001D7C92">
              <w:rPr>
                <w:color w:val="333333"/>
                <w:lang w:val="id"/>
              </w:rPr>
              <w:t>13042</w:t>
            </w:r>
          </w:p>
        </w:tc>
        <w:tc>
          <w:tcPr>
            <w:tcW w:w="1085" w:type="dxa"/>
          </w:tcPr>
          <w:p w14:paraId="5DA778F7" w14:textId="77777777" w:rsidR="001D7C92" w:rsidRPr="001D7C92" w:rsidRDefault="001D7C92" w:rsidP="00F01374">
            <w:pPr>
              <w:pStyle w:val="Paragraph"/>
              <w:ind w:firstLine="0"/>
              <w:jc w:val="center"/>
              <w:rPr>
                <w:color w:val="333333"/>
                <w:lang w:val="id"/>
              </w:rPr>
            </w:pPr>
            <w:r w:rsidRPr="001D7C92">
              <w:rPr>
                <w:color w:val="333333"/>
                <w:lang w:val="id"/>
              </w:rPr>
              <w:t>1016</w:t>
            </w:r>
          </w:p>
        </w:tc>
        <w:tc>
          <w:tcPr>
            <w:tcW w:w="4192" w:type="dxa"/>
            <w:gridSpan w:val="4"/>
            <w:tcBorders>
              <w:bottom w:val="nil"/>
              <w:right w:val="nil"/>
            </w:tcBorders>
          </w:tcPr>
          <w:p w14:paraId="7CD87EEF" w14:textId="77777777" w:rsidR="001D7C92" w:rsidRPr="001D7C92" w:rsidRDefault="001D7C92" w:rsidP="00F01374">
            <w:pPr>
              <w:pStyle w:val="Paragraph"/>
              <w:ind w:firstLine="0"/>
              <w:jc w:val="center"/>
              <w:rPr>
                <w:color w:val="333333"/>
                <w:lang w:val="id"/>
              </w:rPr>
            </w:pPr>
          </w:p>
        </w:tc>
      </w:tr>
    </w:tbl>
    <w:p w14:paraId="408F00AD" w14:textId="77777777" w:rsidR="001D7C92" w:rsidRPr="001D7C92" w:rsidRDefault="001D7C92" w:rsidP="001D7C92">
      <w:pPr>
        <w:pStyle w:val="Paragraph"/>
        <w:rPr>
          <w:color w:val="333333"/>
          <w:lang w:val="id"/>
        </w:rPr>
      </w:pPr>
    </w:p>
    <w:p w14:paraId="4919CE2E" w14:textId="4053D5D5" w:rsidR="001D7C92" w:rsidRPr="001D7C92" w:rsidRDefault="001D7C92" w:rsidP="007A6A53">
      <w:pPr>
        <w:pStyle w:val="Paragraph"/>
        <w:jc w:val="center"/>
        <w:rPr>
          <w:color w:val="333333"/>
          <w:lang w:val="id"/>
        </w:rPr>
      </w:pPr>
      <w:r w:rsidRPr="001D7C92">
        <w:rPr>
          <w:noProof/>
          <w:color w:val="333333"/>
        </w:rPr>
        <w:lastRenderedPageBreak/>
        <mc:AlternateContent>
          <mc:Choice Requires="wpg">
            <w:drawing>
              <wp:inline distT="0" distB="0" distL="0" distR="0" wp14:anchorId="5BB7224E" wp14:editId="7E87D85C">
                <wp:extent cx="3599815" cy="2159635"/>
                <wp:effectExtent l="0" t="0" r="19685" b="12065"/>
                <wp:docPr id="273" name="Group 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9815" cy="2159635"/>
                          <a:chOff x="7" y="7"/>
                          <a:chExt cx="5669" cy="3401"/>
                        </a:xfrm>
                      </wpg:grpSpPr>
                      <wps:wsp>
                        <wps:cNvPr id="274" name="AutoShape 249"/>
                        <wps:cNvSpPr>
                          <a:spLocks/>
                        </wps:cNvSpPr>
                        <wps:spPr bwMode="auto">
                          <a:xfrm>
                            <a:off x="605" y="1362"/>
                            <a:ext cx="4851" cy="880"/>
                          </a:xfrm>
                          <a:custGeom>
                            <a:avLst/>
                            <a:gdLst>
                              <a:gd name="T0" fmla="+- 0 606 606"/>
                              <a:gd name="T1" fmla="*/ T0 w 4851"/>
                              <a:gd name="T2" fmla="+- 0 2243 1363"/>
                              <a:gd name="T3" fmla="*/ 2243 h 880"/>
                              <a:gd name="T4" fmla="+- 0 5456 606"/>
                              <a:gd name="T5" fmla="*/ T4 w 4851"/>
                              <a:gd name="T6" fmla="+- 0 2243 1363"/>
                              <a:gd name="T7" fmla="*/ 2243 h 880"/>
                              <a:gd name="T8" fmla="+- 0 606 606"/>
                              <a:gd name="T9" fmla="*/ T8 w 4851"/>
                              <a:gd name="T10" fmla="+- 0 1947 1363"/>
                              <a:gd name="T11" fmla="*/ 1947 h 880"/>
                              <a:gd name="T12" fmla="+- 0 5456 606"/>
                              <a:gd name="T13" fmla="*/ T12 w 4851"/>
                              <a:gd name="T14" fmla="+- 0 1947 1363"/>
                              <a:gd name="T15" fmla="*/ 1947 h 880"/>
                              <a:gd name="T16" fmla="+- 0 606 606"/>
                              <a:gd name="T17" fmla="*/ T16 w 4851"/>
                              <a:gd name="T18" fmla="+- 0 1655 1363"/>
                              <a:gd name="T19" fmla="*/ 1655 h 880"/>
                              <a:gd name="T20" fmla="+- 0 5456 606"/>
                              <a:gd name="T21" fmla="*/ T20 w 4851"/>
                              <a:gd name="T22" fmla="+- 0 1655 1363"/>
                              <a:gd name="T23" fmla="*/ 1655 h 880"/>
                              <a:gd name="T24" fmla="+- 0 606 606"/>
                              <a:gd name="T25" fmla="*/ T24 w 4851"/>
                              <a:gd name="T26" fmla="+- 0 1363 1363"/>
                              <a:gd name="T27" fmla="*/ 1363 h 880"/>
                              <a:gd name="T28" fmla="+- 0 5456 606"/>
                              <a:gd name="T29" fmla="*/ T28 w 4851"/>
                              <a:gd name="T30" fmla="+- 0 1363 1363"/>
                              <a:gd name="T31" fmla="*/ 1363 h 88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851" h="880">
                                <a:moveTo>
                                  <a:pt x="0" y="880"/>
                                </a:moveTo>
                                <a:lnTo>
                                  <a:pt x="4850" y="880"/>
                                </a:lnTo>
                                <a:moveTo>
                                  <a:pt x="0" y="584"/>
                                </a:moveTo>
                                <a:lnTo>
                                  <a:pt x="4850" y="584"/>
                                </a:lnTo>
                                <a:moveTo>
                                  <a:pt x="0" y="292"/>
                                </a:moveTo>
                                <a:lnTo>
                                  <a:pt x="4850" y="292"/>
                                </a:lnTo>
                                <a:moveTo>
                                  <a:pt x="0" y="0"/>
                                </a:moveTo>
                                <a:lnTo>
                                  <a:pt x="4850" y="0"/>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5" name="Picture 2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289" y="1242"/>
                            <a:ext cx="3481" cy="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6" name="Picture 25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289" y="1330"/>
                            <a:ext cx="3481"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Line 252"/>
                        <wps:cNvCnPr>
                          <a:cxnSpLocks noChangeShapeType="1"/>
                        </wps:cNvCnPr>
                        <wps:spPr bwMode="auto">
                          <a:xfrm>
                            <a:off x="606" y="1071"/>
                            <a:ext cx="4850"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78" name="Picture 25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1289" y="938"/>
                            <a:ext cx="3481" cy="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9" name="Picture 25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1289" y="1642"/>
                            <a:ext cx="3481" cy="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255"/>
                        <wps:cNvSpPr>
                          <a:spLocks/>
                        </wps:cNvSpPr>
                        <wps:spPr bwMode="auto">
                          <a:xfrm>
                            <a:off x="1414" y="1334"/>
                            <a:ext cx="3234" cy="263"/>
                          </a:xfrm>
                          <a:custGeom>
                            <a:avLst/>
                            <a:gdLst>
                              <a:gd name="T0" fmla="+- 0 1414 1414"/>
                              <a:gd name="T1" fmla="*/ T0 w 3234"/>
                              <a:gd name="T2" fmla="+- 0 1597 1334"/>
                              <a:gd name="T3" fmla="*/ 1597 h 263"/>
                              <a:gd name="T4" fmla="+- 0 3030 1414"/>
                              <a:gd name="T5" fmla="*/ T4 w 3234"/>
                              <a:gd name="T6" fmla="+- 0 1334 1334"/>
                              <a:gd name="T7" fmla="*/ 1334 h 263"/>
                              <a:gd name="T8" fmla="+- 0 4648 1414"/>
                              <a:gd name="T9" fmla="*/ T8 w 3234"/>
                              <a:gd name="T10" fmla="+- 0 1383 1334"/>
                              <a:gd name="T11" fmla="*/ 1383 h 263"/>
                            </a:gdLst>
                            <a:ahLst/>
                            <a:cxnLst>
                              <a:cxn ang="0">
                                <a:pos x="T1" y="T3"/>
                              </a:cxn>
                              <a:cxn ang="0">
                                <a:pos x="T5" y="T7"/>
                              </a:cxn>
                              <a:cxn ang="0">
                                <a:pos x="T9" y="T11"/>
                              </a:cxn>
                            </a:cxnLst>
                            <a:rect l="0" t="0" r="r" b="b"/>
                            <a:pathLst>
                              <a:path w="3234" h="263">
                                <a:moveTo>
                                  <a:pt x="0" y="263"/>
                                </a:moveTo>
                                <a:lnTo>
                                  <a:pt x="1616" y="0"/>
                                </a:lnTo>
                                <a:lnTo>
                                  <a:pt x="3234" y="49"/>
                                </a:lnTo>
                              </a:path>
                            </a:pathLst>
                          </a:custGeom>
                          <a:noFill/>
                          <a:ln w="34925">
                            <a:solidFill>
                              <a:srgbClr val="4471C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256"/>
                        <wps:cNvSpPr>
                          <a:spLocks/>
                        </wps:cNvSpPr>
                        <wps:spPr bwMode="auto">
                          <a:xfrm>
                            <a:off x="1414" y="1423"/>
                            <a:ext cx="3234" cy="2"/>
                          </a:xfrm>
                          <a:custGeom>
                            <a:avLst/>
                            <a:gdLst>
                              <a:gd name="T0" fmla="+- 0 1414 1414"/>
                              <a:gd name="T1" fmla="*/ T0 w 3234"/>
                              <a:gd name="T2" fmla="+- 0 3030 1414"/>
                              <a:gd name="T3" fmla="*/ T2 w 3234"/>
                              <a:gd name="T4" fmla="+- 0 4648 1414"/>
                              <a:gd name="T5" fmla="*/ T4 w 3234"/>
                            </a:gdLst>
                            <a:ahLst/>
                            <a:cxnLst>
                              <a:cxn ang="0">
                                <a:pos x="T1" y="0"/>
                              </a:cxn>
                              <a:cxn ang="0">
                                <a:pos x="T3" y="0"/>
                              </a:cxn>
                              <a:cxn ang="0">
                                <a:pos x="T5" y="0"/>
                              </a:cxn>
                            </a:cxnLst>
                            <a:rect l="0" t="0" r="r" b="b"/>
                            <a:pathLst>
                              <a:path w="3234">
                                <a:moveTo>
                                  <a:pt x="0" y="0"/>
                                </a:moveTo>
                                <a:lnTo>
                                  <a:pt x="1616" y="0"/>
                                </a:lnTo>
                                <a:lnTo>
                                  <a:pt x="3234" y="0"/>
                                </a:lnTo>
                              </a:path>
                            </a:pathLst>
                          </a:custGeom>
                          <a:noFill/>
                          <a:ln w="349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 name="Freeform 257"/>
                        <wps:cNvSpPr>
                          <a:spLocks/>
                        </wps:cNvSpPr>
                        <wps:spPr bwMode="auto">
                          <a:xfrm>
                            <a:off x="1414" y="1030"/>
                            <a:ext cx="3234" cy="81"/>
                          </a:xfrm>
                          <a:custGeom>
                            <a:avLst/>
                            <a:gdLst>
                              <a:gd name="T0" fmla="+- 0 1414 1414"/>
                              <a:gd name="T1" fmla="*/ T0 w 3234"/>
                              <a:gd name="T2" fmla="+- 0 1038 1030"/>
                              <a:gd name="T3" fmla="*/ 1038 h 81"/>
                              <a:gd name="T4" fmla="+- 0 3030 1414"/>
                              <a:gd name="T5" fmla="*/ T4 w 3234"/>
                              <a:gd name="T6" fmla="+- 0 1111 1030"/>
                              <a:gd name="T7" fmla="*/ 1111 h 81"/>
                              <a:gd name="T8" fmla="+- 0 4648 1414"/>
                              <a:gd name="T9" fmla="*/ T8 w 3234"/>
                              <a:gd name="T10" fmla="+- 0 1030 1030"/>
                              <a:gd name="T11" fmla="*/ 1030 h 81"/>
                            </a:gdLst>
                            <a:ahLst/>
                            <a:cxnLst>
                              <a:cxn ang="0">
                                <a:pos x="T1" y="T3"/>
                              </a:cxn>
                              <a:cxn ang="0">
                                <a:pos x="T5" y="T7"/>
                              </a:cxn>
                              <a:cxn ang="0">
                                <a:pos x="T9" y="T11"/>
                              </a:cxn>
                            </a:cxnLst>
                            <a:rect l="0" t="0" r="r" b="b"/>
                            <a:pathLst>
                              <a:path w="3234" h="81">
                                <a:moveTo>
                                  <a:pt x="0" y="8"/>
                                </a:moveTo>
                                <a:lnTo>
                                  <a:pt x="1616" y="81"/>
                                </a:lnTo>
                                <a:lnTo>
                                  <a:pt x="3234" y="0"/>
                                </a:lnTo>
                              </a:path>
                            </a:pathLst>
                          </a:custGeom>
                          <a:noFill/>
                          <a:ln w="34925">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Freeform 258"/>
                        <wps:cNvSpPr>
                          <a:spLocks/>
                        </wps:cNvSpPr>
                        <wps:spPr bwMode="auto">
                          <a:xfrm>
                            <a:off x="1414" y="1735"/>
                            <a:ext cx="3234" cy="81"/>
                          </a:xfrm>
                          <a:custGeom>
                            <a:avLst/>
                            <a:gdLst>
                              <a:gd name="T0" fmla="+- 0 1414 1414"/>
                              <a:gd name="T1" fmla="*/ T0 w 3234"/>
                              <a:gd name="T2" fmla="+- 0 1806 1736"/>
                              <a:gd name="T3" fmla="*/ 1806 h 81"/>
                              <a:gd name="T4" fmla="+- 0 3030 1414"/>
                              <a:gd name="T5" fmla="*/ T4 w 3234"/>
                              <a:gd name="T6" fmla="+- 0 1736 1736"/>
                              <a:gd name="T7" fmla="*/ 1736 h 81"/>
                              <a:gd name="T8" fmla="+- 0 4648 1414"/>
                              <a:gd name="T9" fmla="*/ T8 w 3234"/>
                              <a:gd name="T10" fmla="+- 0 1817 1736"/>
                              <a:gd name="T11" fmla="*/ 1817 h 81"/>
                            </a:gdLst>
                            <a:ahLst/>
                            <a:cxnLst>
                              <a:cxn ang="0">
                                <a:pos x="T1" y="T3"/>
                              </a:cxn>
                              <a:cxn ang="0">
                                <a:pos x="T5" y="T7"/>
                              </a:cxn>
                              <a:cxn ang="0">
                                <a:pos x="T9" y="T11"/>
                              </a:cxn>
                            </a:cxnLst>
                            <a:rect l="0" t="0" r="r" b="b"/>
                            <a:pathLst>
                              <a:path w="3234" h="81">
                                <a:moveTo>
                                  <a:pt x="0" y="70"/>
                                </a:moveTo>
                                <a:lnTo>
                                  <a:pt x="1616" y="0"/>
                                </a:lnTo>
                                <a:lnTo>
                                  <a:pt x="3234" y="81"/>
                                </a:lnTo>
                              </a:path>
                            </a:pathLst>
                          </a:custGeom>
                          <a:noFill/>
                          <a:ln w="34925">
                            <a:solidFill>
                              <a:srgbClr val="FFC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Line 259"/>
                        <wps:cNvCnPr>
                          <a:cxnSpLocks noChangeShapeType="1"/>
                        </wps:cNvCnPr>
                        <wps:spPr bwMode="auto">
                          <a:xfrm>
                            <a:off x="606" y="776"/>
                            <a:ext cx="4850"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85" name="Line 260"/>
                        <wps:cNvCnPr>
                          <a:cxnSpLocks noChangeShapeType="1"/>
                        </wps:cNvCnPr>
                        <wps:spPr bwMode="auto">
                          <a:xfrm>
                            <a:off x="606" y="2535"/>
                            <a:ext cx="4850" cy="0"/>
                          </a:xfrm>
                          <a:prstGeom prst="line">
                            <a:avLst/>
                          </a:prstGeom>
                          <a:noFill/>
                          <a:ln w="12700">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86" name="Line 261"/>
                        <wps:cNvCnPr>
                          <a:cxnSpLocks noChangeShapeType="1"/>
                        </wps:cNvCnPr>
                        <wps:spPr bwMode="auto">
                          <a:xfrm>
                            <a:off x="687" y="3130"/>
                            <a:ext cx="384" cy="0"/>
                          </a:xfrm>
                          <a:prstGeom prst="line">
                            <a:avLst/>
                          </a:prstGeom>
                          <a:noFill/>
                          <a:ln w="34925">
                            <a:solidFill>
                              <a:srgbClr val="4471C4"/>
                            </a:solidFill>
                            <a:prstDash val="solid"/>
                            <a:round/>
                            <a:headEnd/>
                            <a:tailEnd/>
                          </a:ln>
                          <a:extLst>
                            <a:ext uri="{909E8E84-426E-40DD-AFC4-6F175D3DCCD1}">
                              <a14:hiddenFill xmlns:a14="http://schemas.microsoft.com/office/drawing/2010/main">
                                <a:noFill/>
                              </a14:hiddenFill>
                            </a:ext>
                          </a:extLst>
                        </wps:spPr>
                        <wps:bodyPr/>
                      </wps:wsp>
                      <wps:wsp>
                        <wps:cNvPr id="287" name="Line 262"/>
                        <wps:cNvCnPr>
                          <a:cxnSpLocks noChangeShapeType="1"/>
                        </wps:cNvCnPr>
                        <wps:spPr bwMode="auto">
                          <a:xfrm>
                            <a:off x="2436" y="3130"/>
                            <a:ext cx="384" cy="0"/>
                          </a:xfrm>
                          <a:prstGeom prst="line">
                            <a:avLst/>
                          </a:prstGeom>
                          <a:noFill/>
                          <a:ln w="34925">
                            <a:solidFill>
                              <a:srgbClr val="EC7C30"/>
                            </a:solidFill>
                            <a:prstDash val="solid"/>
                            <a:round/>
                            <a:headEnd/>
                            <a:tailEnd/>
                          </a:ln>
                          <a:extLst>
                            <a:ext uri="{909E8E84-426E-40DD-AFC4-6F175D3DCCD1}">
                              <a14:hiddenFill xmlns:a14="http://schemas.microsoft.com/office/drawing/2010/main">
                                <a:noFill/>
                              </a14:hiddenFill>
                            </a:ext>
                          </a:extLst>
                        </wps:spPr>
                        <wps:bodyPr/>
                      </wps:wsp>
                      <wps:wsp>
                        <wps:cNvPr id="288" name="Line 263"/>
                        <wps:cNvCnPr>
                          <a:cxnSpLocks noChangeShapeType="1"/>
                        </wps:cNvCnPr>
                        <wps:spPr bwMode="auto">
                          <a:xfrm>
                            <a:off x="3304" y="3130"/>
                            <a:ext cx="384" cy="0"/>
                          </a:xfrm>
                          <a:prstGeom prst="line">
                            <a:avLst/>
                          </a:prstGeom>
                          <a:noFill/>
                          <a:ln w="34925">
                            <a:solidFill>
                              <a:srgbClr val="A4A4A4"/>
                            </a:solidFill>
                            <a:prstDash val="solid"/>
                            <a:round/>
                            <a:headEnd/>
                            <a:tailEnd/>
                          </a:ln>
                          <a:extLst>
                            <a:ext uri="{909E8E84-426E-40DD-AFC4-6F175D3DCCD1}">
                              <a14:hiddenFill xmlns:a14="http://schemas.microsoft.com/office/drawing/2010/main">
                                <a:noFill/>
                              </a14:hiddenFill>
                            </a:ext>
                          </a:extLst>
                        </wps:spPr>
                        <wps:bodyPr/>
                      </wps:wsp>
                      <wps:wsp>
                        <wps:cNvPr id="289" name="Line 264"/>
                        <wps:cNvCnPr>
                          <a:cxnSpLocks noChangeShapeType="1"/>
                        </wps:cNvCnPr>
                        <wps:spPr bwMode="auto">
                          <a:xfrm>
                            <a:off x="4303" y="3130"/>
                            <a:ext cx="384" cy="0"/>
                          </a:xfrm>
                          <a:prstGeom prst="line">
                            <a:avLst/>
                          </a:prstGeom>
                          <a:noFill/>
                          <a:ln w="34925">
                            <a:solidFill>
                              <a:srgbClr val="FFC000"/>
                            </a:solidFill>
                            <a:prstDash val="solid"/>
                            <a:round/>
                            <a:headEnd/>
                            <a:tailEnd/>
                          </a:ln>
                          <a:extLst>
                            <a:ext uri="{909E8E84-426E-40DD-AFC4-6F175D3DCCD1}">
                              <a14:hiddenFill xmlns:a14="http://schemas.microsoft.com/office/drawing/2010/main">
                                <a:noFill/>
                              </a14:hiddenFill>
                            </a:ext>
                          </a:extLst>
                        </wps:spPr>
                        <wps:bodyPr/>
                      </wps:wsp>
                      <wps:wsp>
                        <wps:cNvPr id="290" name="Freeform 265"/>
                        <wps:cNvSpPr>
                          <a:spLocks/>
                        </wps:cNvSpPr>
                        <wps:spPr bwMode="auto">
                          <a:xfrm>
                            <a:off x="7" y="7"/>
                            <a:ext cx="5669" cy="3401"/>
                          </a:xfrm>
                          <a:custGeom>
                            <a:avLst/>
                            <a:gdLst>
                              <a:gd name="T0" fmla="+- 0 8 8"/>
                              <a:gd name="T1" fmla="*/ T0 w 5669"/>
                              <a:gd name="T2" fmla="+- 0 208 8"/>
                              <a:gd name="T3" fmla="*/ 208 h 3401"/>
                              <a:gd name="T4" fmla="+- 0 23 8"/>
                              <a:gd name="T5" fmla="*/ T4 w 5669"/>
                              <a:gd name="T6" fmla="+- 0 130 8"/>
                              <a:gd name="T7" fmla="*/ 130 h 3401"/>
                              <a:gd name="T8" fmla="+- 0 66 8"/>
                              <a:gd name="T9" fmla="*/ T8 w 5669"/>
                              <a:gd name="T10" fmla="+- 0 66 8"/>
                              <a:gd name="T11" fmla="*/ 66 h 3401"/>
                              <a:gd name="T12" fmla="+- 0 130 8"/>
                              <a:gd name="T13" fmla="*/ T12 w 5669"/>
                              <a:gd name="T14" fmla="+- 0 23 8"/>
                              <a:gd name="T15" fmla="*/ 23 h 3401"/>
                              <a:gd name="T16" fmla="+- 0 208 8"/>
                              <a:gd name="T17" fmla="*/ T16 w 5669"/>
                              <a:gd name="T18" fmla="+- 0 8 8"/>
                              <a:gd name="T19" fmla="*/ 8 h 3401"/>
                              <a:gd name="T20" fmla="+- 0 5477 8"/>
                              <a:gd name="T21" fmla="*/ T20 w 5669"/>
                              <a:gd name="T22" fmla="+- 0 8 8"/>
                              <a:gd name="T23" fmla="*/ 8 h 3401"/>
                              <a:gd name="T24" fmla="+- 0 5554 8"/>
                              <a:gd name="T25" fmla="*/ T24 w 5669"/>
                              <a:gd name="T26" fmla="+- 0 23 8"/>
                              <a:gd name="T27" fmla="*/ 23 h 3401"/>
                              <a:gd name="T28" fmla="+- 0 5618 8"/>
                              <a:gd name="T29" fmla="*/ T28 w 5669"/>
                              <a:gd name="T30" fmla="+- 0 66 8"/>
                              <a:gd name="T31" fmla="*/ 66 h 3401"/>
                              <a:gd name="T32" fmla="+- 0 5661 8"/>
                              <a:gd name="T33" fmla="*/ T32 w 5669"/>
                              <a:gd name="T34" fmla="+- 0 130 8"/>
                              <a:gd name="T35" fmla="*/ 130 h 3401"/>
                              <a:gd name="T36" fmla="+- 0 5677 8"/>
                              <a:gd name="T37" fmla="*/ T36 w 5669"/>
                              <a:gd name="T38" fmla="+- 0 208 8"/>
                              <a:gd name="T39" fmla="*/ 208 h 3401"/>
                              <a:gd name="T40" fmla="+- 0 5677 8"/>
                              <a:gd name="T41" fmla="*/ T40 w 5669"/>
                              <a:gd name="T42" fmla="+- 0 3208 8"/>
                              <a:gd name="T43" fmla="*/ 3208 h 3401"/>
                              <a:gd name="T44" fmla="+- 0 5661 8"/>
                              <a:gd name="T45" fmla="*/ T44 w 5669"/>
                              <a:gd name="T46" fmla="+- 0 3286 8"/>
                              <a:gd name="T47" fmla="*/ 3286 h 3401"/>
                              <a:gd name="T48" fmla="+- 0 5618 8"/>
                              <a:gd name="T49" fmla="*/ T48 w 5669"/>
                              <a:gd name="T50" fmla="+- 0 3350 8"/>
                              <a:gd name="T51" fmla="*/ 3350 h 3401"/>
                              <a:gd name="T52" fmla="+- 0 5554 8"/>
                              <a:gd name="T53" fmla="*/ T52 w 5669"/>
                              <a:gd name="T54" fmla="+- 0 3393 8"/>
                              <a:gd name="T55" fmla="*/ 3393 h 3401"/>
                              <a:gd name="T56" fmla="+- 0 5477 8"/>
                              <a:gd name="T57" fmla="*/ T56 w 5669"/>
                              <a:gd name="T58" fmla="+- 0 3408 8"/>
                              <a:gd name="T59" fmla="*/ 3408 h 3401"/>
                              <a:gd name="T60" fmla="+- 0 208 8"/>
                              <a:gd name="T61" fmla="*/ T60 w 5669"/>
                              <a:gd name="T62" fmla="+- 0 3408 8"/>
                              <a:gd name="T63" fmla="*/ 3408 h 3401"/>
                              <a:gd name="T64" fmla="+- 0 130 8"/>
                              <a:gd name="T65" fmla="*/ T64 w 5669"/>
                              <a:gd name="T66" fmla="+- 0 3393 8"/>
                              <a:gd name="T67" fmla="*/ 3393 h 3401"/>
                              <a:gd name="T68" fmla="+- 0 66 8"/>
                              <a:gd name="T69" fmla="*/ T68 w 5669"/>
                              <a:gd name="T70" fmla="+- 0 3350 8"/>
                              <a:gd name="T71" fmla="*/ 3350 h 3401"/>
                              <a:gd name="T72" fmla="+- 0 23 8"/>
                              <a:gd name="T73" fmla="*/ T72 w 5669"/>
                              <a:gd name="T74" fmla="+- 0 3286 8"/>
                              <a:gd name="T75" fmla="*/ 3286 h 3401"/>
                              <a:gd name="T76" fmla="+- 0 8 8"/>
                              <a:gd name="T77" fmla="*/ T76 w 5669"/>
                              <a:gd name="T78" fmla="+- 0 3208 8"/>
                              <a:gd name="T79" fmla="*/ 3208 h 3401"/>
                              <a:gd name="T80" fmla="+- 0 8 8"/>
                              <a:gd name="T81" fmla="*/ T80 w 5669"/>
                              <a:gd name="T82" fmla="+- 0 208 8"/>
                              <a:gd name="T83" fmla="*/ 208 h 34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69" h="3401">
                                <a:moveTo>
                                  <a:pt x="0" y="200"/>
                                </a:moveTo>
                                <a:lnTo>
                                  <a:pt x="15" y="122"/>
                                </a:lnTo>
                                <a:lnTo>
                                  <a:pt x="58" y="58"/>
                                </a:lnTo>
                                <a:lnTo>
                                  <a:pt x="122" y="15"/>
                                </a:lnTo>
                                <a:lnTo>
                                  <a:pt x="200" y="0"/>
                                </a:lnTo>
                                <a:lnTo>
                                  <a:pt x="5469" y="0"/>
                                </a:lnTo>
                                <a:lnTo>
                                  <a:pt x="5546" y="15"/>
                                </a:lnTo>
                                <a:lnTo>
                                  <a:pt x="5610" y="58"/>
                                </a:lnTo>
                                <a:lnTo>
                                  <a:pt x="5653" y="122"/>
                                </a:lnTo>
                                <a:lnTo>
                                  <a:pt x="5669" y="200"/>
                                </a:lnTo>
                                <a:lnTo>
                                  <a:pt x="5669" y="3200"/>
                                </a:lnTo>
                                <a:lnTo>
                                  <a:pt x="5653" y="3278"/>
                                </a:lnTo>
                                <a:lnTo>
                                  <a:pt x="5610" y="3342"/>
                                </a:lnTo>
                                <a:lnTo>
                                  <a:pt x="5546" y="3385"/>
                                </a:lnTo>
                                <a:lnTo>
                                  <a:pt x="5469" y="3400"/>
                                </a:lnTo>
                                <a:lnTo>
                                  <a:pt x="200" y="3400"/>
                                </a:lnTo>
                                <a:lnTo>
                                  <a:pt x="122" y="3385"/>
                                </a:lnTo>
                                <a:lnTo>
                                  <a:pt x="58" y="3342"/>
                                </a:lnTo>
                                <a:lnTo>
                                  <a:pt x="15" y="3278"/>
                                </a:lnTo>
                                <a:lnTo>
                                  <a:pt x="0" y="3200"/>
                                </a:lnTo>
                                <a:lnTo>
                                  <a:pt x="0" y="200"/>
                                </a:lnTo>
                                <a:close/>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Text Box 266"/>
                        <wps:cNvSpPr txBox="1">
                          <a:spLocks noChangeArrowheads="1"/>
                        </wps:cNvSpPr>
                        <wps:spPr bwMode="auto">
                          <a:xfrm>
                            <a:off x="1195" y="172"/>
                            <a:ext cx="3312" cy="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5933F" w14:textId="2DCC0FE9" w:rsidR="007A6A53" w:rsidRPr="00B3080F" w:rsidRDefault="007A6A53" w:rsidP="001D7C92">
                              <w:pPr>
                                <w:spacing w:line="354" w:lineRule="exact"/>
                                <w:rPr>
                                  <w:bCs/>
                                  <w:sz w:val="32"/>
                                </w:rPr>
                              </w:pPr>
                              <w:r w:rsidRPr="00B3080F">
                                <w:rPr>
                                  <w:bCs/>
                                  <w:i/>
                                  <w:color w:val="585858"/>
                                  <w:sz w:val="32"/>
                                </w:rPr>
                                <w:t>P-Chart</w:t>
                              </w:r>
                              <w:r w:rsidRPr="00B3080F">
                                <w:rPr>
                                  <w:bCs/>
                                  <w:i/>
                                  <w:color w:val="585858"/>
                                  <w:spacing w:val="-1"/>
                                  <w:sz w:val="32"/>
                                </w:rPr>
                                <w:t xml:space="preserve"> </w:t>
                              </w:r>
                              <w:r w:rsidR="00B3080F" w:rsidRPr="00B3080F">
                                <w:rPr>
                                  <w:bCs/>
                                  <w:color w:val="585858"/>
                                  <w:sz w:val="32"/>
                                </w:rPr>
                                <w:t>After Revised</w:t>
                              </w:r>
                            </w:p>
                          </w:txbxContent>
                        </wps:txbx>
                        <wps:bodyPr rot="0" vert="horz" wrap="square" lIns="0" tIns="0" rIns="0" bIns="0" anchor="t" anchorCtr="0" upright="1">
                          <a:noAutofit/>
                        </wps:bodyPr>
                      </wps:wsp>
                      <wps:wsp>
                        <wps:cNvPr id="292" name="Text Box 267"/>
                        <wps:cNvSpPr txBox="1">
                          <a:spLocks noChangeArrowheads="1"/>
                        </wps:cNvSpPr>
                        <wps:spPr bwMode="auto">
                          <a:xfrm>
                            <a:off x="138" y="671"/>
                            <a:ext cx="334" cy="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EA68F" w14:textId="77777777" w:rsidR="007A6A53" w:rsidRDefault="007A6A53" w:rsidP="001D7C92">
                              <w:pPr>
                                <w:spacing w:line="199" w:lineRule="exact"/>
                                <w:rPr>
                                  <w:sz w:val="18"/>
                                </w:rPr>
                              </w:pPr>
                              <w:r>
                                <w:rPr>
                                  <w:color w:val="585858"/>
                                  <w:sz w:val="18"/>
                                </w:rPr>
                                <w:t>0,10</w:t>
                              </w:r>
                            </w:p>
                            <w:p w14:paraId="6988B182" w14:textId="77777777" w:rsidR="007A6A53" w:rsidRDefault="007A6A53" w:rsidP="001D7C92">
                              <w:pPr>
                                <w:spacing w:before="86"/>
                                <w:rPr>
                                  <w:sz w:val="18"/>
                                </w:rPr>
                              </w:pPr>
                              <w:r>
                                <w:rPr>
                                  <w:color w:val="585858"/>
                                  <w:sz w:val="18"/>
                                </w:rPr>
                                <w:t>0,09</w:t>
                              </w:r>
                            </w:p>
                            <w:p w14:paraId="3C0EC834" w14:textId="77777777" w:rsidR="007A6A53" w:rsidRDefault="007A6A53" w:rsidP="001D7C92">
                              <w:pPr>
                                <w:spacing w:before="86"/>
                                <w:rPr>
                                  <w:sz w:val="18"/>
                                </w:rPr>
                              </w:pPr>
                              <w:r>
                                <w:rPr>
                                  <w:color w:val="585858"/>
                                  <w:sz w:val="18"/>
                                </w:rPr>
                                <w:t>0,08</w:t>
                              </w:r>
                            </w:p>
                            <w:p w14:paraId="1E235606" w14:textId="77777777" w:rsidR="007A6A53" w:rsidRDefault="007A6A53" w:rsidP="001D7C92">
                              <w:pPr>
                                <w:spacing w:before="87"/>
                                <w:rPr>
                                  <w:sz w:val="18"/>
                                </w:rPr>
                              </w:pPr>
                              <w:r>
                                <w:rPr>
                                  <w:color w:val="585858"/>
                                  <w:sz w:val="18"/>
                                </w:rPr>
                                <w:t>0,07</w:t>
                              </w:r>
                            </w:p>
                            <w:p w14:paraId="4CA7E392" w14:textId="77777777" w:rsidR="007A6A53" w:rsidRDefault="007A6A53" w:rsidP="001D7C92">
                              <w:pPr>
                                <w:spacing w:before="86"/>
                                <w:rPr>
                                  <w:sz w:val="18"/>
                                </w:rPr>
                              </w:pPr>
                              <w:r>
                                <w:rPr>
                                  <w:color w:val="585858"/>
                                  <w:sz w:val="18"/>
                                </w:rPr>
                                <w:t>0,06</w:t>
                              </w:r>
                            </w:p>
                            <w:p w14:paraId="5FD22523" w14:textId="77777777" w:rsidR="007A6A53" w:rsidRDefault="007A6A53" w:rsidP="001D7C92">
                              <w:pPr>
                                <w:spacing w:before="86"/>
                                <w:rPr>
                                  <w:sz w:val="18"/>
                                </w:rPr>
                              </w:pPr>
                              <w:r>
                                <w:rPr>
                                  <w:color w:val="585858"/>
                                  <w:sz w:val="18"/>
                                </w:rPr>
                                <w:t>0,05</w:t>
                              </w:r>
                            </w:p>
                            <w:p w14:paraId="1BE7AC66" w14:textId="77777777" w:rsidR="007A6A53" w:rsidRDefault="007A6A53" w:rsidP="001D7C92">
                              <w:pPr>
                                <w:spacing w:before="87"/>
                                <w:rPr>
                                  <w:sz w:val="18"/>
                                </w:rPr>
                              </w:pPr>
                              <w:r>
                                <w:rPr>
                                  <w:color w:val="585858"/>
                                  <w:sz w:val="18"/>
                                </w:rPr>
                                <w:t>0,04</w:t>
                              </w:r>
                            </w:p>
                          </w:txbxContent>
                        </wps:txbx>
                        <wps:bodyPr rot="0" vert="horz" wrap="square" lIns="0" tIns="0" rIns="0" bIns="0" anchor="t" anchorCtr="0" upright="1">
                          <a:noAutofit/>
                        </wps:bodyPr>
                      </wps:wsp>
                      <wps:wsp>
                        <wps:cNvPr id="293" name="Text Box 268"/>
                        <wps:cNvSpPr txBox="1">
                          <a:spLocks noChangeArrowheads="1"/>
                        </wps:cNvSpPr>
                        <wps:spPr bwMode="auto">
                          <a:xfrm>
                            <a:off x="1370"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D8220" w14:textId="77777777" w:rsidR="007A6A53" w:rsidRDefault="007A6A53" w:rsidP="001D7C92">
                              <w:pPr>
                                <w:spacing w:line="199" w:lineRule="exact"/>
                                <w:rPr>
                                  <w:sz w:val="18"/>
                                </w:rPr>
                              </w:pPr>
                              <w:r>
                                <w:rPr>
                                  <w:color w:val="585858"/>
                                  <w:sz w:val="18"/>
                                </w:rPr>
                                <w:t>1</w:t>
                              </w:r>
                            </w:p>
                          </w:txbxContent>
                        </wps:txbx>
                        <wps:bodyPr rot="0" vert="horz" wrap="square" lIns="0" tIns="0" rIns="0" bIns="0" anchor="t" anchorCtr="0" upright="1">
                          <a:noAutofit/>
                        </wps:bodyPr>
                      </wps:wsp>
                      <wps:wsp>
                        <wps:cNvPr id="294" name="Text Box 269"/>
                        <wps:cNvSpPr txBox="1">
                          <a:spLocks noChangeArrowheads="1"/>
                        </wps:cNvSpPr>
                        <wps:spPr bwMode="auto">
                          <a:xfrm>
                            <a:off x="2988"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5BA86" w14:textId="77777777" w:rsidR="007A6A53" w:rsidRDefault="007A6A53" w:rsidP="001D7C92">
                              <w:pPr>
                                <w:spacing w:line="199" w:lineRule="exact"/>
                                <w:rPr>
                                  <w:sz w:val="18"/>
                                </w:rPr>
                              </w:pPr>
                              <w:r>
                                <w:rPr>
                                  <w:color w:val="585858"/>
                                  <w:sz w:val="18"/>
                                </w:rPr>
                                <w:t>2</w:t>
                              </w:r>
                            </w:p>
                          </w:txbxContent>
                        </wps:txbx>
                        <wps:bodyPr rot="0" vert="horz" wrap="square" lIns="0" tIns="0" rIns="0" bIns="0" anchor="t" anchorCtr="0" upright="1">
                          <a:noAutofit/>
                        </wps:bodyPr>
                      </wps:wsp>
                      <wps:wsp>
                        <wps:cNvPr id="295" name="Text Box 270"/>
                        <wps:cNvSpPr txBox="1">
                          <a:spLocks noChangeArrowheads="1"/>
                        </wps:cNvSpPr>
                        <wps:spPr bwMode="auto">
                          <a:xfrm>
                            <a:off x="4605"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D189A9" w14:textId="77777777" w:rsidR="007A6A53" w:rsidRDefault="007A6A53" w:rsidP="001D7C92">
                              <w:pPr>
                                <w:spacing w:line="199" w:lineRule="exact"/>
                                <w:rPr>
                                  <w:sz w:val="18"/>
                                </w:rPr>
                              </w:pPr>
                              <w:r>
                                <w:rPr>
                                  <w:color w:val="585858"/>
                                  <w:sz w:val="18"/>
                                </w:rPr>
                                <w:t>3</w:t>
                              </w:r>
                            </w:p>
                          </w:txbxContent>
                        </wps:txbx>
                        <wps:bodyPr rot="0" vert="horz" wrap="square" lIns="0" tIns="0" rIns="0" bIns="0" anchor="t" anchorCtr="0" upright="1">
                          <a:noAutofit/>
                        </wps:bodyPr>
                      </wps:wsp>
                      <wps:wsp>
                        <wps:cNvPr id="296" name="Text Box 271"/>
                        <wps:cNvSpPr txBox="1">
                          <a:spLocks noChangeArrowheads="1"/>
                        </wps:cNvSpPr>
                        <wps:spPr bwMode="auto">
                          <a:xfrm>
                            <a:off x="1113" y="3026"/>
                            <a:ext cx="1460" cy="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7E01C7" w14:textId="77777777" w:rsidR="00B3080F" w:rsidRDefault="00B3080F" w:rsidP="00B3080F">
                              <w:pPr>
                                <w:spacing w:line="199" w:lineRule="exact"/>
                                <w:rPr>
                                  <w:sz w:val="18"/>
                                </w:rPr>
                              </w:pPr>
                              <w:r>
                                <w:rPr>
                                  <w:color w:val="585858"/>
                                  <w:sz w:val="18"/>
                                </w:rPr>
                                <w:t>Defect Proportion</w:t>
                              </w:r>
                            </w:p>
                            <w:p w14:paraId="639AF035" w14:textId="5AE01B23" w:rsidR="007A6A53" w:rsidRDefault="007A6A53" w:rsidP="001D7C92">
                              <w:pPr>
                                <w:spacing w:line="199" w:lineRule="exact"/>
                                <w:rPr>
                                  <w:sz w:val="18"/>
                                </w:rPr>
                              </w:pPr>
                            </w:p>
                          </w:txbxContent>
                        </wps:txbx>
                        <wps:bodyPr rot="0" vert="horz" wrap="square" lIns="0" tIns="0" rIns="0" bIns="0" anchor="t" anchorCtr="0" upright="1">
                          <a:noAutofit/>
                        </wps:bodyPr>
                      </wps:wsp>
                      <wps:wsp>
                        <wps:cNvPr id="297" name="Text Box 272"/>
                        <wps:cNvSpPr txBox="1">
                          <a:spLocks noChangeArrowheads="1"/>
                        </wps:cNvSpPr>
                        <wps:spPr bwMode="auto">
                          <a:xfrm>
                            <a:off x="2862" y="3026"/>
                            <a:ext cx="25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FE1CF6" w14:textId="77777777" w:rsidR="007A6A53" w:rsidRDefault="007A6A53" w:rsidP="001D7C92">
                              <w:pPr>
                                <w:spacing w:line="199" w:lineRule="exact"/>
                                <w:rPr>
                                  <w:sz w:val="18"/>
                                </w:rPr>
                              </w:pPr>
                              <w:r>
                                <w:rPr>
                                  <w:color w:val="585858"/>
                                  <w:sz w:val="18"/>
                                </w:rPr>
                                <w:t>CL</w:t>
                              </w:r>
                            </w:p>
                          </w:txbxContent>
                        </wps:txbx>
                        <wps:bodyPr rot="0" vert="horz" wrap="square" lIns="0" tIns="0" rIns="0" bIns="0" anchor="t" anchorCtr="0" upright="1">
                          <a:noAutofit/>
                        </wps:bodyPr>
                      </wps:wsp>
                      <wps:wsp>
                        <wps:cNvPr id="298" name="Text Box 273"/>
                        <wps:cNvSpPr txBox="1">
                          <a:spLocks noChangeArrowheads="1"/>
                        </wps:cNvSpPr>
                        <wps:spPr bwMode="auto">
                          <a:xfrm>
                            <a:off x="3730" y="3026"/>
                            <a:ext cx="383"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9DEF0" w14:textId="77777777" w:rsidR="007A6A53" w:rsidRDefault="007A6A53" w:rsidP="001D7C92">
                              <w:pPr>
                                <w:spacing w:line="199" w:lineRule="exact"/>
                                <w:rPr>
                                  <w:sz w:val="18"/>
                                </w:rPr>
                              </w:pPr>
                              <w:r>
                                <w:rPr>
                                  <w:color w:val="585858"/>
                                  <w:sz w:val="18"/>
                                </w:rPr>
                                <w:t>UCL</w:t>
                              </w:r>
                            </w:p>
                          </w:txbxContent>
                        </wps:txbx>
                        <wps:bodyPr rot="0" vert="horz" wrap="square" lIns="0" tIns="0" rIns="0" bIns="0" anchor="t" anchorCtr="0" upright="1">
                          <a:noAutofit/>
                        </wps:bodyPr>
                      </wps:wsp>
                      <wps:wsp>
                        <wps:cNvPr id="299" name="Text Box 274"/>
                        <wps:cNvSpPr txBox="1">
                          <a:spLocks noChangeArrowheads="1"/>
                        </wps:cNvSpPr>
                        <wps:spPr bwMode="auto">
                          <a:xfrm>
                            <a:off x="4729" y="3026"/>
                            <a:ext cx="36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A614B" w14:textId="77777777" w:rsidR="007A6A53" w:rsidRDefault="007A6A53" w:rsidP="001D7C92">
                              <w:pPr>
                                <w:spacing w:line="199" w:lineRule="exact"/>
                                <w:rPr>
                                  <w:sz w:val="18"/>
                                </w:rPr>
                              </w:pPr>
                              <w:r>
                                <w:rPr>
                                  <w:color w:val="585858"/>
                                  <w:sz w:val="18"/>
                                </w:rPr>
                                <w:t>LCL</w:t>
                              </w:r>
                            </w:p>
                          </w:txbxContent>
                        </wps:txbx>
                        <wps:bodyPr rot="0" vert="horz" wrap="square" lIns="0" tIns="0" rIns="0" bIns="0" anchor="t" anchorCtr="0" upright="1">
                          <a:noAutofit/>
                        </wps:bodyPr>
                      </wps:wsp>
                    </wpg:wgp>
                  </a:graphicData>
                </a:graphic>
              </wp:inline>
            </w:drawing>
          </mc:Choice>
          <mc:Fallback>
            <w:pict>
              <v:group w14:anchorId="5BB7224E" id="Group 273" o:spid="_x0000_s1104" style="width:283.45pt;height:170.05pt;mso-position-horizontal-relative:char;mso-position-vertical-relative:line" coordorigin="7,7" coordsize="5669,3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">
                <v:shape id="AutoShape 249" o:spid="_x0000_s1105" style="position:absolute;left:605;top:1362;width:4851;height:880;visibility:visible;mso-wrap-style:square;v-text-anchor:top" coordsize="485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" path="m,880r4850,m,584r4850,m,292r4850,m,l4850,e" filled="f" strokecolor="#d9d9d9">
                  <v:path arrowok="t" o:connecttype="custom" o:connectlocs="0,2243;4850,2243;0,1947;4850,1947;0,1655;4850,1655;0,1363;4850,1363" o:connectangles="0,0,0,0,0,0,0,0"/>
                </v:shape>
                <v:shape id="Picture 250" o:spid="_x0000_s1106" type="#_x0000_t75" style="position:absolute;left:1289;top:1242;width:3481;height: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">
                  <v:imagedata r:id="rId20" o:title=""/>
                </v:shape>
                <v:shape id="Picture 251" o:spid="_x0000_s1107" type="#_x0000_t75" style="position:absolute;left:1289;top:1330;width:3481;height: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">
                  <v:imagedata r:id="rId21" o:title=""/>
                </v:shape>
                <v:line id="Line 252" o:spid="_x0000_s1108" style="position:absolute;visibility:visible;mso-wrap-style:square" from="606,1071" to="5456,1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" strokecolor="#d9d9d9"/>
                <v:shape id="Picture 253" o:spid="_x0000_s1109" type="#_x0000_t75" style="position:absolute;left:1289;top:938;width:348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">
                  <v:imagedata r:id="rId22" o:title=""/>
                </v:shape>
                <v:shape id="Picture 254" o:spid="_x0000_s1110" type="#_x0000_t75" style="position:absolute;left:1289;top:1642;width:348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">
                  <v:imagedata r:id="rId23" o:title=""/>
                </v:shape>
                <v:shape id="Freeform 255" o:spid="_x0000_s1111" style="position:absolute;left:1414;top:1334;width:3234;height:263;visibility:visible;mso-wrap-style:square;v-text-anchor:top" coordsize="3234,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" path="m,263l1616,,3234,49e" filled="f" strokecolor="#4471c4" strokeweight="2.75pt">
                  <v:path arrowok="t" o:connecttype="custom" o:connectlocs="0,1597;1616,1334;3234,1383" o:connectangles="0,0,0"/>
                </v:shape>
                <v:shape id="Freeform 256" o:spid="_x0000_s1112" style="position:absolute;left:1414;top:1423;width:3234;height:2;visibility:visible;mso-wrap-style:square;v-text-anchor:top" coordsize="32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" path="m,l1616,,3234,e" filled="f" strokecolor="#ec7c30" strokeweight="2.75pt">
                  <v:path arrowok="t" o:connecttype="custom" o:connectlocs="0,0;1616,0;3234,0" o:connectangles="0,0,0"/>
                </v:shape>
                <v:shape id="Freeform 257" o:spid="_x0000_s1113" style="position:absolute;left:1414;top:1030;width:3234;height:81;visibility:visible;mso-wrap-style:square;v-text-anchor:top" coordsize="3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" path="m,8l1616,81,3234,e" filled="f" strokecolor="#a4a4a4" strokeweight="2.75pt">
                  <v:path arrowok="t" o:connecttype="custom" o:connectlocs="0,1038;1616,1111;3234,1030" o:connectangles="0,0,0"/>
                </v:shape>
                <v:shape id="Freeform 258" o:spid="_x0000_s1114" style="position:absolute;left:1414;top:1735;width:3234;height:81;visibility:visible;mso-wrap-style:square;v-text-anchor:top" coordsize="3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" path="m,70l1616,,3234,81e" filled="f" strokecolor="#ffc000" strokeweight="2.75pt">
                  <v:path arrowok="t" o:connecttype="custom" o:connectlocs="0,1806;1616,1736;3234,1817" o:connectangles="0,0,0"/>
                </v:shape>
                <v:line id="Line 259" o:spid="_x0000_s1115" style="position:absolute;visibility:visible;mso-wrap-style:square" from="606,776" to="5456,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" strokecolor="#d9d9d9"/>
                <v:line id="Line 260" o:spid="_x0000_s1116" style="position:absolute;visibility:visible;mso-wrap-style:square" from="606,2535" to="5456,2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" strokecolor="#d9d9d9" strokeweight="1pt"/>
                <v:line id="Line 261" o:spid="_x0000_s1117" style="position:absolute;visibility:visible;mso-wrap-style:square" from="687,3130" to="1071,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" strokecolor="#4471c4" strokeweight="2.75pt"/>
                <v:line id="Line 262" o:spid="_x0000_s1118" style="position:absolute;visibility:visible;mso-wrap-style:square" from="2436,3130" to="2820,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" strokecolor="#ec7c30" strokeweight="2.75pt"/>
                <v:line id="Line 263" o:spid="_x0000_s1119" style="position:absolute;visibility:visible;mso-wrap-style:square" from="3304,3130" to="3688,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" strokecolor="#a4a4a4" strokeweight="2.75pt"/>
                <v:line id="Line 264" o:spid="_x0000_s1120" style="position:absolute;visibility:visible;mso-wrap-style:square" from="4303,3130" to="4687,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" strokecolor="#ffc000" strokeweight="2.75pt"/>
                <v:shape id="Freeform 265" o:spid="_x0000_s1121" style="position:absolute;left:7;top:7;width:5669;height:3401;visibility:visible;mso-wrap-style:square;v-text-anchor:top" coordsize="5669,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" path="m,200l15,122,58,58,122,15,200,,5469,r77,15l5610,58r43,64l5669,200r,3000l5653,3278r-43,64l5546,3385r-77,15l200,3400r-78,-15l58,3342,15,3278,,3200,,200xe" filled="f" strokecolor="#d9d9d9">
                  <v:path arrowok="t" o:connecttype="custom" o:connectlocs="0,208;15,130;58,66;122,23;200,8;5469,8;5546,23;5610,66;5653,130;5669,208;5669,3208;5653,3286;5610,3350;5546,3393;5469,3408;200,3408;122,3393;58,3350;15,3286;0,3208;0,208" o:connectangles="0,0,0,0,0,0,0,0,0,0,0,0,0,0,0,0,0,0,0,0,0"/>
                </v:shape>
                <v:shape id="Text Box 266" o:spid="_x0000_s1122" type="#_x0000_t202" style="position:absolute;left:1195;top:172;width:3312;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" filled="f" stroked="f">
                  <v:textbox inset="0,0,0,0">
                    <w:txbxContent>
                      <w:p w14:paraId="4A95933F" w14:textId="2DCC0FE9" w:rsidR="007A6A53" w:rsidRPr="00B3080F" w:rsidRDefault="007A6A53" w:rsidP="001D7C92">
                        <w:pPr>
                          <w:spacing w:line="354" w:lineRule="exact"/>
                          <w:rPr>
                            <w:bCs/>
                            <w:sz w:val="32"/>
                          </w:rPr>
                        </w:pPr>
                        <w:r w:rsidRPr="00B3080F">
                          <w:rPr>
                            <w:bCs/>
                            <w:i/>
                            <w:color w:val="585858"/>
                            <w:sz w:val="32"/>
                          </w:rPr>
                          <w:t>P-Chart</w:t>
                        </w:r>
                        <w:r w:rsidRPr="00B3080F">
                          <w:rPr>
                            <w:bCs/>
                            <w:i/>
                            <w:color w:val="585858"/>
                            <w:spacing w:val="-1"/>
                            <w:sz w:val="32"/>
                          </w:rPr>
                          <w:t xml:space="preserve"> </w:t>
                        </w:r>
                        <w:r w:rsidR="00B3080F" w:rsidRPr="00B3080F">
                          <w:rPr>
                            <w:bCs/>
                            <w:color w:val="585858"/>
                            <w:sz w:val="32"/>
                          </w:rPr>
                          <w:t>After Revised</w:t>
                        </w:r>
                      </w:p>
                    </w:txbxContent>
                  </v:textbox>
                </v:shape>
                <v:shape id="Text Box 267" o:spid="_x0000_s1123" type="#_x0000_t202" style="position:absolute;left:138;top:671;width:334;height:1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" filled="f" stroked="f">
                  <v:textbox inset="0,0,0,0">
                    <w:txbxContent>
                      <w:p w14:paraId="673EA68F" w14:textId="77777777" w:rsidR="007A6A53" w:rsidRDefault="007A6A53" w:rsidP="001D7C92">
                        <w:pPr>
                          <w:spacing w:line="199" w:lineRule="exact"/>
                          <w:rPr>
                            <w:sz w:val="18"/>
                          </w:rPr>
                        </w:pPr>
                        <w:r>
                          <w:rPr>
                            <w:color w:val="585858"/>
                            <w:sz w:val="18"/>
                          </w:rPr>
                          <w:t>0,10</w:t>
                        </w:r>
                      </w:p>
                      <w:p w14:paraId="6988B182" w14:textId="77777777" w:rsidR="007A6A53" w:rsidRDefault="007A6A53" w:rsidP="001D7C92">
                        <w:pPr>
                          <w:spacing w:before="86"/>
                          <w:rPr>
                            <w:sz w:val="18"/>
                          </w:rPr>
                        </w:pPr>
                        <w:r>
                          <w:rPr>
                            <w:color w:val="585858"/>
                            <w:sz w:val="18"/>
                          </w:rPr>
                          <w:t>0,09</w:t>
                        </w:r>
                      </w:p>
                      <w:p w14:paraId="3C0EC834" w14:textId="77777777" w:rsidR="007A6A53" w:rsidRDefault="007A6A53" w:rsidP="001D7C92">
                        <w:pPr>
                          <w:spacing w:before="86"/>
                          <w:rPr>
                            <w:sz w:val="18"/>
                          </w:rPr>
                        </w:pPr>
                        <w:r>
                          <w:rPr>
                            <w:color w:val="585858"/>
                            <w:sz w:val="18"/>
                          </w:rPr>
                          <w:t>0,08</w:t>
                        </w:r>
                      </w:p>
                      <w:p w14:paraId="1E235606" w14:textId="77777777" w:rsidR="007A6A53" w:rsidRDefault="007A6A53" w:rsidP="001D7C92">
                        <w:pPr>
                          <w:spacing w:before="87"/>
                          <w:rPr>
                            <w:sz w:val="18"/>
                          </w:rPr>
                        </w:pPr>
                        <w:r>
                          <w:rPr>
                            <w:color w:val="585858"/>
                            <w:sz w:val="18"/>
                          </w:rPr>
                          <w:t>0,07</w:t>
                        </w:r>
                      </w:p>
                      <w:p w14:paraId="4CA7E392" w14:textId="77777777" w:rsidR="007A6A53" w:rsidRDefault="007A6A53" w:rsidP="001D7C92">
                        <w:pPr>
                          <w:spacing w:before="86"/>
                          <w:rPr>
                            <w:sz w:val="18"/>
                          </w:rPr>
                        </w:pPr>
                        <w:r>
                          <w:rPr>
                            <w:color w:val="585858"/>
                            <w:sz w:val="18"/>
                          </w:rPr>
                          <w:t>0,06</w:t>
                        </w:r>
                      </w:p>
                      <w:p w14:paraId="5FD22523" w14:textId="77777777" w:rsidR="007A6A53" w:rsidRDefault="007A6A53" w:rsidP="001D7C92">
                        <w:pPr>
                          <w:spacing w:before="86"/>
                          <w:rPr>
                            <w:sz w:val="18"/>
                          </w:rPr>
                        </w:pPr>
                        <w:r>
                          <w:rPr>
                            <w:color w:val="585858"/>
                            <w:sz w:val="18"/>
                          </w:rPr>
                          <w:t>0,05</w:t>
                        </w:r>
                      </w:p>
                      <w:p w14:paraId="1BE7AC66" w14:textId="77777777" w:rsidR="007A6A53" w:rsidRDefault="007A6A53" w:rsidP="001D7C92">
                        <w:pPr>
                          <w:spacing w:before="87"/>
                          <w:rPr>
                            <w:sz w:val="18"/>
                          </w:rPr>
                        </w:pPr>
                        <w:r>
                          <w:rPr>
                            <w:color w:val="585858"/>
                            <w:sz w:val="18"/>
                          </w:rPr>
                          <w:t>0,04</w:t>
                        </w:r>
                      </w:p>
                    </w:txbxContent>
                  </v:textbox>
                </v:shape>
                <v:shape id="Text Box 268" o:spid="_x0000_s1124" type="#_x0000_t202" style="position:absolute;left:1370;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" filled="f" stroked="f">
                  <v:textbox inset="0,0,0,0">
                    <w:txbxContent>
                      <w:p w14:paraId="21CD8220" w14:textId="77777777" w:rsidR="007A6A53" w:rsidRDefault="007A6A53" w:rsidP="001D7C92">
                        <w:pPr>
                          <w:spacing w:line="199" w:lineRule="exact"/>
                          <w:rPr>
                            <w:sz w:val="18"/>
                          </w:rPr>
                        </w:pPr>
                        <w:r>
                          <w:rPr>
                            <w:color w:val="585858"/>
                            <w:sz w:val="18"/>
                          </w:rPr>
                          <w:t>1</w:t>
                        </w:r>
                      </w:p>
                    </w:txbxContent>
                  </v:textbox>
                </v:shape>
                <v:shape id="Text Box 269" o:spid="_x0000_s1125" type="#_x0000_t202" style="position:absolute;left:2988;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" filled="f" stroked="f">
                  <v:textbox inset="0,0,0,0">
                    <w:txbxContent>
                      <w:p w14:paraId="6405BA86" w14:textId="77777777" w:rsidR="007A6A53" w:rsidRDefault="007A6A53" w:rsidP="001D7C92">
                        <w:pPr>
                          <w:spacing w:line="199" w:lineRule="exact"/>
                          <w:rPr>
                            <w:sz w:val="18"/>
                          </w:rPr>
                        </w:pPr>
                        <w:r>
                          <w:rPr>
                            <w:color w:val="585858"/>
                            <w:sz w:val="18"/>
                          </w:rPr>
                          <w:t>2</w:t>
                        </w:r>
                      </w:p>
                    </w:txbxContent>
                  </v:textbox>
                </v:shape>
                <v:shape id="Text Box 270" o:spid="_x0000_s1126" type="#_x0000_t202" style="position:absolute;left:4605;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" filled="f" stroked="f">
                  <v:textbox inset="0,0,0,0">
                    <w:txbxContent>
                      <w:p w14:paraId="4AD189A9" w14:textId="77777777" w:rsidR="007A6A53" w:rsidRDefault="007A6A53" w:rsidP="001D7C92">
                        <w:pPr>
                          <w:spacing w:line="199" w:lineRule="exact"/>
                          <w:rPr>
                            <w:sz w:val="18"/>
                          </w:rPr>
                        </w:pPr>
                        <w:r>
                          <w:rPr>
                            <w:color w:val="585858"/>
                            <w:sz w:val="18"/>
                          </w:rPr>
                          <w:t>3</w:t>
                        </w:r>
                      </w:p>
                    </w:txbxContent>
                  </v:textbox>
                </v:shape>
                <v:shape id="Text Box 271" o:spid="_x0000_s1127" type="#_x0000_t202" style="position:absolute;left:1113;top:3026;width:1460;height: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" filled="f" stroked="f">
                  <v:textbox inset="0,0,0,0">
                    <w:txbxContent>
                      <w:p w14:paraId="627E01C7" w14:textId="77777777" w:rsidR="00B3080F" w:rsidRDefault="00B3080F" w:rsidP="00B3080F">
                        <w:pPr>
                          <w:spacing w:line="199" w:lineRule="exact"/>
                          <w:rPr>
                            <w:sz w:val="18"/>
                          </w:rPr>
                        </w:pPr>
                        <w:r>
                          <w:rPr>
                            <w:color w:val="585858"/>
                            <w:sz w:val="18"/>
                          </w:rPr>
                          <w:t>Defect Proportion</w:t>
                        </w:r>
                      </w:p>
                      <w:p w14:paraId="639AF035" w14:textId="5AE01B23" w:rsidR="007A6A53" w:rsidRDefault="007A6A53" w:rsidP="001D7C92">
                        <w:pPr>
                          <w:spacing w:line="199" w:lineRule="exact"/>
                          <w:rPr>
                            <w:sz w:val="18"/>
                          </w:rPr>
                        </w:pPr>
                      </w:p>
                    </w:txbxContent>
                  </v:textbox>
                </v:shape>
                <v:shape id="Text Box 272" o:spid="_x0000_s1128" type="#_x0000_t202" style="position:absolute;left:2862;top:3026;width:25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" filled="f" stroked="f">
                  <v:textbox inset="0,0,0,0">
                    <w:txbxContent>
                      <w:p w14:paraId="49FE1CF6" w14:textId="77777777" w:rsidR="007A6A53" w:rsidRDefault="007A6A53" w:rsidP="001D7C92">
                        <w:pPr>
                          <w:spacing w:line="199" w:lineRule="exact"/>
                          <w:rPr>
                            <w:sz w:val="18"/>
                          </w:rPr>
                        </w:pPr>
                        <w:r>
                          <w:rPr>
                            <w:color w:val="585858"/>
                            <w:sz w:val="18"/>
                          </w:rPr>
                          <w:t>CL</w:t>
                        </w:r>
                      </w:p>
                    </w:txbxContent>
                  </v:textbox>
                </v:shape>
                <v:shape id="Text Box 273" o:spid="_x0000_s1129" type="#_x0000_t202" style="position:absolute;left:3730;top:3026;width:383;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" filled="f" stroked="f">
                  <v:textbox inset="0,0,0,0">
                    <w:txbxContent>
                      <w:p w14:paraId="34A9DEF0" w14:textId="77777777" w:rsidR="007A6A53" w:rsidRDefault="007A6A53" w:rsidP="001D7C92">
                        <w:pPr>
                          <w:spacing w:line="199" w:lineRule="exact"/>
                          <w:rPr>
                            <w:sz w:val="18"/>
                          </w:rPr>
                        </w:pPr>
                        <w:r>
                          <w:rPr>
                            <w:color w:val="585858"/>
                            <w:sz w:val="18"/>
                          </w:rPr>
                          <w:t>UCL</w:t>
                        </w:r>
                      </w:p>
                    </w:txbxContent>
                  </v:textbox>
                </v:shape>
                <v:shape id="Text Box 274" o:spid="_x0000_s1130" type="#_x0000_t202" style="position:absolute;left:4729;top:3026;width:362;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" filled="f" stroked="f">
                  <v:textbox inset="0,0,0,0">
                    <w:txbxContent>
                      <w:p w14:paraId="73DA614B" w14:textId="77777777" w:rsidR="007A6A53" w:rsidRDefault="007A6A53" w:rsidP="001D7C92">
                        <w:pPr>
                          <w:spacing w:line="199" w:lineRule="exact"/>
                          <w:rPr>
                            <w:sz w:val="18"/>
                          </w:rPr>
                        </w:pPr>
                        <w:r>
                          <w:rPr>
                            <w:color w:val="585858"/>
                            <w:sz w:val="18"/>
                          </w:rPr>
                          <w:t>LCL</w:t>
                        </w:r>
                      </w:p>
                    </w:txbxContent>
                  </v:textbox>
                </v:shape>
                <w10:anchorlock/>
              </v:group>
            </w:pict>
          </mc:Fallback>
        </mc:AlternateContent>
      </w:r>
    </w:p>
    <w:p w14:paraId="7E0792AC" w14:textId="0AFFEE18" w:rsidR="001D7C92" w:rsidRPr="00FB3697" w:rsidRDefault="00B3080F" w:rsidP="007A6A53">
      <w:pPr>
        <w:pStyle w:val="Paragraph"/>
        <w:jc w:val="center"/>
        <w:rPr>
          <w:color w:val="333333"/>
          <w:sz w:val="18"/>
          <w:szCs w:val="18"/>
          <w:lang w:val="id"/>
        </w:rPr>
      </w:pPr>
      <w:bookmarkStart w:id="4" w:name="_bookmark36"/>
      <w:bookmarkEnd w:id="4"/>
      <w:r w:rsidRPr="00FB3697">
        <w:rPr>
          <w:b/>
          <w:bCs/>
          <w:color w:val="333333"/>
          <w:sz w:val="18"/>
          <w:szCs w:val="18"/>
          <w:lang w:val="id"/>
        </w:rPr>
        <w:t>FIGURE 3.</w:t>
      </w:r>
      <w:r w:rsidR="001D7C92" w:rsidRPr="00FB3697">
        <w:rPr>
          <w:color w:val="333333"/>
          <w:sz w:val="18"/>
          <w:szCs w:val="18"/>
          <w:lang w:val="id"/>
        </w:rPr>
        <w:t xml:space="preserve"> </w:t>
      </w:r>
      <w:r w:rsidRPr="00FB3697">
        <w:rPr>
          <w:color w:val="333333"/>
          <w:sz w:val="18"/>
          <w:szCs w:val="18"/>
          <w:lang w:val="id"/>
        </w:rPr>
        <w:t>P-Chart Graph After Improvement</w:t>
      </w:r>
    </w:p>
    <w:p w14:paraId="0392DA22" w14:textId="77777777" w:rsidR="001D7C92" w:rsidRPr="001D7C92" w:rsidRDefault="001D7C92" w:rsidP="001D7C92">
      <w:pPr>
        <w:pStyle w:val="Paragraph"/>
        <w:rPr>
          <w:color w:val="333333"/>
          <w:lang w:val="id"/>
        </w:rPr>
      </w:pPr>
    </w:p>
    <w:p w14:paraId="0A167BB2" w14:textId="77777777" w:rsidR="001B7CF0" w:rsidRPr="00B3080F" w:rsidRDefault="001B7CF0" w:rsidP="001B7CF0">
      <w:pPr>
        <w:pStyle w:val="Paragraph"/>
        <w:rPr>
          <w:rStyle w:val="Emphasis"/>
          <w:i w:val="0"/>
          <w:iCs w:val="0"/>
        </w:rPr>
      </w:pPr>
      <w:r w:rsidRPr="00B3080F">
        <w:rPr>
          <w:rStyle w:val="Emphasis"/>
          <w:i w:val="0"/>
          <w:iCs w:val="0"/>
        </w:rPr>
        <w:t>The control chart used is the p-chart, which functions to determine whether quality control in the company is already under control or not through the proportion of defects in production. From the above calculations, the values of CL, UCL, and LCL before and after improvements have been determined. The control chart above shows that there are three values outside the control limits, namely numbers 1, 4, and 6, so improvements are needed by removing these numbers. After removing data numbers 1, 4, and 6, it can be seen that all data in the control chart are within the control limits.</w:t>
      </w:r>
    </w:p>
    <w:p w14:paraId="72275527" w14:textId="0079CAF7" w:rsidR="001D7C92" w:rsidRPr="001B7CF0" w:rsidRDefault="001B7CF0" w:rsidP="001B7CF0">
      <w:pPr>
        <w:pStyle w:val="Paragraph"/>
        <w:rPr>
          <w:color w:val="333333"/>
        </w:rPr>
      </w:pPr>
      <w:r w:rsidRPr="00B3080F">
        <w:rPr>
          <w:rStyle w:val="Emphasis"/>
          <w:i w:val="0"/>
          <w:iCs w:val="0"/>
        </w:rPr>
        <w:t>The next step is to measure process performance using DPMO and the sigma level of the determined CTQs. There are 5 CTQs in this study, namely cover body defect, battery cover defect, chain defect, electrical defect, and frame defect. The following is Table X.X Calculation of DPMO and Sigma Values.</w:t>
      </w:r>
    </w:p>
    <w:p w14:paraId="69FAB27A" w14:textId="6FF4BEF1" w:rsidR="001D7C92" w:rsidRPr="001D7C92" w:rsidRDefault="00B3080F" w:rsidP="00B3080F">
      <w:pPr>
        <w:pStyle w:val="TableCaption"/>
        <w:rPr>
          <w:lang w:val="id"/>
        </w:rPr>
      </w:pPr>
      <w:bookmarkStart w:id="5" w:name="_bookmark37"/>
      <w:bookmarkEnd w:id="5"/>
      <w:r w:rsidRPr="00B3080F">
        <w:rPr>
          <w:b/>
          <w:bCs/>
          <w:lang w:val="id"/>
        </w:rPr>
        <w:t>TABLE 4</w:t>
      </w:r>
      <w:r w:rsidR="00FB3697">
        <w:rPr>
          <w:b/>
          <w:bCs/>
          <w:lang w:val="id"/>
        </w:rPr>
        <w:t>.</w:t>
      </w:r>
      <w:r>
        <w:rPr>
          <w:lang w:val="id"/>
        </w:rPr>
        <w:t xml:space="preserve"> </w:t>
      </w:r>
      <w:r w:rsidRPr="00B3080F">
        <w:rPr>
          <w:lang w:val="id"/>
        </w:rPr>
        <w:t>Calculation of DPMO and Sigma Value</w:t>
      </w:r>
    </w:p>
    <w:tbl>
      <w:tblPr>
        <w:tblW w:w="0" w:type="auto"/>
        <w:tblInd w:w="1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2"/>
        <w:gridCol w:w="1557"/>
        <w:gridCol w:w="1369"/>
        <w:gridCol w:w="789"/>
        <w:gridCol w:w="1276"/>
        <w:gridCol w:w="928"/>
      </w:tblGrid>
      <w:tr w:rsidR="00332ACD" w:rsidRPr="001D7C92" w14:paraId="52AB2E4C" w14:textId="77777777" w:rsidTr="00332ACD">
        <w:trPr>
          <w:trHeight w:val="237"/>
        </w:trPr>
        <w:tc>
          <w:tcPr>
            <w:tcW w:w="992" w:type="dxa"/>
            <w:shd w:val="clear" w:color="auto" w:fill="auto"/>
            <w:vAlign w:val="center"/>
          </w:tcPr>
          <w:p w14:paraId="519DCF28" w14:textId="5DF9C774" w:rsidR="00332ACD" w:rsidRPr="00332ACD" w:rsidRDefault="00332ACD" w:rsidP="00332ACD">
            <w:pPr>
              <w:jc w:val="center"/>
              <w:rPr>
                <w:b/>
                <w:bCs/>
                <w:color w:val="333333"/>
                <w:sz w:val="20"/>
                <w:lang w:val="id"/>
              </w:rPr>
            </w:pPr>
            <w:r w:rsidRPr="00332ACD">
              <w:rPr>
                <w:b/>
                <w:bCs/>
                <w:sz w:val="20"/>
                <w:lang w:val="id"/>
              </w:rPr>
              <w:t>Period</w:t>
            </w:r>
          </w:p>
        </w:tc>
        <w:tc>
          <w:tcPr>
            <w:tcW w:w="1557" w:type="dxa"/>
            <w:shd w:val="clear" w:color="auto" w:fill="auto"/>
            <w:vAlign w:val="center"/>
          </w:tcPr>
          <w:p w14:paraId="2E210D65" w14:textId="1DF20619" w:rsidR="00332ACD" w:rsidRPr="00332ACD" w:rsidRDefault="00332ACD" w:rsidP="00332ACD">
            <w:pPr>
              <w:jc w:val="center"/>
              <w:rPr>
                <w:b/>
                <w:bCs/>
                <w:color w:val="333333"/>
                <w:sz w:val="20"/>
                <w:lang w:val="id"/>
              </w:rPr>
            </w:pPr>
            <w:r w:rsidRPr="00332ACD">
              <w:rPr>
                <w:b/>
                <w:bCs/>
                <w:sz w:val="20"/>
                <w:lang w:val="id"/>
              </w:rPr>
              <w:t>Production Quantity</w:t>
            </w:r>
          </w:p>
        </w:tc>
        <w:tc>
          <w:tcPr>
            <w:tcW w:w="1369" w:type="dxa"/>
            <w:shd w:val="clear" w:color="auto" w:fill="auto"/>
            <w:vAlign w:val="center"/>
          </w:tcPr>
          <w:p w14:paraId="450BA9B1" w14:textId="0CF51A31" w:rsidR="00332ACD" w:rsidRPr="00332ACD" w:rsidRDefault="00332ACD" w:rsidP="00332ACD">
            <w:pPr>
              <w:jc w:val="center"/>
              <w:rPr>
                <w:b/>
                <w:bCs/>
                <w:i/>
                <w:color w:val="333333"/>
                <w:sz w:val="20"/>
                <w:lang w:val="id"/>
              </w:rPr>
            </w:pPr>
            <w:r w:rsidRPr="00332ACD">
              <w:rPr>
                <w:b/>
                <w:bCs/>
                <w:sz w:val="20"/>
                <w:lang w:val="id"/>
              </w:rPr>
              <w:t>Number of Defects</w:t>
            </w:r>
          </w:p>
        </w:tc>
        <w:tc>
          <w:tcPr>
            <w:tcW w:w="789" w:type="dxa"/>
            <w:shd w:val="clear" w:color="auto" w:fill="auto"/>
            <w:vAlign w:val="center"/>
          </w:tcPr>
          <w:p w14:paraId="6B79C882" w14:textId="77777777" w:rsidR="00332ACD" w:rsidRPr="00332ACD" w:rsidRDefault="00332ACD" w:rsidP="00332ACD">
            <w:pPr>
              <w:jc w:val="center"/>
              <w:rPr>
                <w:b/>
                <w:bCs/>
                <w:color w:val="333333"/>
                <w:sz w:val="20"/>
                <w:lang w:val="id"/>
              </w:rPr>
            </w:pPr>
            <w:r w:rsidRPr="00332ACD">
              <w:rPr>
                <w:b/>
                <w:bCs/>
                <w:color w:val="333333"/>
                <w:sz w:val="20"/>
                <w:lang w:val="id"/>
              </w:rPr>
              <w:t>CTQ</w:t>
            </w:r>
          </w:p>
        </w:tc>
        <w:tc>
          <w:tcPr>
            <w:tcW w:w="1276" w:type="dxa"/>
            <w:shd w:val="clear" w:color="auto" w:fill="auto"/>
            <w:vAlign w:val="center"/>
          </w:tcPr>
          <w:p w14:paraId="3A0E21EE" w14:textId="77777777" w:rsidR="00332ACD" w:rsidRPr="00332ACD" w:rsidRDefault="00332ACD" w:rsidP="00332ACD">
            <w:pPr>
              <w:jc w:val="center"/>
              <w:rPr>
                <w:b/>
                <w:bCs/>
                <w:color w:val="333333"/>
                <w:sz w:val="20"/>
                <w:lang w:val="id"/>
              </w:rPr>
            </w:pPr>
            <w:r w:rsidRPr="00332ACD">
              <w:rPr>
                <w:b/>
                <w:bCs/>
                <w:color w:val="333333"/>
                <w:sz w:val="20"/>
                <w:lang w:val="id"/>
              </w:rPr>
              <w:t>DPMO</w:t>
            </w:r>
          </w:p>
        </w:tc>
        <w:tc>
          <w:tcPr>
            <w:tcW w:w="928" w:type="dxa"/>
            <w:shd w:val="clear" w:color="auto" w:fill="auto"/>
            <w:vAlign w:val="center"/>
          </w:tcPr>
          <w:p w14:paraId="4B38874B" w14:textId="3138E4A6" w:rsidR="00332ACD" w:rsidRPr="00332ACD" w:rsidRDefault="00332ACD" w:rsidP="00332ACD">
            <w:pPr>
              <w:jc w:val="center"/>
              <w:rPr>
                <w:b/>
                <w:bCs/>
                <w:color w:val="333333"/>
                <w:sz w:val="20"/>
                <w:lang w:val="id"/>
              </w:rPr>
            </w:pPr>
            <w:r w:rsidRPr="00332ACD">
              <w:rPr>
                <w:b/>
                <w:bCs/>
                <w:color w:val="333333"/>
                <w:sz w:val="20"/>
                <w:lang w:val="id"/>
              </w:rPr>
              <w:t>Sigma Value</w:t>
            </w:r>
          </w:p>
        </w:tc>
      </w:tr>
      <w:tr w:rsidR="00332ACD" w:rsidRPr="001D7C92" w14:paraId="4D79DDAD" w14:textId="77777777" w:rsidTr="007A6A53">
        <w:trPr>
          <w:trHeight w:val="238"/>
        </w:trPr>
        <w:tc>
          <w:tcPr>
            <w:tcW w:w="992" w:type="dxa"/>
          </w:tcPr>
          <w:p w14:paraId="0C1C0296" w14:textId="1AC07C2E" w:rsidR="00332ACD" w:rsidRPr="00332ACD" w:rsidRDefault="00332ACD" w:rsidP="00332ACD">
            <w:pPr>
              <w:jc w:val="center"/>
              <w:rPr>
                <w:color w:val="333333"/>
                <w:sz w:val="20"/>
                <w:lang w:val="id"/>
              </w:rPr>
            </w:pPr>
            <w:r w:rsidRPr="006C771E">
              <w:rPr>
                <w:sz w:val="20"/>
                <w:lang w:val="id"/>
              </w:rPr>
              <w:t>Januar</w:t>
            </w:r>
            <w:r>
              <w:rPr>
                <w:sz w:val="20"/>
                <w:lang w:val="id"/>
              </w:rPr>
              <w:t>y</w:t>
            </w:r>
          </w:p>
        </w:tc>
        <w:tc>
          <w:tcPr>
            <w:tcW w:w="1557" w:type="dxa"/>
          </w:tcPr>
          <w:p w14:paraId="299BFA54" w14:textId="77777777" w:rsidR="00332ACD" w:rsidRPr="00332ACD" w:rsidRDefault="00332ACD" w:rsidP="00332ACD">
            <w:pPr>
              <w:jc w:val="center"/>
              <w:rPr>
                <w:color w:val="333333"/>
                <w:sz w:val="20"/>
                <w:lang w:val="id"/>
              </w:rPr>
            </w:pPr>
            <w:r w:rsidRPr="00332ACD">
              <w:rPr>
                <w:color w:val="333333"/>
                <w:sz w:val="20"/>
                <w:lang w:val="id"/>
              </w:rPr>
              <w:t>2859</w:t>
            </w:r>
          </w:p>
        </w:tc>
        <w:tc>
          <w:tcPr>
            <w:tcW w:w="1369" w:type="dxa"/>
          </w:tcPr>
          <w:p w14:paraId="5FDF2714" w14:textId="77777777" w:rsidR="00332ACD" w:rsidRPr="00332ACD" w:rsidRDefault="00332ACD" w:rsidP="00332ACD">
            <w:pPr>
              <w:jc w:val="center"/>
              <w:rPr>
                <w:color w:val="333333"/>
                <w:sz w:val="20"/>
                <w:lang w:val="id"/>
              </w:rPr>
            </w:pPr>
            <w:r w:rsidRPr="00332ACD">
              <w:rPr>
                <w:color w:val="333333"/>
                <w:sz w:val="20"/>
                <w:lang w:val="id"/>
              </w:rPr>
              <w:t>374</w:t>
            </w:r>
          </w:p>
        </w:tc>
        <w:tc>
          <w:tcPr>
            <w:tcW w:w="789" w:type="dxa"/>
          </w:tcPr>
          <w:p w14:paraId="0EEB1DCF" w14:textId="77777777" w:rsidR="00332ACD" w:rsidRPr="00332ACD" w:rsidRDefault="00332ACD" w:rsidP="00332ACD">
            <w:pPr>
              <w:jc w:val="center"/>
              <w:rPr>
                <w:color w:val="333333"/>
                <w:sz w:val="20"/>
                <w:lang w:val="id"/>
              </w:rPr>
            </w:pPr>
            <w:r w:rsidRPr="00332ACD">
              <w:rPr>
                <w:color w:val="333333"/>
                <w:sz w:val="20"/>
                <w:lang w:val="id"/>
              </w:rPr>
              <w:t>5</w:t>
            </w:r>
          </w:p>
        </w:tc>
        <w:tc>
          <w:tcPr>
            <w:tcW w:w="1276" w:type="dxa"/>
          </w:tcPr>
          <w:p w14:paraId="6CE3451F" w14:textId="77777777" w:rsidR="00332ACD" w:rsidRPr="00332ACD" w:rsidRDefault="00332ACD" w:rsidP="00332ACD">
            <w:pPr>
              <w:jc w:val="center"/>
              <w:rPr>
                <w:color w:val="333333"/>
                <w:sz w:val="20"/>
                <w:lang w:val="id"/>
              </w:rPr>
            </w:pPr>
            <w:r w:rsidRPr="00332ACD">
              <w:rPr>
                <w:color w:val="333333"/>
                <w:sz w:val="20"/>
                <w:lang w:val="id"/>
              </w:rPr>
              <w:t>26162,99</w:t>
            </w:r>
          </w:p>
        </w:tc>
        <w:tc>
          <w:tcPr>
            <w:tcW w:w="928" w:type="dxa"/>
          </w:tcPr>
          <w:p w14:paraId="65DF9592" w14:textId="77777777" w:rsidR="00332ACD" w:rsidRPr="00332ACD" w:rsidRDefault="00332ACD" w:rsidP="00332ACD">
            <w:pPr>
              <w:jc w:val="center"/>
              <w:rPr>
                <w:color w:val="333333"/>
                <w:sz w:val="20"/>
                <w:lang w:val="id"/>
              </w:rPr>
            </w:pPr>
            <w:r w:rsidRPr="00332ACD">
              <w:rPr>
                <w:color w:val="333333"/>
                <w:sz w:val="20"/>
                <w:lang w:val="id"/>
              </w:rPr>
              <w:t>3,44</w:t>
            </w:r>
          </w:p>
        </w:tc>
      </w:tr>
      <w:tr w:rsidR="00332ACD" w:rsidRPr="001D7C92" w14:paraId="52C1DC17" w14:textId="77777777" w:rsidTr="007A6A53">
        <w:trPr>
          <w:trHeight w:val="238"/>
        </w:trPr>
        <w:tc>
          <w:tcPr>
            <w:tcW w:w="992" w:type="dxa"/>
          </w:tcPr>
          <w:p w14:paraId="573A154E" w14:textId="7A3059F4" w:rsidR="00332ACD" w:rsidRPr="00332ACD" w:rsidRDefault="00332ACD" w:rsidP="00332ACD">
            <w:pPr>
              <w:jc w:val="center"/>
              <w:rPr>
                <w:color w:val="333333"/>
                <w:sz w:val="20"/>
                <w:lang w:val="id"/>
              </w:rPr>
            </w:pPr>
            <w:r w:rsidRPr="006C771E">
              <w:rPr>
                <w:sz w:val="20"/>
                <w:lang w:val="id"/>
              </w:rPr>
              <w:t>Februar</w:t>
            </w:r>
            <w:r>
              <w:rPr>
                <w:sz w:val="20"/>
                <w:lang w:val="id"/>
              </w:rPr>
              <w:t>y</w:t>
            </w:r>
          </w:p>
        </w:tc>
        <w:tc>
          <w:tcPr>
            <w:tcW w:w="1557" w:type="dxa"/>
          </w:tcPr>
          <w:p w14:paraId="6A503AE8" w14:textId="77777777" w:rsidR="00332ACD" w:rsidRPr="00332ACD" w:rsidRDefault="00332ACD" w:rsidP="00332ACD">
            <w:pPr>
              <w:jc w:val="center"/>
              <w:rPr>
                <w:color w:val="333333"/>
                <w:sz w:val="20"/>
                <w:lang w:val="id"/>
              </w:rPr>
            </w:pPr>
            <w:r w:rsidRPr="00332ACD">
              <w:rPr>
                <w:color w:val="333333"/>
                <w:sz w:val="20"/>
                <w:lang w:val="id"/>
              </w:rPr>
              <w:t>3751</w:t>
            </w:r>
          </w:p>
        </w:tc>
        <w:tc>
          <w:tcPr>
            <w:tcW w:w="1369" w:type="dxa"/>
          </w:tcPr>
          <w:p w14:paraId="22F0D3DD" w14:textId="77777777" w:rsidR="00332ACD" w:rsidRPr="00332ACD" w:rsidRDefault="00332ACD" w:rsidP="00332ACD">
            <w:pPr>
              <w:jc w:val="center"/>
              <w:rPr>
                <w:color w:val="333333"/>
                <w:sz w:val="20"/>
                <w:lang w:val="id"/>
              </w:rPr>
            </w:pPr>
            <w:r w:rsidRPr="00332ACD">
              <w:rPr>
                <w:color w:val="333333"/>
                <w:sz w:val="20"/>
                <w:lang w:val="id"/>
              </w:rPr>
              <w:t>270</w:t>
            </w:r>
          </w:p>
        </w:tc>
        <w:tc>
          <w:tcPr>
            <w:tcW w:w="789" w:type="dxa"/>
          </w:tcPr>
          <w:p w14:paraId="0BFC8940" w14:textId="77777777" w:rsidR="00332ACD" w:rsidRPr="00332ACD" w:rsidRDefault="00332ACD" w:rsidP="00332ACD">
            <w:pPr>
              <w:jc w:val="center"/>
              <w:rPr>
                <w:color w:val="333333"/>
                <w:sz w:val="20"/>
                <w:lang w:val="id"/>
              </w:rPr>
            </w:pPr>
            <w:r w:rsidRPr="00332ACD">
              <w:rPr>
                <w:color w:val="333333"/>
                <w:sz w:val="20"/>
                <w:lang w:val="id"/>
              </w:rPr>
              <w:t>5</w:t>
            </w:r>
          </w:p>
        </w:tc>
        <w:tc>
          <w:tcPr>
            <w:tcW w:w="1276" w:type="dxa"/>
          </w:tcPr>
          <w:p w14:paraId="722A060F" w14:textId="77777777" w:rsidR="00332ACD" w:rsidRPr="00332ACD" w:rsidRDefault="00332ACD" w:rsidP="00332ACD">
            <w:pPr>
              <w:jc w:val="center"/>
              <w:rPr>
                <w:color w:val="333333"/>
                <w:sz w:val="20"/>
                <w:lang w:val="id"/>
              </w:rPr>
            </w:pPr>
            <w:r w:rsidRPr="00332ACD">
              <w:rPr>
                <w:color w:val="333333"/>
                <w:sz w:val="20"/>
                <w:lang w:val="id"/>
              </w:rPr>
              <w:t>14396,16</w:t>
            </w:r>
          </w:p>
        </w:tc>
        <w:tc>
          <w:tcPr>
            <w:tcW w:w="928" w:type="dxa"/>
          </w:tcPr>
          <w:p w14:paraId="513754ED" w14:textId="77777777" w:rsidR="00332ACD" w:rsidRPr="00332ACD" w:rsidRDefault="00332ACD" w:rsidP="00332ACD">
            <w:pPr>
              <w:jc w:val="center"/>
              <w:rPr>
                <w:color w:val="333333"/>
                <w:sz w:val="20"/>
                <w:lang w:val="id"/>
              </w:rPr>
            </w:pPr>
            <w:r w:rsidRPr="00332ACD">
              <w:rPr>
                <w:color w:val="333333"/>
                <w:sz w:val="20"/>
                <w:lang w:val="id"/>
              </w:rPr>
              <w:t>3,69</w:t>
            </w:r>
          </w:p>
        </w:tc>
      </w:tr>
      <w:tr w:rsidR="00332ACD" w:rsidRPr="001D7C92" w14:paraId="086AED77" w14:textId="77777777" w:rsidTr="007A6A53">
        <w:trPr>
          <w:trHeight w:val="238"/>
        </w:trPr>
        <w:tc>
          <w:tcPr>
            <w:tcW w:w="992" w:type="dxa"/>
          </w:tcPr>
          <w:p w14:paraId="72254FF2" w14:textId="5C7F0C26" w:rsidR="00332ACD" w:rsidRPr="00332ACD" w:rsidRDefault="00332ACD" w:rsidP="00332ACD">
            <w:pPr>
              <w:jc w:val="center"/>
              <w:rPr>
                <w:color w:val="333333"/>
                <w:sz w:val="20"/>
                <w:lang w:val="id"/>
              </w:rPr>
            </w:pPr>
            <w:r>
              <w:rPr>
                <w:sz w:val="20"/>
                <w:lang w:val="id"/>
              </w:rPr>
              <w:t>March</w:t>
            </w:r>
          </w:p>
        </w:tc>
        <w:tc>
          <w:tcPr>
            <w:tcW w:w="1557" w:type="dxa"/>
          </w:tcPr>
          <w:p w14:paraId="1C78DED8" w14:textId="77777777" w:rsidR="00332ACD" w:rsidRPr="00332ACD" w:rsidRDefault="00332ACD" w:rsidP="00332ACD">
            <w:pPr>
              <w:jc w:val="center"/>
              <w:rPr>
                <w:color w:val="333333"/>
                <w:sz w:val="20"/>
                <w:lang w:val="id"/>
              </w:rPr>
            </w:pPr>
            <w:r w:rsidRPr="00332ACD">
              <w:rPr>
                <w:color w:val="333333"/>
                <w:sz w:val="20"/>
                <w:lang w:val="id"/>
              </w:rPr>
              <w:t>5695</w:t>
            </w:r>
          </w:p>
        </w:tc>
        <w:tc>
          <w:tcPr>
            <w:tcW w:w="1369" w:type="dxa"/>
          </w:tcPr>
          <w:p w14:paraId="6409B58B" w14:textId="77777777" w:rsidR="00332ACD" w:rsidRPr="00332ACD" w:rsidRDefault="00332ACD" w:rsidP="00332ACD">
            <w:pPr>
              <w:jc w:val="center"/>
              <w:rPr>
                <w:color w:val="333333"/>
                <w:sz w:val="20"/>
                <w:lang w:val="id"/>
              </w:rPr>
            </w:pPr>
            <w:r w:rsidRPr="00332ACD">
              <w:rPr>
                <w:color w:val="333333"/>
                <w:sz w:val="20"/>
                <w:lang w:val="id"/>
              </w:rPr>
              <w:t>461</w:t>
            </w:r>
          </w:p>
        </w:tc>
        <w:tc>
          <w:tcPr>
            <w:tcW w:w="789" w:type="dxa"/>
          </w:tcPr>
          <w:p w14:paraId="638694B9" w14:textId="77777777" w:rsidR="00332ACD" w:rsidRPr="00332ACD" w:rsidRDefault="00332ACD" w:rsidP="00332ACD">
            <w:pPr>
              <w:jc w:val="center"/>
              <w:rPr>
                <w:color w:val="333333"/>
                <w:sz w:val="20"/>
                <w:lang w:val="id"/>
              </w:rPr>
            </w:pPr>
            <w:r w:rsidRPr="00332ACD">
              <w:rPr>
                <w:color w:val="333333"/>
                <w:sz w:val="20"/>
                <w:lang w:val="id"/>
              </w:rPr>
              <w:t>5</w:t>
            </w:r>
          </w:p>
        </w:tc>
        <w:tc>
          <w:tcPr>
            <w:tcW w:w="1276" w:type="dxa"/>
          </w:tcPr>
          <w:p w14:paraId="3D046762" w14:textId="77777777" w:rsidR="00332ACD" w:rsidRPr="00332ACD" w:rsidRDefault="00332ACD" w:rsidP="00332ACD">
            <w:pPr>
              <w:jc w:val="center"/>
              <w:rPr>
                <w:color w:val="333333"/>
                <w:sz w:val="20"/>
                <w:lang w:val="id"/>
              </w:rPr>
            </w:pPr>
            <w:r w:rsidRPr="00332ACD">
              <w:rPr>
                <w:color w:val="333333"/>
                <w:sz w:val="20"/>
                <w:lang w:val="id"/>
              </w:rPr>
              <w:t>16189,64</w:t>
            </w:r>
          </w:p>
        </w:tc>
        <w:tc>
          <w:tcPr>
            <w:tcW w:w="928" w:type="dxa"/>
          </w:tcPr>
          <w:p w14:paraId="6CFEDCD6" w14:textId="77777777" w:rsidR="00332ACD" w:rsidRPr="00332ACD" w:rsidRDefault="00332ACD" w:rsidP="00332ACD">
            <w:pPr>
              <w:jc w:val="center"/>
              <w:rPr>
                <w:color w:val="333333"/>
                <w:sz w:val="20"/>
                <w:lang w:val="id"/>
              </w:rPr>
            </w:pPr>
            <w:r w:rsidRPr="00332ACD">
              <w:rPr>
                <w:color w:val="333333"/>
                <w:sz w:val="20"/>
                <w:lang w:val="id"/>
              </w:rPr>
              <w:t>3,64</w:t>
            </w:r>
          </w:p>
        </w:tc>
      </w:tr>
      <w:tr w:rsidR="00332ACD" w:rsidRPr="001D7C92" w14:paraId="43B0D554" w14:textId="77777777" w:rsidTr="007A6A53">
        <w:trPr>
          <w:trHeight w:val="237"/>
        </w:trPr>
        <w:tc>
          <w:tcPr>
            <w:tcW w:w="992" w:type="dxa"/>
          </w:tcPr>
          <w:p w14:paraId="09249B1E" w14:textId="15EBDF65" w:rsidR="00332ACD" w:rsidRPr="00332ACD" w:rsidRDefault="00332ACD" w:rsidP="00332ACD">
            <w:pPr>
              <w:jc w:val="center"/>
              <w:rPr>
                <w:color w:val="333333"/>
                <w:sz w:val="20"/>
                <w:lang w:val="id"/>
              </w:rPr>
            </w:pPr>
            <w:r w:rsidRPr="006C771E">
              <w:rPr>
                <w:sz w:val="20"/>
                <w:lang w:val="id"/>
              </w:rPr>
              <w:t>April</w:t>
            </w:r>
          </w:p>
        </w:tc>
        <w:tc>
          <w:tcPr>
            <w:tcW w:w="1557" w:type="dxa"/>
          </w:tcPr>
          <w:p w14:paraId="5C5F79CE" w14:textId="77777777" w:rsidR="00332ACD" w:rsidRPr="00332ACD" w:rsidRDefault="00332ACD" w:rsidP="00332ACD">
            <w:pPr>
              <w:jc w:val="center"/>
              <w:rPr>
                <w:color w:val="333333"/>
                <w:sz w:val="20"/>
                <w:lang w:val="id"/>
              </w:rPr>
            </w:pPr>
            <w:r w:rsidRPr="00332ACD">
              <w:rPr>
                <w:color w:val="333333"/>
                <w:sz w:val="20"/>
                <w:lang w:val="id"/>
              </w:rPr>
              <w:t>1044</w:t>
            </w:r>
          </w:p>
        </w:tc>
        <w:tc>
          <w:tcPr>
            <w:tcW w:w="1369" w:type="dxa"/>
          </w:tcPr>
          <w:p w14:paraId="55D0BE9C" w14:textId="77777777" w:rsidR="00332ACD" w:rsidRPr="00332ACD" w:rsidRDefault="00332ACD" w:rsidP="00332ACD">
            <w:pPr>
              <w:jc w:val="center"/>
              <w:rPr>
                <w:color w:val="333333"/>
                <w:sz w:val="20"/>
                <w:lang w:val="id"/>
              </w:rPr>
            </w:pPr>
            <w:r w:rsidRPr="00332ACD">
              <w:rPr>
                <w:color w:val="333333"/>
                <w:sz w:val="20"/>
                <w:lang w:val="id"/>
              </w:rPr>
              <w:t>38</w:t>
            </w:r>
          </w:p>
        </w:tc>
        <w:tc>
          <w:tcPr>
            <w:tcW w:w="789" w:type="dxa"/>
          </w:tcPr>
          <w:p w14:paraId="442D3A4B" w14:textId="77777777" w:rsidR="00332ACD" w:rsidRPr="00332ACD" w:rsidRDefault="00332ACD" w:rsidP="00332ACD">
            <w:pPr>
              <w:jc w:val="center"/>
              <w:rPr>
                <w:color w:val="333333"/>
                <w:sz w:val="20"/>
                <w:lang w:val="id"/>
              </w:rPr>
            </w:pPr>
            <w:r w:rsidRPr="00332ACD">
              <w:rPr>
                <w:color w:val="333333"/>
                <w:sz w:val="20"/>
                <w:lang w:val="id"/>
              </w:rPr>
              <w:t>5</w:t>
            </w:r>
          </w:p>
        </w:tc>
        <w:tc>
          <w:tcPr>
            <w:tcW w:w="1276" w:type="dxa"/>
          </w:tcPr>
          <w:p w14:paraId="16221E00" w14:textId="77777777" w:rsidR="00332ACD" w:rsidRPr="00332ACD" w:rsidRDefault="00332ACD" w:rsidP="00332ACD">
            <w:pPr>
              <w:jc w:val="center"/>
              <w:rPr>
                <w:color w:val="333333"/>
                <w:sz w:val="20"/>
                <w:lang w:val="id"/>
              </w:rPr>
            </w:pPr>
            <w:r w:rsidRPr="00332ACD">
              <w:rPr>
                <w:color w:val="333333"/>
                <w:sz w:val="20"/>
                <w:lang w:val="id"/>
              </w:rPr>
              <w:t>7279,69</w:t>
            </w:r>
          </w:p>
        </w:tc>
        <w:tc>
          <w:tcPr>
            <w:tcW w:w="928" w:type="dxa"/>
          </w:tcPr>
          <w:p w14:paraId="35E595CE" w14:textId="77777777" w:rsidR="00332ACD" w:rsidRPr="00332ACD" w:rsidRDefault="00332ACD" w:rsidP="00332ACD">
            <w:pPr>
              <w:jc w:val="center"/>
              <w:rPr>
                <w:color w:val="333333"/>
                <w:sz w:val="20"/>
                <w:lang w:val="id"/>
              </w:rPr>
            </w:pPr>
            <w:r w:rsidRPr="00332ACD">
              <w:rPr>
                <w:color w:val="333333"/>
                <w:sz w:val="20"/>
                <w:lang w:val="id"/>
              </w:rPr>
              <w:t>3,94</w:t>
            </w:r>
          </w:p>
        </w:tc>
      </w:tr>
      <w:tr w:rsidR="00332ACD" w:rsidRPr="001D7C92" w14:paraId="0B32156E" w14:textId="77777777" w:rsidTr="007A6A53">
        <w:trPr>
          <w:trHeight w:val="237"/>
        </w:trPr>
        <w:tc>
          <w:tcPr>
            <w:tcW w:w="992" w:type="dxa"/>
          </w:tcPr>
          <w:p w14:paraId="71F4DB05" w14:textId="51787067" w:rsidR="00332ACD" w:rsidRPr="00332ACD" w:rsidRDefault="00332ACD" w:rsidP="00332ACD">
            <w:pPr>
              <w:jc w:val="center"/>
              <w:rPr>
                <w:color w:val="333333"/>
                <w:sz w:val="20"/>
                <w:lang w:val="id"/>
              </w:rPr>
            </w:pPr>
            <w:r w:rsidRPr="006C771E">
              <w:rPr>
                <w:sz w:val="20"/>
                <w:lang w:val="id"/>
              </w:rPr>
              <w:t>M</w:t>
            </w:r>
            <w:r>
              <w:rPr>
                <w:sz w:val="20"/>
                <w:lang w:val="id"/>
              </w:rPr>
              <w:t>ay</w:t>
            </w:r>
          </w:p>
        </w:tc>
        <w:tc>
          <w:tcPr>
            <w:tcW w:w="1557" w:type="dxa"/>
          </w:tcPr>
          <w:p w14:paraId="5983310C" w14:textId="77777777" w:rsidR="00332ACD" w:rsidRPr="00332ACD" w:rsidRDefault="00332ACD" w:rsidP="00332ACD">
            <w:pPr>
              <w:jc w:val="center"/>
              <w:rPr>
                <w:color w:val="333333"/>
                <w:sz w:val="20"/>
                <w:lang w:val="id"/>
              </w:rPr>
            </w:pPr>
            <w:r w:rsidRPr="00332ACD">
              <w:rPr>
                <w:color w:val="333333"/>
                <w:sz w:val="20"/>
                <w:lang w:val="id"/>
              </w:rPr>
              <w:t>3596</w:t>
            </w:r>
          </w:p>
        </w:tc>
        <w:tc>
          <w:tcPr>
            <w:tcW w:w="1369" w:type="dxa"/>
          </w:tcPr>
          <w:p w14:paraId="18FD784C" w14:textId="77777777" w:rsidR="00332ACD" w:rsidRPr="00332ACD" w:rsidRDefault="00332ACD" w:rsidP="00332ACD">
            <w:pPr>
              <w:jc w:val="center"/>
              <w:rPr>
                <w:color w:val="333333"/>
                <w:sz w:val="20"/>
                <w:lang w:val="id"/>
              </w:rPr>
            </w:pPr>
            <w:r w:rsidRPr="00332ACD">
              <w:rPr>
                <w:color w:val="333333"/>
                <w:sz w:val="20"/>
                <w:lang w:val="id"/>
              </w:rPr>
              <w:t>285</w:t>
            </w:r>
          </w:p>
        </w:tc>
        <w:tc>
          <w:tcPr>
            <w:tcW w:w="789" w:type="dxa"/>
          </w:tcPr>
          <w:p w14:paraId="4EFCB468" w14:textId="77777777" w:rsidR="00332ACD" w:rsidRPr="00332ACD" w:rsidRDefault="00332ACD" w:rsidP="00332ACD">
            <w:pPr>
              <w:jc w:val="center"/>
              <w:rPr>
                <w:color w:val="333333"/>
                <w:sz w:val="20"/>
                <w:lang w:val="id"/>
              </w:rPr>
            </w:pPr>
            <w:r w:rsidRPr="00332ACD">
              <w:rPr>
                <w:color w:val="333333"/>
                <w:sz w:val="20"/>
                <w:lang w:val="id"/>
              </w:rPr>
              <w:t>5</w:t>
            </w:r>
          </w:p>
        </w:tc>
        <w:tc>
          <w:tcPr>
            <w:tcW w:w="1276" w:type="dxa"/>
          </w:tcPr>
          <w:p w14:paraId="4FA1C77B" w14:textId="77777777" w:rsidR="00332ACD" w:rsidRPr="00332ACD" w:rsidRDefault="00332ACD" w:rsidP="00332ACD">
            <w:pPr>
              <w:jc w:val="center"/>
              <w:rPr>
                <w:color w:val="333333"/>
                <w:sz w:val="20"/>
                <w:lang w:val="id"/>
              </w:rPr>
            </w:pPr>
            <w:r w:rsidRPr="00332ACD">
              <w:rPr>
                <w:color w:val="333333"/>
                <w:sz w:val="20"/>
                <w:lang w:val="id"/>
              </w:rPr>
              <w:t>15850,95</w:t>
            </w:r>
          </w:p>
        </w:tc>
        <w:tc>
          <w:tcPr>
            <w:tcW w:w="928" w:type="dxa"/>
          </w:tcPr>
          <w:p w14:paraId="0C6EA163" w14:textId="77777777" w:rsidR="00332ACD" w:rsidRPr="00332ACD" w:rsidRDefault="00332ACD" w:rsidP="00332ACD">
            <w:pPr>
              <w:jc w:val="center"/>
              <w:rPr>
                <w:color w:val="333333"/>
                <w:sz w:val="20"/>
                <w:lang w:val="id"/>
              </w:rPr>
            </w:pPr>
            <w:r w:rsidRPr="00332ACD">
              <w:rPr>
                <w:color w:val="333333"/>
                <w:sz w:val="20"/>
                <w:lang w:val="id"/>
              </w:rPr>
              <w:t>3,65</w:t>
            </w:r>
          </w:p>
        </w:tc>
      </w:tr>
      <w:tr w:rsidR="00332ACD" w:rsidRPr="001D7C92" w14:paraId="2AC6AC4C" w14:textId="77777777" w:rsidTr="007A6A53">
        <w:trPr>
          <w:trHeight w:val="238"/>
        </w:trPr>
        <w:tc>
          <w:tcPr>
            <w:tcW w:w="992" w:type="dxa"/>
          </w:tcPr>
          <w:p w14:paraId="1B6CD4DC" w14:textId="1BF42DD0" w:rsidR="00332ACD" w:rsidRPr="00332ACD" w:rsidRDefault="00332ACD" w:rsidP="00332ACD">
            <w:pPr>
              <w:jc w:val="center"/>
              <w:rPr>
                <w:color w:val="333333"/>
                <w:sz w:val="20"/>
                <w:lang w:val="id"/>
              </w:rPr>
            </w:pPr>
            <w:r w:rsidRPr="006C771E">
              <w:rPr>
                <w:sz w:val="20"/>
                <w:lang w:val="id"/>
              </w:rPr>
              <w:t>Jul</w:t>
            </w:r>
            <w:r>
              <w:rPr>
                <w:sz w:val="20"/>
                <w:lang w:val="id"/>
              </w:rPr>
              <w:t>y</w:t>
            </w:r>
          </w:p>
        </w:tc>
        <w:tc>
          <w:tcPr>
            <w:tcW w:w="1557" w:type="dxa"/>
          </w:tcPr>
          <w:p w14:paraId="392EC2BB" w14:textId="77777777" w:rsidR="00332ACD" w:rsidRPr="00332ACD" w:rsidRDefault="00332ACD" w:rsidP="00332ACD">
            <w:pPr>
              <w:jc w:val="center"/>
              <w:rPr>
                <w:color w:val="333333"/>
                <w:sz w:val="20"/>
                <w:lang w:val="id"/>
              </w:rPr>
            </w:pPr>
            <w:r w:rsidRPr="00332ACD">
              <w:rPr>
                <w:color w:val="333333"/>
                <w:sz w:val="20"/>
                <w:lang w:val="id"/>
              </w:rPr>
              <w:t>2859</w:t>
            </w:r>
          </w:p>
        </w:tc>
        <w:tc>
          <w:tcPr>
            <w:tcW w:w="1369" w:type="dxa"/>
          </w:tcPr>
          <w:p w14:paraId="51F14C5C" w14:textId="77777777" w:rsidR="00332ACD" w:rsidRPr="00332ACD" w:rsidRDefault="00332ACD" w:rsidP="00332ACD">
            <w:pPr>
              <w:jc w:val="center"/>
              <w:rPr>
                <w:color w:val="333333"/>
                <w:sz w:val="20"/>
                <w:lang w:val="id"/>
              </w:rPr>
            </w:pPr>
            <w:r w:rsidRPr="00332ACD">
              <w:rPr>
                <w:color w:val="333333"/>
                <w:sz w:val="20"/>
                <w:lang w:val="id"/>
              </w:rPr>
              <w:t>297</w:t>
            </w:r>
          </w:p>
        </w:tc>
        <w:tc>
          <w:tcPr>
            <w:tcW w:w="789" w:type="dxa"/>
          </w:tcPr>
          <w:p w14:paraId="310B49C1" w14:textId="77777777" w:rsidR="00332ACD" w:rsidRPr="00332ACD" w:rsidRDefault="00332ACD" w:rsidP="00332ACD">
            <w:pPr>
              <w:jc w:val="center"/>
              <w:rPr>
                <w:color w:val="333333"/>
                <w:sz w:val="20"/>
                <w:lang w:val="id"/>
              </w:rPr>
            </w:pPr>
            <w:r w:rsidRPr="00332ACD">
              <w:rPr>
                <w:color w:val="333333"/>
                <w:sz w:val="20"/>
                <w:lang w:val="id"/>
              </w:rPr>
              <w:t>5</w:t>
            </w:r>
          </w:p>
        </w:tc>
        <w:tc>
          <w:tcPr>
            <w:tcW w:w="1276" w:type="dxa"/>
          </w:tcPr>
          <w:p w14:paraId="19192CE9" w14:textId="77777777" w:rsidR="00332ACD" w:rsidRPr="00332ACD" w:rsidRDefault="00332ACD" w:rsidP="00332ACD">
            <w:pPr>
              <w:jc w:val="center"/>
              <w:rPr>
                <w:color w:val="333333"/>
                <w:sz w:val="20"/>
                <w:lang w:val="id"/>
              </w:rPr>
            </w:pPr>
            <w:r w:rsidRPr="00332ACD">
              <w:rPr>
                <w:color w:val="333333"/>
                <w:sz w:val="20"/>
                <w:lang w:val="id"/>
              </w:rPr>
              <w:t>20776,50</w:t>
            </w:r>
          </w:p>
        </w:tc>
        <w:tc>
          <w:tcPr>
            <w:tcW w:w="928" w:type="dxa"/>
          </w:tcPr>
          <w:p w14:paraId="75DC982B" w14:textId="77777777" w:rsidR="00332ACD" w:rsidRPr="00332ACD" w:rsidRDefault="00332ACD" w:rsidP="00332ACD">
            <w:pPr>
              <w:jc w:val="center"/>
              <w:rPr>
                <w:color w:val="333333"/>
                <w:sz w:val="20"/>
                <w:lang w:val="id"/>
              </w:rPr>
            </w:pPr>
            <w:r w:rsidRPr="00332ACD">
              <w:rPr>
                <w:color w:val="333333"/>
                <w:sz w:val="20"/>
                <w:lang w:val="id"/>
              </w:rPr>
              <w:t>3,54</w:t>
            </w:r>
          </w:p>
        </w:tc>
      </w:tr>
      <w:tr w:rsidR="001D7C92" w:rsidRPr="001D7C92" w14:paraId="41749C23" w14:textId="77777777" w:rsidTr="007A6A53">
        <w:trPr>
          <w:trHeight w:val="237"/>
        </w:trPr>
        <w:tc>
          <w:tcPr>
            <w:tcW w:w="4707" w:type="dxa"/>
            <w:gridSpan w:val="4"/>
          </w:tcPr>
          <w:p w14:paraId="22CCB10F" w14:textId="6F110F5F" w:rsidR="001D7C92" w:rsidRPr="00332ACD" w:rsidRDefault="00332ACD" w:rsidP="00332ACD">
            <w:pPr>
              <w:jc w:val="center"/>
              <w:rPr>
                <w:color w:val="333333"/>
                <w:sz w:val="20"/>
                <w:lang w:val="id"/>
              </w:rPr>
            </w:pPr>
            <w:r>
              <w:rPr>
                <w:color w:val="333333"/>
                <w:sz w:val="20"/>
                <w:lang w:val="id"/>
              </w:rPr>
              <w:t>Average</w:t>
            </w:r>
          </w:p>
        </w:tc>
        <w:tc>
          <w:tcPr>
            <w:tcW w:w="1276" w:type="dxa"/>
          </w:tcPr>
          <w:p w14:paraId="21B150F0" w14:textId="77777777" w:rsidR="001D7C92" w:rsidRPr="00332ACD" w:rsidRDefault="001D7C92" w:rsidP="00332ACD">
            <w:pPr>
              <w:jc w:val="center"/>
              <w:rPr>
                <w:color w:val="333333"/>
                <w:sz w:val="20"/>
                <w:lang w:val="id"/>
              </w:rPr>
            </w:pPr>
            <w:r w:rsidRPr="00332ACD">
              <w:rPr>
                <w:color w:val="333333"/>
                <w:sz w:val="20"/>
                <w:lang w:val="id"/>
              </w:rPr>
              <w:t>100655,93</w:t>
            </w:r>
          </w:p>
        </w:tc>
        <w:tc>
          <w:tcPr>
            <w:tcW w:w="928" w:type="dxa"/>
          </w:tcPr>
          <w:p w14:paraId="2A7ABB6A" w14:textId="77777777" w:rsidR="001D7C92" w:rsidRPr="00332ACD" w:rsidRDefault="001D7C92" w:rsidP="00332ACD">
            <w:pPr>
              <w:jc w:val="center"/>
              <w:rPr>
                <w:color w:val="333333"/>
                <w:sz w:val="20"/>
                <w:lang w:val="id"/>
              </w:rPr>
            </w:pPr>
            <w:r w:rsidRPr="00332ACD">
              <w:rPr>
                <w:color w:val="333333"/>
                <w:sz w:val="20"/>
                <w:lang w:val="id"/>
              </w:rPr>
              <w:t>2,78</w:t>
            </w:r>
          </w:p>
        </w:tc>
      </w:tr>
    </w:tbl>
    <w:p w14:paraId="3196C142" w14:textId="77777777" w:rsidR="001D7C92" w:rsidRPr="001D7C92" w:rsidRDefault="001D7C92" w:rsidP="001D7C92">
      <w:pPr>
        <w:pStyle w:val="Paragraph"/>
        <w:rPr>
          <w:color w:val="333333"/>
          <w:lang w:val="id"/>
        </w:rPr>
      </w:pPr>
    </w:p>
    <w:p w14:paraId="7F80D2F2" w14:textId="40B314AB" w:rsidR="001D7C92" w:rsidRDefault="001B7CF0" w:rsidP="001D7C92">
      <w:pPr>
        <w:pStyle w:val="Paragraph"/>
        <w:rPr>
          <w:rStyle w:val="Emphasis"/>
          <w:i w:val="0"/>
          <w:iCs w:val="0"/>
        </w:rPr>
      </w:pPr>
      <w:r w:rsidRPr="00332ACD">
        <w:rPr>
          <w:rStyle w:val="Emphasis"/>
          <w:i w:val="0"/>
          <w:iCs w:val="0"/>
        </w:rPr>
        <w:t>From the results of the DPMO calculations and sigma values above, a graph can be created to clearly see the differences in values for each sample and the values for the production process. The following are the DPMO Graph and the Sigma Value Graph</w:t>
      </w:r>
      <w:r w:rsidR="001D7C92" w:rsidRPr="00332ACD">
        <w:rPr>
          <w:rStyle w:val="Emphasis"/>
          <w:i w:val="0"/>
          <w:iCs w:val="0"/>
        </w:rPr>
        <w:t>.</w:t>
      </w:r>
    </w:p>
    <w:p w14:paraId="24C0E385" w14:textId="184000FE" w:rsidR="001D7C92" w:rsidRPr="001D7C92" w:rsidRDefault="001D7C92" w:rsidP="007A6A53">
      <w:pPr>
        <w:pStyle w:val="Paragraph"/>
        <w:jc w:val="center"/>
        <w:rPr>
          <w:color w:val="333333"/>
          <w:lang w:val="id"/>
        </w:rPr>
      </w:pPr>
      <w:r w:rsidRPr="001D7C92">
        <w:rPr>
          <w:noProof/>
          <w:color w:val="333333"/>
        </w:rPr>
        <mc:AlternateContent>
          <mc:Choice Requires="wpg">
            <w:drawing>
              <wp:inline distT="0" distB="0" distL="0" distR="0" wp14:anchorId="1BABFB55" wp14:editId="12C4F8F0">
                <wp:extent cx="3407410" cy="2047803"/>
                <wp:effectExtent l="0" t="0" r="21590" b="10160"/>
                <wp:docPr id="252" name="Group 2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7410" cy="2047803"/>
                          <a:chOff x="0" y="0"/>
                          <a:chExt cx="5684" cy="3416"/>
                        </a:xfrm>
                      </wpg:grpSpPr>
                      <wps:wsp>
                        <wps:cNvPr id="253" name="AutoShape 228"/>
                        <wps:cNvSpPr>
                          <a:spLocks/>
                        </wps:cNvSpPr>
                        <wps:spPr bwMode="auto">
                          <a:xfrm>
                            <a:off x="965" y="1070"/>
                            <a:ext cx="4491" cy="1172"/>
                          </a:xfrm>
                          <a:custGeom>
                            <a:avLst/>
                            <a:gdLst>
                              <a:gd name="T0" fmla="+- 0 966 966"/>
                              <a:gd name="T1" fmla="*/ T0 w 4491"/>
                              <a:gd name="T2" fmla="+- 0 2243 1071"/>
                              <a:gd name="T3" fmla="*/ 2243 h 1172"/>
                              <a:gd name="T4" fmla="+- 0 5456 966"/>
                              <a:gd name="T5" fmla="*/ T4 w 4491"/>
                              <a:gd name="T6" fmla="+- 0 2243 1071"/>
                              <a:gd name="T7" fmla="*/ 2243 h 1172"/>
                              <a:gd name="T8" fmla="+- 0 966 966"/>
                              <a:gd name="T9" fmla="*/ T8 w 4491"/>
                              <a:gd name="T10" fmla="+- 0 1947 1071"/>
                              <a:gd name="T11" fmla="*/ 1947 h 1172"/>
                              <a:gd name="T12" fmla="+- 0 5456 966"/>
                              <a:gd name="T13" fmla="*/ T12 w 4491"/>
                              <a:gd name="T14" fmla="+- 0 1947 1071"/>
                              <a:gd name="T15" fmla="*/ 1947 h 1172"/>
                              <a:gd name="T16" fmla="+- 0 966 966"/>
                              <a:gd name="T17" fmla="*/ T16 w 4491"/>
                              <a:gd name="T18" fmla="+- 0 1655 1071"/>
                              <a:gd name="T19" fmla="*/ 1655 h 1172"/>
                              <a:gd name="T20" fmla="+- 0 5456 966"/>
                              <a:gd name="T21" fmla="*/ T20 w 4491"/>
                              <a:gd name="T22" fmla="+- 0 1655 1071"/>
                              <a:gd name="T23" fmla="*/ 1655 h 1172"/>
                              <a:gd name="T24" fmla="+- 0 966 966"/>
                              <a:gd name="T25" fmla="*/ T24 w 4491"/>
                              <a:gd name="T26" fmla="+- 0 1363 1071"/>
                              <a:gd name="T27" fmla="*/ 1363 h 1172"/>
                              <a:gd name="T28" fmla="+- 0 5456 966"/>
                              <a:gd name="T29" fmla="*/ T28 w 4491"/>
                              <a:gd name="T30" fmla="+- 0 1363 1071"/>
                              <a:gd name="T31" fmla="*/ 1363 h 1172"/>
                              <a:gd name="T32" fmla="+- 0 966 966"/>
                              <a:gd name="T33" fmla="*/ T32 w 4491"/>
                              <a:gd name="T34" fmla="+- 0 1071 1071"/>
                              <a:gd name="T35" fmla="*/ 1071 h 1172"/>
                              <a:gd name="T36" fmla="+- 0 5456 966"/>
                              <a:gd name="T37" fmla="*/ T36 w 4491"/>
                              <a:gd name="T38" fmla="+- 0 1071 1071"/>
                              <a:gd name="T39" fmla="*/ 1071 h 1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91" h="1172">
                                <a:moveTo>
                                  <a:pt x="0" y="1172"/>
                                </a:moveTo>
                                <a:lnTo>
                                  <a:pt x="4490" y="1172"/>
                                </a:lnTo>
                                <a:moveTo>
                                  <a:pt x="0" y="876"/>
                                </a:moveTo>
                                <a:lnTo>
                                  <a:pt x="4490" y="876"/>
                                </a:lnTo>
                                <a:moveTo>
                                  <a:pt x="0" y="584"/>
                                </a:moveTo>
                                <a:lnTo>
                                  <a:pt x="4490" y="584"/>
                                </a:lnTo>
                                <a:moveTo>
                                  <a:pt x="0" y="292"/>
                                </a:moveTo>
                                <a:lnTo>
                                  <a:pt x="4490" y="292"/>
                                </a:lnTo>
                                <a:moveTo>
                                  <a:pt x="0" y="0"/>
                                </a:moveTo>
                                <a:lnTo>
                                  <a:pt x="4490" y="0"/>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2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1217" y="906"/>
                            <a:ext cx="3985" cy="1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5" name="Picture 2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217" y="1458"/>
                            <a:ext cx="3985"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6" name="Freeform 231"/>
                        <wps:cNvSpPr>
                          <a:spLocks/>
                        </wps:cNvSpPr>
                        <wps:spPr bwMode="auto">
                          <a:xfrm>
                            <a:off x="1339" y="1000"/>
                            <a:ext cx="3743" cy="1108"/>
                          </a:xfrm>
                          <a:custGeom>
                            <a:avLst/>
                            <a:gdLst>
                              <a:gd name="T0" fmla="+- 0 1340 1340"/>
                              <a:gd name="T1" fmla="*/ T0 w 3743"/>
                              <a:gd name="T2" fmla="+- 0 1001 1001"/>
                              <a:gd name="T3" fmla="*/ 1001 h 1108"/>
                              <a:gd name="T4" fmla="+- 0 2090 1340"/>
                              <a:gd name="T5" fmla="*/ T4 w 3743"/>
                              <a:gd name="T6" fmla="+- 0 1691 1001"/>
                              <a:gd name="T7" fmla="*/ 1691 h 1108"/>
                              <a:gd name="T8" fmla="+- 0 2838 1340"/>
                              <a:gd name="T9" fmla="*/ T8 w 3743"/>
                              <a:gd name="T10" fmla="+- 0 1587 1001"/>
                              <a:gd name="T11" fmla="*/ 1587 h 1108"/>
                              <a:gd name="T12" fmla="+- 0 3586 1340"/>
                              <a:gd name="T13" fmla="*/ T12 w 3743"/>
                              <a:gd name="T14" fmla="+- 0 2108 1001"/>
                              <a:gd name="T15" fmla="*/ 2108 h 1108"/>
                              <a:gd name="T16" fmla="+- 0 4334 1340"/>
                              <a:gd name="T17" fmla="*/ T16 w 3743"/>
                              <a:gd name="T18" fmla="+- 0 1607 1001"/>
                              <a:gd name="T19" fmla="*/ 1607 h 1108"/>
                              <a:gd name="T20" fmla="+- 0 5082 1340"/>
                              <a:gd name="T21" fmla="*/ T20 w 3743"/>
                              <a:gd name="T22" fmla="+- 0 1315 1001"/>
                              <a:gd name="T23" fmla="*/ 1315 h 1108"/>
                            </a:gdLst>
                            <a:ahLst/>
                            <a:cxnLst>
                              <a:cxn ang="0">
                                <a:pos x="T1" y="T3"/>
                              </a:cxn>
                              <a:cxn ang="0">
                                <a:pos x="T5" y="T7"/>
                              </a:cxn>
                              <a:cxn ang="0">
                                <a:pos x="T9" y="T11"/>
                              </a:cxn>
                              <a:cxn ang="0">
                                <a:pos x="T13" y="T15"/>
                              </a:cxn>
                              <a:cxn ang="0">
                                <a:pos x="T17" y="T19"/>
                              </a:cxn>
                              <a:cxn ang="0">
                                <a:pos x="T21" y="T23"/>
                              </a:cxn>
                            </a:cxnLst>
                            <a:rect l="0" t="0" r="r" b="b"/>
                            <a:pathLst>
                              <a:path w="3743" h="1108">
                                <a:moveTo>
                                  <a:pt x="0" y="0"/>
                                </a:moveTo>
                                <a:lnTo>
                                  <a:pt x="750" y="690"/>
                                </a:lnTo>
                                <a:lnTo>
                                  <a:pt x="1498" y="586"/>
                                </a:lnTo>
                                <a:lnTo>
                                  <a:pt x="2246" y="1107"/>
                                </a:lnTo>
                                <a:lnTo>
                                  <a:pt x="2994" y="606"/>
                                </a:lnTo>
                                <a:lnTo>
                                  <a:pt x="3742" y="314"/>
                                </a:lnTo>
                              </a:path>
                            </a:pathLst>
                          </a:custGeom>
                          <a:noFill/>
                          <a:ln w="34925">
                            <a:solidFill>
                              <a:srgbClr val="4471C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 name="Freeform 232"/>
                        <wps:cNvSpPr>
                          <a:spLocks/>
                        </wps:cNvSpPr>
                        <wps:spPr bwMode="auto">
                          <a:xfrm>
                            <a:off x="1339" y="1551"/>
                            <a:ext cx="3743" cy="2"/>
                          </a:xfrm>
                          <a:custGeom>
                            <a:avLst/>
                            <a:gdLst>
                              <a:gd name="T0" fmla="+- 0 1340 1340"/>
                              <a:gd name="T1" fmla="*/ T0 w 3743"/>
                              <a:gd name="T2" fmla="+- 0 2090 1340"/>
                              <a:gd name="T3" fmla="*/ T2 w 3743"/>
                              <a:gd name="T4" fmla="+- 0 2838 1340"/>
                              <a:gd name="T5" fmla="*/ T4 w 3743"/>
                              <a:gd name="T6" fmla="+- 0 3586 1340"/>
                              <a:gd name="T7" fmla="*/ T6 w 3743"/>
                              <a:gd name="T8" fmla="+- 0 4334 1340"/>
                              <a:gd name="T9" fmla="*/ T8 w 3743"/>
                              <a:gd name="T10" fmla="+- 0 5082 1340"/>
                              <a:gd name="T11" fmla="*/ T10 w 3743"/>
                            </a:gdLst>
                            <a:ahLst/>
                            <a:cxnLst>
                              <a:cxn ang="0">
                                <a:pos x="T1" y="0"/>
                              </a:cxn>
                              <a:cxn ang="0">
                                <a:pos x="T3" y="0"/>
                              </a:cxn>
                              <a:cxn ang="0">
                                <a:pos x="T5" y="0"/>
                              </a:cxn>
                              <a:cxn ang="0">
                                <a:pos x="T7" y="0"/>
                              </a:cxn>
                              <a:cxn ang="0">
                                <a:pos x="T9" y="0"/>
                              </a:cxn>
                              <a:cxn ang="0">
                                <a:pos x="T11" y="0"/>
                              </a:cxn>
                            </a:cxnLst>
                            <a:rect l="0" t="0" r="r" b="b"/>
                            <a:pathLst>
                              <a:path w="3743">
                                <a:moveTo>
                                  <a:pt x="0" y="0"/>
                                </a:moveTo>
                                <a:lnTo>
                                  <a:pt x="750" y="0"/>
                                </a:lnTo>
                                <a:lnTo>
                                  <a:pt x="1498" y="0"/>
                                </a:lnTo>
                                <a:lnTo>
                                  <a:pt x="2246" y="0"/>
                                </a:lnTo>
                                <a:lnTo>
                                  <a:pt x="2994" y="0"/>
                                </a:lnTo>
                                <a:lnTo>
                                  <a:pt x="3742" y="0"/>
                                </a:lnTo>
                              </a:path>
                            </a:pathLst>
                          </a:custGeom>
                          <a:noFill/>
                          <a:ln w="349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Line 233"/>
                        <wps:cNvCnPr>
                          <a:cxnSpLocks noChangeShapeType="1"/>
                        </wps:cNvCnPr>
                        <wps:spPr bwMode="auto">
                          <a:xfrm>
                            <a:off x="966" y="776"/>
                            <a:ext cx="4490"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59" name="Line 234"/>
                        <wps:cNvCnPr>
                          <a:cxnSpLocks noChangeShapeType="1"/>
                        </wps:cNvCnPr>
                        <wps:spPr bwMode="auto">
                          <a:xfrm>
                            <a:off x="966" y="2535"/>
                            <a:ext cx="4490" cy="0"/>
                          </a:xfrm>
                          <a:prstGeom prst="line">
                            <a:avLst/>
                          </a:prstGeom>
                          <a:noFill/>
                          <a:ln w="12700">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60" name="Line 235"/>
                        <wps:cNvCnPr>
                          <a:cxnSpLocks noChangeShapeType="1"/>
                        </wps:cNvCnPr>
                        <wps:spPr bwMode="auto">
                          <a:xfrm>
                            <a:off x="1382" y="3130"/>
                            <a:ext cx="384" cy="0"/>
                          </a:xfrm>
                          <a:prstGeom prst="line">
                            <a:avLst/>
                          </a:prstGeom>
                          <a:noFill/>
                          <a:ln w="34925">
                            <a:solidFill>
                              <a:srgbClr val="4471C4"/>
                            </a:solidFill>
                            <a:prstDash val="solid"/>
                            <a:round/>
                            <a:headEnd/>
                            <a:tailEnd/>
                          </a:ln>
                          <a:extLst>
                            <a:ext uri="{909E8E84-426E-40DD-AFC4-6F175D3DCCD1}">
                              <a14:hiddenFill xmlns:a14="http://schemas.microsoft.com/office/drawing/2010/main">
                                <a:noFill/>
                              </a14:hiddenFill>
                            </a:ext>
                          </a:extLst>
                        </wps:spPr>
                        <wps:bodyPr/>
                      </wps:wsp>
                      <wps:wsp>
                        <wps:cNvPr id="261" name="Line 236"/>
                        <wps:cNvCnPr>
                          <a:cxnSpLocks noChangeShapeType="1"/>
                        </wps:cNvCnPr>
                        <wps:spPr bwMode="auto">
                          <a:xfrm>
                            <a:off x="2573" y="3130"/>
                            <a:ext cx="384" cy="0"/>
                          </a:xfrm>
                          <a:prstGeom prst="line">
                            <a:avLst/>
                          </a:prstGeom>
                          <a:noFill/>
                          <a:ln w="34925">
                            <a:solidFill>
                              <a:srgbClr val="EC7C30"/>
                            </a:solidFill>
                            <a:prstDash val="solid"/>
                            <a:round/>
                            <a:headEnd/>
                            <a:tailEnd/>
                          </a:ln>
                          <a:extLst>
                            <a:ext uri="{909E8E84-426E-40DD-AFC4-6F175D3DCCD1}">
                              <a14:hiddenFill xmlns:a14="http://schemas.microsoft.com/office/drawing/2010/main">
                                <a:noFill/>
                              </a14:hiddenFill>
                            </a:ext>
                          </a:extLst>
                        </wps:spPr>
                        <wps:bodyPr/>
                      </wps:wsp>
                      <wps:wsp>
                        <wps:cNvPr id="262" name="Freeform 237"/>
                        <wps:cNvSpPr>
                          <a:spLocks/>
                        </wps:cNvSpPr>
                        <wps:spPr bwMode="auto">
                          <a:xfrm>
                            <a:off x="7" y="7"/>
                            <a:ext cx="5669" cy="3401"/>
                          </a:xfrm>
                          <a:custGeom>
                            <a:avLst/>
                            <a:gdLst>
                              <a:gd name="T0" fmla="+- 0 8 8"/>
                              <a:gd name="T1" fmla="*/ T0 w 5669"/>
                              <a:gd name="T2" fmla="+- 0 208 8"/>
                              <a:gd name="T3" fmla="*/ 208 h 3401"/>
                              <a:gd name="T4" fmla="+- 0 23 8"/>
                              <a:gd name="T5" fmla="*/ T4 w 5669"/>
                              <a:gd name="T6" fmla="+- 0 130 8"/>
                              <a:gd name="T7" fmla="*/ 130 h 3401"/>
                              <a:gd name="T8" fmla="+- 0 66 8"/>
                              <a:gd name="T9" fmla="*/ T8 w 5669"/>
                              <a:gd name="T10" fmla="+- 0 66 8"/>
                              <a:gd name="T11" fmla="*/ 66 h 3401"/>
                              <a:gd name="T12" fmla="+- 0 130 8"/>
                              <a:gd name="T13" fmla="*/ T12 w 5669"/>
                              <a:gd name="T14" fmla="+- 0 23 8"/>
                              <a:gd name="T15" fmla="*/ 23 h 3401"/>
                              <a:gd name="T16" fmla="+- 0 208 8"/>
                              <a:gd name="T17" fmla="*/ T16 w 5669"/>
                              <a:gd name="T18" fmla="+- 0 8 8"/>
                              <a:gd name="T19" fmla="*/ 8 h 3401"/>
                              <a:gd name="T20" fmla="+- 0 5477 8"/>
                              <a:gd name="T21" fmla="*/ T20 w 5669"/>
                              <a:gd name="T22" fmla="+- 0 8 8"/>
                              <a:gd name="T23" fmla="*/ 8 h 3401"/>
                              <a:gd name="T24" fmla="+- 0 5554 8"/>
                              <a:gd name="T25" fmla="*/ T24 w 5669"/>
                              <a:gd name="T26" fmla="+- 0 23 8"/>
                              <a:gd name="T27" fmla="*/ 23 h 3401"/>
                              <a:gd name="T28" fmla="+- 0 5618 8"/>
                              <a:gd name="T29" fmla="*/ T28 w 5669"/>
                              <a:gd name="T30" fmla="+- 0 66 8"/>
                              <a:gd name="T31" fmla="*/ 66 h 3401"/>
                              <a:gd name="T32" fmla="+- 0 5661 8"/>
                              <a:gd name="T33" fmla="*/ T32 w 5669"/>
                              <a:gd name="T34" fmla="+- 0 130 8"/>
                              <a:gd name="T35" fmla="*/ 130 h 3401"/>
                              <a:gd name="T36" fmla="+- 0 5677 8"/>
                              <a:gd name="T37" fmla="*/ T36 w 5669"/>
                              <a:gd name="T38" fmla="+- 0 208 8"/>
                              <a:gd name="T39" fmla="*/ 208 h 3401"/>
                              <a:gd name="T40" fmla="+- 0 5677 8"/>
                              <a:gd name="T41" fmla="*/ T40 w 5669"/>
                              <a:gd name="T42" fmla="+- 0 3208 8"/>
                              <a:gd name="T43" fmla="*/ 3208 h 3401"/>
                              <a:gd name="T44" fmla="+- 0 5661 8"/>
                              <a:gd name="T45" fmla="*/ T44 w 5669"/>
                              <a:gd name="T46" fmla="+- 0 3286 8"/>
                              <a:gd name="T47" fmla="*/ 3286 h 3401"/>
                              <a:gd name="T48" fmla="+- 0 5618 8"/>
                              <a:gd name="T49" fmla="*/ T48 w 5669"/>
                              <a:gd name="T50" fmla="+- 0 3350 8"/>
                              <a:gd name="T51" fmla="*/ 3350 h 3401"/>
                              <a:gd name="T52" fmla="+- 0 5554 8"/>
                              <a:gd name="T53" fmla="*/ T52 w 5669"/>
                              <a:gd name="T54" fmla="+- 0 3393 8"/>
                              <a:gd name="T55" fmla="*/ 3393 h 3401"/>
                              <a:gd name="T56" fmla="+- 0 5477 8"/>
                              <a:gd name="T57" fmla="*/ T56 w 5669"/>
                              <a:gd name="T58" fmla="+- 0 3408 8"/>
                              <a:gd name="T59" fmla="*/ 3408 h 3401"/>
                              <a:gd name="T60" fmla="+- 0 208 8"/>
                              <a:gd name="T61" fmla="*/ T60 w 5669"/>
                              <a:gd name="T62" fmla="+- 0 3408 8"/>
                              <a:gd name="T63" fmla="*/ 3408 h 3401"/>
                              <a:gd name="T64" fmla="+- 0 130 8"/>
                              <a:gd name="T65" fmla="*/ T64 w 5669"/>
                              <a:gd name="T66" fmla="+- 0 3393 8"/>
                              <a:gd name="T67" fmla="*/ 3393 h 3401"/>
                              <a:gd name="T68" fmla="+- 0 66 8"/>
                              <a:gd name="T69" fmla="*/ T68 w 5669"/>
                              <a:gd name="T70" fmla="+- 0 3350 8"/>
                              <a:gd name="T71" fmla="*/ 3350 h 3401"/>
                              <a:gd name="T72" fmla="+- 0 23 8"/>
                              <a:gd name="T73" fmla="*/ T72 w 5669"/>
                              <a:gd name="T74" fmla="+- 0 3286 8"/>
                              <a:gd name="T75" fmla="*/ 3286 h 3401"/>
                              <a:gd name="T76" fmla="+- 0 8 8"/>
                              <a:gd name="T77" fmla="*/ T76 w 5669"/>
                              <a:gd name="T78" fmla="+- 0 3208 8"/>
                              <a:gd name="T79" fmla="*/ 3208 h 3401"/>
                              <a:gd name="T80" fmla="+- 0 8 8"/>
                              <a:gd name="T81" fmla="*/ T80 w 5669"/>
                              <a:gd name="T82" fmla="+- 0 208 8"/>
                              <a:gd name="T83" fmla="*/ 208 h 34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69" h="3401">
                                <a:moveTo>
                                  <a:pt x="0" y="200"/>
                                </a:moveTo>
                                <a:lnTo>
                                  <a:pt x="15" y="122"/>
                                </a:lnTo>
                                <a:lnTo>
                                  <a:pt x="58" y="58"/>
                                </a:lnTo>
                                <a:lnTo>
                                  <a:pt x="122" y="15"/>
                                </a:lnTo>
                                <a:lnTo>
                                  <a:pt x="200" y="0"/>
                                </a:lnTo>
                                <a:lnTo>
                                  <a:pt x="5469" y="0"/>
                                </a:lnTo>
                                <a:lnTo>
                                  <a:pt x="5546" y="15"/>
                                </a:lnTo>
                                <a:lnTo>
                                  <a:pt x="5610" y="58"/>
                                </a:lnTo>
                                <a:lnTo>
                                  <a:pt x="5653" y="122"/>
                                </a:lnTo>
                                <a:lnTo>
                                  <a:pt x="5669" y="200"/>
                                </a:lnTo>
                                <a:lnTo>
                                  <a:pt x="5669" y="3200"/>
                                </a:lnTo>
                                <a:lnTo>
                                  <a:pt x="5653" y="3278"/>
                                </a:lnTo>
                                <a:lnTo>
                                  <a:pt x="5610" y="3342"/>
                                </a:lnTo>
                                <a:lnTo>
                                  <a:pt x="5546" y="3385"/>
                                </a:lnTo>
                                <a:lnTo>
                                  <a:pt x="5469" y="3400"/>
                                </a:lnTo>
                                <a:lnTo>
                                  <a:pt x="200" y="3400"/>
                                </a:lnTo>
                                <a:lnTo>
                                  <a:pt x="122" y="3385"/>
                                </a:lnTo>
                                <a:lnTo>
                                  <a:pt x="58" y="3342"/>
                                </a:lnTo>
                                <a:lnTo>
                                  <a:pt x="15" y="3278"/>
                                </a:lnTo>
                                <a:lnTo>
                                  <a:pt x="0" y="3200"/>
                                </a:lnTo>
                                <a:lnTo>
                                  <a:pt x="0" y="200"/>
                                </a:lnTo>
                                <a:close/>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Text Box 238"/>
                        <wps:cNvSpPr txBox="1">
                          <a:spLocks noChangeArrowheads="1"/>
                        </wps:cNvSpPr>
                        <wps:spPr bwMode="auto">
                          <a:xfrm>
                            <a:off x="1852" y="172"/>
                            <a:ext cx="2000" cy="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D37EB9" w14:textId="4C906EF7" w:rsidR="007A6A53" w:rsidRPr="00332ACD" w:rsidRDefault="007A6A53" w:rsidP="00332ACD">
                              <w:pPr>
                                <w:spacing w:line="354" w:lineRule="exact"/>
                                <w:jc w:val="center"/>
                                <w:rPr>
                                  <w:bCs/>
                                  <w:sz w:val="32"/>
                                </w:rPr>
                              </w:pPr>
                              <w:r w:rsidRPr="00332ACD">
                                <w:rPr>
                                  <w:bCs/>
                                  <w:color w:val="585858"/>
                                  <w:sz w:val="32"/>
                                </w:rPr>
                                <w:t>DPMO</w:t>
                              </w:r>
                              <w:r w:rsidR="00332ACD" w:rsidRPr="00332ACD">
                                <w:rPr>
                                  <w:bCs/>
                                  <w:color w:val="585858"/>
                                  <w:sz w:val="32"/>
                                </w:rPr>
                                <w:t xml:space="preserve"> Chart</w:t>
                              </w:r>
                            </w:p>
                          </w:txbxContent>
                        </wps:txbx>
                        <wps:bodyPr rot="0" vert="horz" wrap="square" lIns="0" tIns="0" rIns="0" bIns="0" anchor="t" anchorCtr="0" upright="1">
                          <a:noAutofit/>
                        </wps:bodyPr>
                      </wps:wsp>
                      <wps:wsp>
                        <wps:cNvPr id="264" name="Text Box 239"/>
                        <wps:cNvSpPr txBox="1">
                          <a:spLocks noChangeArrowheads="1"/>
                        </wps:cNvSpPr>
                        <wps:spPr bwMode="auto">
                          <a:xfrm>
                            <a:off x="138" y="671"/>
                            <a:ext cx="696" cy="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B13815" w14:textId="77777777" w:rsidR="007A6A53" w:rsidRDefault="007A6A53" w:rsidP="001D7C92">
                              <w:pPr>
                                <w:spacing w:line="199" w:lineRule="exact"/>
                                <w:ind w:right="19"/>
                                <w:jc w:val="right"/>
                                <w:rPr>
                                  <w:sz w:val="18"/>
                                </w:rPr>
                              </w:pPr>
                              <w:r>
                                <w:rPr>
                                  <w:color w:val="585858"/>
                                  <w:spacing w:val="-1"/>
                                  <w:sz w:val="18"/>
                                </w:rPr>
                                <w:t>30000,00</w:t>
                              </w:r>
                            </w:p>
                            <w:p w14:paraId="78C12BEE" w14:textId="77777777" w:rsidR="007A6A53" w:rsidRDefault="007A6A53" w:rsidP="001D7C92">
                              <w:pPr>
                                <w:spacing w:before="86"/>
                                <w:ind w:right="19"/>
                                <w:jc w:val="right"/>
                                <w:rPr>
                                  <w:sz w:val="18"/>
                                </w:rPr>
                              </w:pPr>
                              <w:r>
                                <w:rPr>
                                  <w:color w:val="585858"/>
                                  <w:spacing w:val="-1"/>
                                  <w:sz w:val="18"/>
                                </w:rPr>
                                <w:t>25000,00</w:t>
                              </w:r>
                            </w:p>
                            <w:p w14:paraId="25BF5368" w14:textId="77777777" w:rsidR="007A6A53" w:rsidRDefault="007A6A53" w:rsidP="001D7C92">
                              <w:pPr>
                                <w:spacing w:before="86"/>
                                <w:ind w:right="19"/>
                                <w:jc w:val="right"/>
                                <w:rPr>
                                  <w:sz w:val="18"/>
                                </w:rPr>
                              </w:pPr>
                              <w:r>
                                <w:rPr>
                                  <w:color w:val="585858"/>
                                  <w:spacing w:val="-1"/>
                                  <w:sz w:val="18"/>
                                </w:rPr>
                                <w:t>20000,00</w:t>
                              </w:r>
                            </w:p>
                            <w:p w14:paraId="37EF7FB1" w14:textId="77777777" w:rsidR="007A6A53" w:rsidRDefault="007A6A53" w:rsidP="001D7C92">
                              <w:pPr>
                                <w:spacing w:before="87"/>
                                <w:ind w:right="19"/>
                                <w:jc w:val="right"/>
                                <w:rPr>
                                  <w:sz w:val="18"/>
                                </w:rPr>
                              </w:pPr>
                              <w:r>
                                <w:rPr>
                                  <w:color w:val="585858"/>
                                  <w:spacing w:val="-1"/>
                                  <w:sz w:val="18"/>
                                </w:rPr>
                                <w:t>15000,00</w:t>
                              </w:r>
                            </w:p>
                            <w:p w14:paraId="7A028B01" w14:textId="77777777" w:rsidR="007A6A53" w:rsidRDefault="007A6A53" w:rsidP="001D7C92">
                              <w:pPr>
                                <w:spacing w:before="86"/>
                                <w:ind w:right="19"/>
                                <w:jc w:val="right"/>
                                <w:rPr>
                                  <w:sz w:val="18"/>
                                </w:rPr>
                              </w:pPr>
                              <w:r>
                                <w:rPr>
                                  <w:color w:val="585858"/>
                                  <w:spacing w:val="-1"/>
                                  <w:sz w:val="18"/>
                                </w:rPr>
                                <w:t>10000,00</w:t>
                              </w:r>
                            </w:p>
                            <w:p w14:paraId="4E9BA02C" w14:textId="77777777" w:rsidR="007A6A53" w:rsidRDefault="007A6A53" w:rsidP="001D7C92">
                              <w:pPr>
                                <w:spacing w:before="86"/>
                                <w:ind w:right="18"/>
                                <w:jc w:val="right"/>
                                <w:rPr>
                                  <w:sz w:val="18"/>
                                </w:rPr>
                              </w:pPr>
                              <w:r>
                                <w:rPr>
                                  <w:color w:val="585858"/>
                                  <w:sz w:val="18"/>
                                </w:rPr>
                                <w:t>5000,00</w:t>
                              </w:r>
                            </w:p>
                            <w:p w14:paraId="435C86BC" w14:textId="77777777" w:rsidR="007A6A53" w:rsidRDefault="007A6A53" w:rsidP="001D7C92">
                              <w:pPr>
                                <w:spacing w:before="87"/>
                                <w:ind w:right="18"/>
                                <w:jc w:val="right"/>
                                <w:rPr>
                                  <w:sz w:val="18"/>
                                </w:rPr>
                              </w:pPr>
                              <w:r>
                                <w:rPr>
                                  <w:color w:val="585858"/>
                                  <w:sz w:val="18"/>
                                </w:rPr>
                                <w:t>0,00</w:t>
                              </w:r>
                            </w:p>
                          </w:txbxContent>
                        </wps:txbx>
                        <wps:bodyPr rot="0" vert="horz" wrap="square" lIns="0" tIns="0" rIns="0" bIns="0" anchor="t" anchorCtr="0" upright="1">
                          <a:noAutofit/>
                        </wps:bodyPr>
                      </wps:wsp>
                      <wps:wsp>
                        <wps:cNvPr id="265" name="Text Box 240"/>
                        <wps:cNvSpPr txBox="1">
                          <a:spLocks noChangeArrowheads="1"/>
                        </wps:cNvSpPr>
                        <wps:spPr bwMode="auto">
                          <a:xfrm>
                            <a:off x="1296"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A9B077" w14:textId="77777777" w:rsidR="007A6A53" w:rsidRDefault="007A6A53" w:rsidP="001D7C92">
                              <w:pPr>
                                <w:spacing w:line="199" w:lineRule="exact"/>
                                <w:rPr>
                                  <w:sz w:val="18"/>
                                </w:rPr>
                              </w:pPr>
                              <w:r>
                                <w:rPr>
                                  <w:color w:val="585858"/>
                                  <w:sz w:val="18"/>
                                </w:rPr>
                                <w:t>1</w:t>
                              </w:r>
                            </w:p>
                          </w:txbxContent>
                        </wps:txbx>
                        <wps:bodyPr rot="0" vert="horz" wrap="square" lIns="0" tIns="0" rIns="0" bIns="0" anchor="t" anchorCtr="0" upright="1">
                          <a:noAutofit/>
                        </wps:bodyPr>
                      </wps:wsp>
                      <wps:wsp>
                        <wps:cNvPr id="266" name="Text Box 241"/>
                        <wps:cNvSpPr txBox="1">
                          <a:spLocks noChangeArrowheads="1"/>
                        </wps:cNvSpPr>
                        <wps:spPr bwMode="auto">
                          <a:xfrm>
                            <a:off x="2045"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39AB9" w14:textId="77777777" w:rsidR="007A6A53" w:rsidRDefault="007A6A53" w:rsidP="001D7C92">
                              <w:pPr>
                                <w:spacing w:line="199" w:lineRule="exact"/>
                                <w:rPr>
                                  <w:sz w:val="18"/>
                                </w:rPr>
                              </w:pPr>
                              <w:r>
                                <w:rPr>
                                  <w:color w:val="585858"/>
                                  <w:sz w:val="18"/>
                                </w:rPr>
                                <w:t>2</w:t>
                              </w:r>
                            </w:p>
                          </w:txbxContent>
                        </wps:txbx>
                        <wps:bodyPr rot="0" vert="horz" wrap="square" lIns="0" tIns="0" rIns="0" bIns="0" anchor="t" anchorCtr="0" upright="1">
                          <a:noAutofit/>
                        </wps:bodyPr>
                      </wps:wsp>
                      <wps:wsp>
                        <wps:cNvPr id="267" name="Text Box 242"/>
                        <wps:cNvSpPr txBox="1">
                          <a:spLocks noChangeArrowheads="1"/>
                        </wps:cNvSpPr>
                        <wps:spPr bwMode="auto">
                          <a:xfrm>
                            <a:off x="2793"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B38EB7" w14:textId="77777777" w:rsidR="007A6A53" w:rsidRDefault="007A6A53" w:rsidP="001D7C92">
                              <w:pPr>
                                <w:spacing w:line="199" w:lineRule="exact"/>
                                <w:rPr>
                                  <w:sz w:val="18"/>
                                </w:rPr>
                              </w:pPr>
                              <w:r>
                                <w:rPr>
                                  <w:color w:val="585858"/>
                                  <w:sz w:val="18"/>
                                </w:rPr>
                                <w:t>3</w:t>
                              </w:r>
                            </w:p>
                          </w:txbxContent>
                        </wps:txbx>
                        <wps:bodyPr rot="0" vert="horz" wrap="square" lIns="0" tIns="0" rIns="0" bIns="0" anchor="t" anchorCtr="0" upright="1">
                          <a:noAutofit/>
                        </wps:bodyPr>
                      </wps:wsp>
                      <wps:wsp>
                        <wps:cNvPr id="268" name="Text Box 243"/>
                        <wps:cNvSpPr txBox="1">
                          <a:spLocks noChangeArrowheads="1"/>
                        </wps:cNvSpPr>
                        <wps:spPr bwMode="auto">
                          <a:xfrm>
                            <a:off x="3542"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6BE58" w14:textId="77777777" w:rsidR="007A6A53" w:rsidRDefault="007A6A53" w:rsidP="001D7C92">
                              <w:pPr>
                                <w:spacing w:line="199" w:lineRule="exact"/>
                                <w:rPr>
                                  <w:sz w:val="18"/>
                                </w:rPr>
                              </w:pPr>
                              <w:r>
                                <w:rPr>
                                  <w:color w:val="585858"/>
                                  <w:sz w:val="18"/>
                                </w:rPr>
                                <w:t>4</w:t>
                              </w:r>
                            </w:p>
                          </w:txbxContent>
                        </wps:txbx>
                        <wps:bodyPr rot="0" vert="horz" wrap="square" lIns="0" tIns="0" rIns="0" bIns="0" anchor="t" anchorCtr="0" upright="1">
                          <a:noAutofit/>
                        </wps:bodyPr>
                      </wps:wsp>
                      <wps:wsp>
                        <wps:cNvPr id="269" name="Text Box 244"/>
                        <wps:cNvSpPr txBox="1">
                          <a:spLocks noChangeArrowheads="1"/>
                        </wps:cNvSpPr>
                        <wps:spPr bwMode="auto">
                          <a:xfrm>
                            <a:off x="4291"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713B32" w14:textId="77777777" w:rsidR="007A6A53" w:rsidRDefault="007A6A53" w:rsidP="001D7C92">
                              <w:pPr>
                                <w:spacing w:line="199" w:lineRule="exact"/>
                                <w:rPr>
                                  <w:sz w:val="18"/>
                                </w:rPr>
                              </w:pPr>
                              <w:r>
                                <w:rPr>
                                  <w:color w:val="585858"/>
                                  <w:sz w:val="18"/>
                                </w:rPr>
                                <w:t>5</w:t>
                              </w:r>
                            </w:p>
                          </w:txbxContent>
                        </wps:txbx>
                        <wps:bodyPr rot="0" vert="horz" wrap="square" lIns="0" tIns="0" rIns="0" bIns="0" anchor="t" anchorCtr="0" upright="1">
                          <a:noAutofit/>
                        </wps:bodyPr>
                      </wps:wsp>
                      <wps:wsp>
                        <wps:cNvPr id="270" name="Text Box 245"/>
                        <wps:cNvSpPr txBox="1">
                          <a:spLocks noChangeArrowheads="1"/>
                        </wps:cNvSpPr>
                        <wps:spPr bwMode="auto">
                          <a:xfrm>
                            <a:off x="5040" y="264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89F24" w14:textId="77777777" w:rsidR="007A6A53" w:rsidRDefault="007A6A53" w:rsidP="001D7C92">
                              <w:pPr>
                                <w:spacing w:line="199" w:lineRule="exact"/>
                                <w:rPr>
                                  <w:sz w:val="18"/>
                                </w:rPr>
                              </w:pPr>
                              <w:r>
                                <w:rPr>
                                  <w:color w:val="585858"/>
                                  <w:sz w:val="18"/>
                                </w:rPr>
                                <w:t>6</w:t>
                              </w:r>
                            </w:p>
                          </w:txbxContent>
                        </wps:txbx>
                        <wps:bodyPr rot="0" vert="horz" wrap="square" lIns="0" tIns="0" rIns="0" bIns="0" anchor="t" anchorCtr="0" upright="1">
                          <a:noAutofit/>
                        </wps:bodyPr>
                      </wps:wsp>
                      <wps:wsp>
                        <wps:cNvPr id="271" name="Text Box 246"/>
                        <wps:cNvSpPr txBox="1">
                          <a:spLocks noChangeArrowheads="1"/>
                        </wps:cNvSpPr>
                        <wps:spPr bwMode="auto">
                          <a:xfrm>
                            <a:off x="1808" y="3026"/>
                            <a:ext cx="54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FE07D6" w14:textId="77777777" w:rsidR="007A6A53" w:rsidRDefault="007A6A53" w:rsidP="001D7C92">
                              <w:pPr>
                                <w:spacing w:line="199" w:lineRule="exact"/>
                                <w:rPr>
                                  <w:sz w:val="18"/>
                                </w:rPr>
                              </w:pPr>
                              <w:r>
                                <w:rPr>
                                  <w:color w:val="585858"/>
                                  <w:sz w:val="18"/>
                                </w:rPr>
                                <w:t>DPMO</w:t>
                              </w:r>
                            </w:p>
                          </w:txbxContent>
                        </wps:txbx>
                        <wps:bodyPr rot="0" vert="horz" wrap="square" lIns="0" tIns="0" rIns="0" bIns="0" anchor="t" anchorCtr="0" upright="1">
                          <a:noAutofit/>
                        </wps:bodyPr>
                      </wps:wsp>
                      <wps:wsp>
                        <wps:cNvPr id="272" name="Text Box 247"/>
                        <wps:cNvSpPr txBox="1">
                          <a:spLocks noChangeArrowheads="1"/>
                        </wps:cNvSpPr>
                        <wps:spPr bwMode="auto">
                          <a:xfrm>
                            <a:off x="2999" y="3026"/>
                            <a:ext cx="139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7F7BD3" w14:textId="5002AF03" w:rsidR="007A6A53" w:rsidRDefault="007A6A53" w:rsidP="001D7C92">
                              <w:pPr>
                                <w:spacing w:line="199" w:lineRule="exact"/>
                                <w:rPr>
                                  <w:sz w:val="18"/>
                                </w:rPr>
                              </w:pPr>
                              <w:r>
                                <w:rPr>
                                  <w:color w:val="585858"/>
                                  <w:sz w:val="18"/>
                                </w:rPr>
                                <w:t>DPMO</w:t>
                              </w:r>
                              <w:r w:rsidR="00332ACD">
                                <w:rPr>
                                  <w:color w:val="585858"/>
                                  <w:sz w:val="18"/>
                                </w:rPr>
                                <w:t xml:space="preserve"> Average</w:t>
                              </w:r>
                            </w:p>
                          </w:txbxContent>
                        </wps:txbx>
                        <wps:bodyPr rot="0" vert="horz" wrap="square" lIns="0" tIns="0" rIns="0" bIns="0" anchor="t" anchorCtr="0" upright="1">
                          <a:noAutofit/>
                        </wps:bodyPr>
                      </wps:wsp>
                    </wpg:wgp>
                  </a:graphicData>
                </a:graphic>
              </wp:inline>
            </w:drawing>
          </mc:Choice>
          <mc:Fallback>
            <w:pict>
              <v:group w14:anchorId="1BABFB55" id="Group 252" o:spid="_x0000_s1131" style="width:268.3pt;height:161.25pt;mso-position-horizontal-relative:char;mso-position-vertical-relative:line" coordsize="5684,3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">
                <v:shape id="AutoShape 228" o:spid="_x0000_s1132" style="position:absolute;left:965;top:1070;width:4491;height:1172;visibility:visible;mso-wrap-style:square;v-text-anchor:top" coordsize="4491,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" path="m,1172r4490,m,876r4490,m,584r4490,m,292r4490,m,l4490,e" filled="f" strokecolor="#d9d9d9">
                  <v:path arrowok="t" o:connecttype="custom" o:connectlocs="0,2243;4490,2243;0,1947;4490,1947;0,1655;4490,1655;0,1363;4490,1363;0,1071;4490,1071" o:connectangles="0,0,0,0,0,0,0,0,0,0"/>
                </v:shape>
                <v:shape id="Picture 229" o:spid="_x0000_s1133" type="#_x0000_t75" style="position:absolute;left:1217;top:906;width:3985;height:1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">
                  <v:imagedata r:id="rId26" o:title=""/>
                </v:shape>
                <v:shape id="Picture 230" o:spid="_x0000_s1134" type="#_x0000_t75" style="position:absolute;left:1217;top:1458;width:3985;height: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">
                  <v:imagedata r:id="rId27" o:title=""/>
                </v:shape>
                <v:shape id="Freeform 231" o:spid="_x0000_s1135" style="position:absolute;left:1339;top:1000;width:3743;height:1108;visibility:visible;mso-wrap-style:square;v-text-anchor:top" coordsize="3743,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" path="m,l750,690,1498,586r748,521l2994,606,3742,314e" filled="f" strokecolor="#4471c4" strokeweight="2.75pt">
                  <v:path arrowok="t" o:connecttype="custom" o:connectlocs="0,1001;750,1691;1498,1587;2246,2108;2994,1607;3742,1315" o:connectangles="0,0,0,0,0,0"/>
                </v:shape>
                <v:shape id="Freeform 232" o:spid="_x0000_s1136" style="position:absolute;left:1339;top:1551;width:3743;height:2;visibility:visible;mso-wrap-style:square;v-text-anchor:top" coordsize="3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" path="m,l750,r748,l2246,r748,l3742,e" filled="f" strokecolor="#ec7c30" strokeweight="2.75pt">
                  <v:path arrowok="t" o:connecttype="custom" o:connectlocs="0,0;750,0;1498,0;2246,0;2994,0;3742,0" o:connectangles="0,0,0,0,0,0"/>
                </v:shape>
                <v:line id="Line 233" o:spid="_x0000_s1137" style="position:absolute;visibility:visible;mso-wrap-style:square" from="966,776" to="5456,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" strokecolor="#d9d9d9"/>
                <v:line id="Line 234" o:spid="_x0000_s1138" style="position:absolute;visibility:visible;mso-wrap-style:square" from="966,2535" to="5456,2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" strokecolor="#d9d9d9" strokeweight="1pt"/>
                <v:line id="Line 235" o:spid="_x0000_s1139" style="position:absolute;visibility:visible;mso-wrap-style:square" from="1382,3130" to="1766,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" strokecolor="#4471c4" strokeweight="2.75pt"/>
                <v:line id="Line 236" o:spid="_x0000_s1140" style="position:absolute;visibility:visible;mso-wrap-style:square" from="2573,3130" to="2957,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" strokecolor="#ec7c30" strokeweight="2.75pt"/>
                <v:shape id="Freeform 237" o:spid="_x0000_s1141" style="position:absolute;left:7;top:7;width:5669;height:3401;visibility:visible;mso-wrap-style:square;v-text-anchor:top" coordsize="5669,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" path="m,200l15,122,58,58,122,15,200,,5469,r77,15l5610,58r43,64l5669,200r,3000l5653,3278r-43,64l5546,3385r-77,15l200,3400r-78,-15l58,3342,15,3278,,3200,,200xe" filled="f" strokecolor="#d9d9d9">
                  <v:path arrowok="t" o:connecttype="custom" o:connectlocs="0,208;15,130;58,66;122,23;200,8;5469,8;5546,23;5610,66;5653,130;5669,208;5669,3208;5653,3286;5610,3350;5546,3393;5469,3408;200,3408;122,3393;58,3350;15,3286;0,3208;0,208" o:connectangles="0,0,0,0,0,0,0,0,0,0,0,0,0,0,0,0,0,0,0,0,0"/>
                </v:shape>
                <v:shape id="Text Box 238" o:spid="_x0000_s1142" type="#_x0000_t202" style="position:absolute;left:1852;top:172;width:2000;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" filled="f" stroked="f">
                  <v:textbox inset="0,0,0,0">
                    <w:txbxContent>
                      <w:p w14:paraId="1BD37EB9" w14:textId="4C906EF7" w:rsidR="007A6A53" w:rsidRPr="00332ACD" w:rsidRDefault="007A6A53" w:rsidP="00332ACD">
                        <w:pPr>
                          <w:spacing w:line="354" w:lineRule="exact"/>
                          <w:jc w:val="center"/>
                          <w:rPr>
                            <w:bCs/>
                            <w:sz w:val="32"/>
                          </w:rPr>
                        </w:pPr>
                        <w:r w:rsidRPr="00332ACD">
                          <w:rPr>
                            <w:bCs/>
                            <w:color w:val="585858"/>
                            <w:sz w:val="32"/>
                          </w:rPr>
                          <w:t>DPMO</w:t>
                        </w:r>
                        <w:r w:rsidR="00332ACD" w:rsidRPr="00332ACD">
                          <w:rPr>
                            <w:bCs/>
                            <w:color w:val="585858"/>
                            <w:sz w:val="32"/>
                          </w:rPr>
                          <w:t xml:space="preserve"> Chart</w:t>
                        </w:r>
                      </w:p>
                    </w:txbxContent>
                  </v:textbox>
                </v:shape>
                <v:shape id="Text Box 239" o:spid="_x0000_s1143" type="#_x0000_t202" style="position:absolute;left:138;top:671;width:696;height:1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" filled="f" stroked="f">
                  <v:textbox inset="0,0,0,0">
                    <w:txbxContent>
                      <w:p w14:paraId="1BB13815" w14:textId="77777777" w:rsidR="007A6A53" w:rsidRDefault="007A6A53" w:rsidP="001D7C92">
                        <w:pPr>
                          <w:spacing w:line="199" w:lineRule="exact"/>
                          <w:ind w:right="19"/>
                          <w:jc w:val="right"/>
                          <w:rPr>
                            <w:sz w:val="18"/>
                          </w:rPr>
                        </w:pPr>
                        <w:r>
                          <w:rPr>
                            <w:color w:val="585858"/>
                            <w:spacing w:val="-1"/>
                            <w:sz w:val="18"/>
                          </w:rPr>
                          <w:t>30000,00</w:t>
                        </w:r>
                      </w:p>
                      <w:p w14:paraId="78C12BEE" w14:textId="77777777" w:rsidR="007A6A53" w:rsidRDefault="007A6A53" w:rsidP="001D7C92">
                        <w:pPr>
                          <w:spacing w:before="86"/>
                          <w:ind w:right="19"/>
                          <w:jc w:val="right"/>
                          <w:rPr>
                            <w:sz w:val="18"/>
                          </w:rPr>
                        </w:pPr>
                        <w:r>
                          <w:rPr>
                            <w:color w:val="585858"/>
                            <w:spacing w:val="-1"/>
                            <w:sz w:val="18"/>
                          </w:rPr>
                          <w:t>25000,00</w:t>
                        </w:r>
                      </w:p>
                      <w:p w14:paraId="25BF5368" w14:textId="77777777" w:rsidR="007A6A53" w:rsidRDefault="007A6A53" w:rsidP="001D7C92">
                        <w:pPr>
                          <w:spacing w:before="86"/>
                          <w:ind w:right="19"/>
                          <w:jc w:val="right"/>
                          <w:rPr>
                            <w:sz w:val="18"/>
                          </w:rPr>
                        </w:pPr>
                        <w:r>
                          <w:rPr>
                            <w:color w:val="585858"/>
                            <w:spacing w:val="-1"/>
                            <w:sz w:val="18"/>
                          </w:rPr>
                          <w:t>20000,00</w:t>
                        </w:r>
                      </w:p>
                      <w:p w14:paraId="37EF7FB1" w14:textId="77777777" w:rsidR="007A6A53" w:rsidRDefault="007A6A53" w:rsidP="001D7C92">
                        <w:pPr>
                          <w:spacing w:before="87"/>
                          <w:ind w:right="19"/>
                          <w:jc w:val="right"/>
                          <w:rPr>
                            <w:sz w:val="18"/>
                          </w:rPr>
                        </w:pPr>
                        <w:r>
                          <w:rPr>
                            <w:color w:val="585858"/>
                            <w:spacing w:val="-1"/>
                            <w:sz w:val="18"/>
                          </w:rPr>
                          <w:t>15000,00</w:t>
                        </w:r>
                      </w:p>
                      <w:p w14:paraId="7A028B01" w14:textId="77777777" w:rsidR="007A6A53" w:rsidRDefault="007A6A53" w:rsidP="001D7C92">
                        <w:pPr>
                          <w:spacing w:before="86"/>
                          <w:ind w:right="19"/>
                          <w:jc w:val="right"/>
                          <w:rPr>
                            <w:sz w:val="18"/>
                          </w:rPr>
                        </w:pPr>
                        <w:r>
                          <w:rPr>
                            <w:color w:val="585858"/>
                            <w:spacing w:val="-1"/>
                            <w:sz w:val="18"/>
                          </w:rPr>
                          <w:t>10000,00</w:t>
                        </w:r>
                      </w:p>
                      <w:p w14:paraId="4E9BA02C" w14:textId="77777777" w:rsidR="007A6A53" w:rsidRDefault="007A6A53" w:rsidP="001D7C92">
                        <w:pPr>
                          <w:spacing w:before="86"/>
                          <w:ind w:right="18"/>
                          <w:jc w:val="right"/>
                          <w:rPr>
                            <w:sz w:val="18"/>
                          </w:rPr>
                        </w:pPr>
                        <w:r>
                          <w:rPr>
                            <w:color w:val="585858"/>
                            <w:sz w:val="18"/>
                          </w:rPr>
                          <w:t>5000,00</w:t>
                        </w:r>
                      </w:p>
                      <w:p w14:paraId="435C86BC" w14:textId="77777777" w:rsidR="007A6A53" w:rsidRDefault="007A6A53" w:rsidP="001D7C92">
                        <w:pPr>
                          <w:spacing w:before="87"/>
                          <w:ind w:right="18"/>
                          <w:jc w:val="right"/>
                          <w:rPr>
                            <w:sz w:val="18"/>
                          </w:rPr>
                        </w:pPr>
                        <w:r>
                          <w:rPr>
                            <w:color w:val="585858"/>
                            <w:sz w:val="18"/>
                          </w:rPr>
                          <w:t>0,00</w:t>
                        </w:r>
                      </w:p>
                    </w:txbxContent>
                  </v:textbox>
                </v:shape>
                <v:shape id="Text Box 240" o:spid="_x0000_s1144" type="#_x0000_t202" style="position:absolute;left:1296;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" filled="f" stroked="f">
                  <v:textbox inset="0,0,0,0">
                    <w:txbxContent>
                      <w:p w14:paraId="4FA9B077" w14:textId="77777777" w:rsidR="007A6A53" w:rsidRDefault="007A6A53" w:rsidP="001D7C92">
                        <w:pPr>
                          <w:spacing w:line="199" w:lineRule="exact"/>
                          <w:rPr>
                            <w:sz w:val="18"/>
                          </w:rPr>
                        </w:pPr>
                        <w:r>
                          <w:rPr>
                            <w:color w:val="585858"/>
                            <w:sz w:val="18"/>
                          </w:rPr>
                          <w:t>1</w:t>
                        </w:r>
                      </w:p>
                    </w:txbxContent>
                  </v:textbox>
                </v:shape>
                <v:shape id="Text Box 241" o:spid="_x0000_s1145" type="#_x0000_t202" style="position:absolute;left:2045;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" filled="f" stroked="f">
                  <v:textbox inset="0,0,0,0">
                    <w:txbxContent>
                      <w:p w14:paraId="3BE39AB9" w14:textId="77777777" w:rsidR="007A6A53" w:rsidRDefault="007A6A53" w:rsidP="001D7C92">
                        <w:pPr>
                          <w:spacing w:line="199" w:lineRule="exact"/>
                          <w:rPr>
                            <w:sz w:val="18"/>
                          </w:rPr>
                        </w:pPr>
                        <w:r>
                          <w:rPr>
                            <w:color w:val="585858"/>
                            <w:sz w:val="18"/>
                          </w:rPr>
                          <w:t>2</w:t>
                        </w:r>
                      </w:p>
                    </w:txbxContent>
                  </v:textbox>
                </v:shape>
                <v:shape id="Text Box 242" o:spid="_x0000_s1146" type="#_x0000_t202" style="position:absolute;left:2793;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" filled="f" stroked="f">
                  <v:textbox inset="0,0,0,0">
                    <w:txbxContent>
                      <w:p w14:paraId="25B38EB7" w14:textId="77777777" w:rsidR="007A6A53" w:rsidRDefault="007A6A53" w:rsidP="001D7C92">
                        <w:pPr>
                          <w:spacing w:line="199" w:lineRule="exact"/>
                          <w:rPr>
                            <w:sz w:val="18"/>
                          </w:rPr>
                        </w:pPr>
                        <w:r>
                          <w:rPr>
                            <w:color w:val="585858"/>
                            <w:sz w:val="18"/>
                          </w:rPr>
                          <w:t>3</w:t>
                        </w:r>
                      </w:p>
                    </w:txbxContent>
                  </v:textbox>
                </v:shape>
                <v:shape id="Text Box 243" o:spid="_x0000_s1147" type="#_x0000_t202" style="position:absolute;left:3542;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" filled="f" stroked="f">
                  <v:textbox inset="0,0,0,0">
                    <w:txbxContent>
                      <w:p w14:paraId="7476BE58" w14:textId="77777777" w:rsidR="007A6A53" w:rsidRDefault="007A6A53" w:rsidP="001D7C92">
                        <w:pPr>
                          <w:spacing w:line="199" w:lineRule="exact"/>
                          <w:rPr>
                            <w:sz w:val="18"/>
                          </w:rPr>
                        </w:pPr>
                        <w:r>
                          <w:rPr>
                            <w:color w:val="585858"/>
                            <w:sz w:val="18"/>
                          </w:rPr>
                          <w:t>4</w:t>
                        </w:r>
                      </w:p>
                    </w:txbxContent>
                  </v:textbox>
                </v:shape>
                <v:shape id="Text Box 244" o:spid="_x0000_s1148" type="#_x0000_t202" style="position:absolute;left:4291;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" filled="f" stroked="f">
                  <v:textbox inset="0,0,0,0">
                    <w:txbxContent>
                      <w:p w14:paraId="0A713B32" w14:textId="77777777" w:rsidR="007A6A53" w:rsidRDefault="007A6A53" w:rsidP="001D7C92">
                        <w:pPr>
                          <w:spacing w:line="199" w:lineRule="exact"/>
                          <w:rPr>
                            <w:sz w:val="18"/>
                          </w:rPr>
                        </w:pPr>
                        <w:r>
                          <w:rPr>
                            <w:color w:val="585858"/>
                            <w:sz w:val="18"/>
                          </w:rPr>
                          <w:t>5</w:t>
                        </w:r>
                      </w:p>
                    </w:txbxContent>
                  </v:textbox>
                </v:shape>
                <v:shape id="Text Box 245" o:spid="_x0000_s1149" type="#_x0000_t202" style="position:absolute;left:5040;top:264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" filled="f" stroked="f">
                  <v:textbox inset="0,0,0,0">
                    <w:txbxContent>
                      <w:p w14:paraId="34F89F24" w14:textId="77777777" w:rsidR="007A6A53" w:rsidRDefault="007A6A53" w:rsidP="001D7C92">
                        <w:pPr>
                          <w:spacing w:line="199" w:lineRule="exact"/>
                          <w:rPr>
                            <w:sz w:val="18"/>
                          </w:rPr>
                        </w:pPr>
                        <w:r>
                          <w:rPr>
                            <w:color w:val="585858"/>
                            <w:sz w:val="18"/>
                          </w:rPr>
                          <w:t>6</w:t>
                        </w:r>
                      </w:p>
                    </w:txbxContent>
                  </v:textbox>
                </v:shape>
                <v:shape id="Text Box 246" o:spid="_x0000_s1150" type="#_x0000_t202" style="position:absolute;left:1808;top:3026;width:542;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" filled="f" stroked="f">
                  <v:textbox inset="0,0,0,0">
                    <w:txbxContent>
                      <w:p w14:paraId="40FE07D6" w14:textId="77777777" w:rsidR="007A6A53" w:rsidRDefault="007A6A53" w:rsidP="001D7C92">
                        <w:pPr>
                          <w:spacing w:line="199" w:lineRule="exact"/>
                          <w:rPr>
                            <w:sz w:val="18"/>
                          </w:rPr>
                        </w:pPr>
                        <w:r>
                          <w:rPr>
                            <w:color w:val="585858"/>
                            <w:sz w:val="18"/>
                          </w:rPr>
                          <w:t>DPMO</w:t>
                        </w:r>
                      </w:p>
                    </w:txbxContent>
                  </v:textbox>
                </v:shape>
                <v:shape id="Text Box 247" o:spid="_x0000_s1151" type="#_x0000_t202" style="position:absolute;left:2999;top:3026;width:139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" filled="f" stroked="f">
                  <v:textbox inset="0,0,0,0">
                    <w:txbxContent>
                      <w:p w14:paraId="6C7F7BD3" w14:textId="5002AF03" w:rsidR="007A6A53" w:rsidRDefault="007A6A53" w:rsidP="001D7C92">
                        <w:pPr>
                          <w:spacing w:line="199" w:lineRule="exact"/>
                          <w:rPr>
                            <w:sz w:val="18"/>
                          </w:rPr>
                        </w:pPr>
                        <w:r>
                          <w:rPr>
                            <w:color w:val="585858"/>
                            <w:sz w:val="18"/>
                          </w:rPr>
                          <w:t>DPMO</w:t>
                        </w:r>
                        <w:r w:rsidR="00332ACD">
                          <w:rPr>
                            <w:color w:val="585858"/>
                            <w:sz w:val="18"/>
                          </w:rPr>
                          <w:t xml:space="preserve"> Average</w:t>
                        </w:r>
                      </w:p>
                    </w:txbxContent>
                  </v:textbox>
                </v:shape>
                <w10:anchorlock/>
              </v:group>
            </w:pict>
          </mc:Fallback>
        </mc:AlternateContent>
      </w:r>
    </w:p>
    <w:p w14:paraId="16E53DCF" w14:textId="4AE9CCB5" w:rsidR="001D7C92" w:rsidRPr="001D7C92" w:rsidRDefault="00332ACD" w:rsidP="00332ACD">
      <w:pPr>
        <w:pStyle w:val="FigureCaption"/>
        <w:rPr>
          <w:lang w:val="id"/>
        </w:rPr>
      </w:pPr>
      <w:bookmarkStart w:id="6" w:name="_bookmark38"/>
      <w:bookmarkEnd w:id="6"/>
      <w:r w:rsidRPr="00332ACD">
        <w:rPr>
          <w:b/>
          <w:bCs/>
          <w:lang w:val="id"/>
        </w:rPr>
        <w:t>FIGURE 4</w:t>
      </w:r>
      <w:r>
        <w:rPr>
          <w:b/>
          <w:bCs/>
          <w:lang w:val="id"/>
        </w:rPr>
        <w:t>.</w:t>
      </w:r>
      <w:r w:rsidR="003E0022">
        <w:rPr>
          <w:lang w:val="id"/>
        </w:rPr>
        <w:t xml:space="preserve"> </w:t>
      </w:r>
      <w:r w:rsidR="001D7C92" w:rsidRPr="001D7C92">
        <w:rPr>
          <w:lang w:val="id"/>
        </w:rPr>
        <w:t>DPMO</w:t>
      </w:r>
      <w:r>
        <w:rPr>
          <w:lang w:val="id"/>
        </w:rPr>
        <w:t xml:space="preserve"> Chart</w:t>
      </w:r>
    </w:p>
    <w:p w14:paraId="7380F587" w14:textId="7B8E543D" w:rsidR="001D7C92" w:rsidRPr="001D7C92" w:rsidRDefault="001D7C92" w:rsidP="007A6A53">
      <w:pPr>
        <w:pStyle w:val="Paragraph"/>
        <w:jc w:val="center"/>
        <w:rPr>
          <w:color w:val="333333"/>
          <w:lang w:val="id"/>
        </w:rPr>
      </w:pPr>
      <w:r w:rsidRPr="001D7C92">
        <w:rPr>
          <w:noProof/>
          <w:color w:val="333333"/>
        </w:rPr>
        <w:lastRenderedPageBreak/>
        <mc:AlternateContent>
          <mc:Choice Requires="wpg">
            <w:drawing>
              <wp:anchor distT="0" distB="0" distL="0" distR="0" simplePos="0" relativeHeight="251665920" behindDoc="1" locked="0" layoutInCell="1" allowOverlap="1" wp14:anchorId="2FD59C0F" wp14:editId="58CF2F1F">
                <wp:simplePos x="0" y="0"/>
                <wp:positionH relativeFrom="page">
                  <wp:posOffset>2160270</wp:posOffset>
                </wp:positionH>
                <wp:positionV relativeFrom="paragraph">
                  <wp:posOffset>224790</wp:posOffset>
                </wp:positionV>
                <wp:extent cx="3599815" cy="2159635"/>
                <wp:effectExtent l="0" t="0" r="19685" b="12065"/>
                <wp:wrapTopAndBottom/>
                <wp:docPr id="232" name="Group 2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9815" cy="2159635"/>
                          <a:chOff x="3402" y="356"/>
                          <a:chExt cx="5669" cy="3401"/>
                        </a:xfrm>
                      </wpg:grpSpPr>
                      <wps:wsp>
                        <wps:cNvPr id="233" name="AutoShape 354"/>
                        <wps:cNvSpPr>
                          <a:spLocks/>
                        </wps:cNvSpPr>
                        <wps:spPr bwMode="auto">
                          <a:xfrm>
                            <a:off x="4000" y="1124"/>
                            <a:ext cx="4851" cy="1407"/>
                          </a:xfrm>
                          <a:custGeom>
                            <a:avLst/>
                            <a:gdLst>
                              <a:gd name="T0" fmla="+- 0 4000 4000"/>
                              <a:gd name="T1" fmla="*/ T0 w 4851"/>
                              <a:gd name="T2" fmla="+- 0 2531 1124"/>
                              <a:gd name="T3" fmla="*/ 2531 h 1407"/>
                              <a:gd name="T4" fmla="+- 0 8851 4000"/>
                              <a:gd name="T5" fmla="*/ T4 w 4851"/>
                              <a:gd name="T6" fmla="+- 0 2531 1124"/>
                              <a:gd name="T7" fmla="*/ 2531 h 1407"/>
                              <a:gd name="T8" fmla="+- 0 4000 4000"/>
                              <a:gd name="T9" fmla="*/ T8 w 4851"/>
                              <a:gd name="T10" fmla="+- 0 2179 1124"/>
                              <a:gd name="T11" fmla="*/ 2179 h 1407"/>
                              <a:gd name="T12" fmla="+- 0 8851 4000"/>
                              <a:gd name="T13" fmla="*/ T12 w 4851"/>
                              <a:gd name="T14" fmla="+- 0 2179 1124"/>
                              <a:gd name="T15" fmla="*/ 2179 h 1407"/>
                              <a:gd name="T16" fmla="+- 0 4000 4000"/>
                              <a:gd name="T17" fmla="*/ T16 w 4851"/>
                              <a:gd name="T18" fmla="+- 0 1827 1124"/>
                              <a:gd name="T19" fmla="*/ 1827 h 1407"/>
                              <a:gd name="T20" fmla="+- 0 8851 4000"/>
                              <a:gd name="T21" fmla="*/ T20 w 4851"/>
                              <a:gd name="T22" fmla="+- 0 1827 1124"/>
                              <a:gd name="T23" fmla="*/ 1827 h 1407"/>
                              <a:gd name="T24" fmla="+- 0 4000 4000"/>
                              <a:gd name="T25" fmla="*/ T24 w 4851"/>
                              <a:gd name="T26" fmla="+- 0 1475 1124"/>
                              <a:gd name="T27" fmla="*/ 1475 h 1407"/>
                              <a:gd name="T28" fmla="+- 0 8851 4000"/>
                              <a:gd name="T29" fmla="*/ T28 w 4851"/>
                              <a:gd name="T30" fmla="+- 0 1475 1124"/>
                              <a:gd name="T31" fmla="*/ 1475 h 1407"/>
                              <a:gd name="T32" fmla="+- 0 4000 4000"/>
                              <a:gd name="T33" fmla="*/ T32 w 4851"/>
                              <a:gd name="T34" fmla="+- 0 1124 1124"/>
                              <a:gd name="T35" fmla="*/ 1124 h 1407"/>
                              <a:gd name="T36" fmla="+- 0 8851 4000"/>
                              <a:gd name="T37" fmla="*/ T36 w 4851"/>
                              <a:gd name="T38" fmla="+- 0 1124 1124"/>
                              <a:gd name="T39" fmla="*/ 1124 h 14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851" h="1407">
                                <a:moveTo>
                                  <a:pt x="0" y="1407"/>
                                </a:moveTo>
                                <a:lnTo>
                                  <a:pt x="4851" y="1407"/>
                                </a:lnTo>
                                <a:moveTo>
                                  <a:pt x="0" y="1055"/>
                                </a:moveTo>
                                <a:lnTo>
                                  <a:pt x="4851" y="1055"/>
                                </a:lnTo>
                                <a:moveTo>
                                  <a:pt x="0" y="703"/>
                                </a:moveTo>
                                <a:lnTo>
                                  <a:pt x="4851" y="703"/>
                                </a:lnTo>
                                <a:moveTo>
                                  <a:pt x="0" y="351"/>
                                </a:moveTo>
                                <a:lnTo>
                                  <a:pt x="4851" y="351"/>
                                </a:lnTo>
                                <a:moveTo>
                                  <a:pt x="0" y="0"/>
                                </a:moveTo>
                                <a:lnTo>
                                  <a:pt x="4851" y="0"/>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35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4280" y="1131"/>
                            <a:ext cx="4289" cy="1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5" name="Picture 3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280" y="1647"/>
                            <a:ext cx="4289"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6" name="Freeform 357"/>
                        <wps:cNvSpPr>
                          <a:spLocks/>
                        </wps:cNvSpPr>
                        <wps:spPr bwMode="auto">
                          <a:xfrm>
                            <a:off x="4404" y="1224"/>
                            <a:ext cx="4043" cy="885"/>
                          </a:xfrm>
                          <a:custGeom>
                            <a:avLst/>
                            <a:gdLst>
                              <a:gd name="T0" fmla="+- 0 4404 4404"/>
                              <a:gd name="T1" fmla="*/ T0 w 4043"/>
                              <a:gd name="T2" fmla="+- 0 2109 1224"/>
                              <a:gd name="T3" fmla="*/ 2109 h 885"/>
                              <a:gd name="T4" fmla="+- 0 5212 4404"/>
                              <a:gd name="T5" fmla="*/ T4 w 4043"/>
                              <a:gd name="T6" fmla="+- 0 1675 1224"/>
                              <a:gd name="T7" fmla="*/ 1675 h 885"/>
                              <a:gd name="T8" fmla="+- 0 6020 4404"/>
                              <a:gd name="T9" fmla="*/ T8 w 4043"/>
                              <a:gd name="T10" fmla="+- 0 1759 1224"/>
                              <a:gd name="T11" fmla="*/ 1759 h 885"/>
                              <a:gd name="T12" fmla="+- 0 6828 4404"/>
                              <a:gd name="T13" fmla="*/ T12 w 4043"/>
                              <a:gd name="T14" fmla="+- 0 1224 1224"/>
                              <a:gd name="T15" fmla="*/ 1224 h 885"/>
                              <a:gd name="T16" fmla="+- 0 7640 4404"/>
                              <a:gd name="T17" fmla="*/ T16 w 4043"/>
                              <a:gd name="T18" fmla="+- 0 1743 1224"/>
                              <a:gd name="T19" fmla="*/ 1743 h 885"/>
                              <a:gd name="T20" fmla="+- 0 8447 4404"/>
                              <a:gd name="T21" fmla="*/ T20 w 4043"/>
                              <a:gd name="T22" fmla="+- 0 1935 1224"/>
                              <a:gd name="T23" fmla="*/ 1935 h 885"/>
                            </a:gdLst>
                            <a:ahLst/>
                            <a:cxnLst>
                              <a:cxn ang="0">
                                <a:pos x="T1" y="T3"/>
                              </a:cxn>
                              <a:cxn ang="0">
                                <a:pos x="T5" y="T7"/>
                              </a:cxn>
                              <a:cxn ang="0">
                                <a:pos x="T9" y="T11"/>
                              </a:cxn>
                              <a:cxn ang="0">
                                <a:pos x="T13" y="T15"/>
                              </a:cxn>
                              <a:cxn ang="0">
                                <a:pos x="T17" y="T19"/>
                              </a:cxn>
                              <a:cxn ang="0">
                                <a:pos x="T21" y="T23"/>
                              </a:cxn>
                            </a:cxnLst>
                            <a:rect l="0" t="0" r="r" b="b"/>
                            <a:pathLst>
                              <a:path w="4043" h="885">
                                <a:moveTo>
                                  <a:pt x="0" y="885"/>
                                </a:moveTo>
                                <a:lnTo>
                                  <a:pt x="808" y="451"/>
                                </a:lnTo>
                                <a:lnTo>
                                  <a:pt x="1616" y="535"/>
                                </a:lnTo>
                                <a:lnTo>
                                  <a:pt x="2424" y="0"/>
                                </a:lnTo>
                                <a:lnTo>
                                  <a:pt x="3236" y="519"/>
                                </a:lnTo>
                                <a:lnTo>
                                  <a:pt x="4043" y="711"/>
                                </a:lnTo>
                              </a:path>
                            </a:pathLst>
                          </a:custGeom>
                          <a:noFill/>
                          <a:ln w="34925">
                            <a:solidFill>
                              <a:srgbClr val="4471C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7" name="Freeform 358"/>
                        <wps:cNvSpPr>
                          <a:spLocks/>
                        </wps:cNvSpPr>
                        <wps:spPr bwMode="auto">
                          <a:xfrm>
                            <a:off x="4404" y="1741"/>
                            <a:ext cx="4043" cy="2"/>
                          </a:xfrm>
                          <a:custGeom>
                            <a:avLst/>
                            <a:gdLst>
                              <a:gd name="T0" fmla="+- 0 4404 4404"/>
                              <a:gd name="T1" fmla="*/ T0 w 4043"/>
                              <a:gd name="T2" fmla="+- 0 5212 4404"/>
                              <a:gd name="T3" fmla="*/ T2 w 4043"/>
                              <a:gd name="T4" fmla="+- 0 6020 4404"/>
                              <a:gd name="T5" fmla="*/ T4 w 4043"/>
                              <a:gd name="T6" fmla="+- 0 6828 4404"/>
                              <a:gd name="T7" fmla="*/ T6 w 4043"/>
                              <a:gd name="T8" fmla="+- 0 7640 4404"/>
                              <a:gd name="T9" fmla="*/ T8 w 4043"/>
                              <a:gd name="T10" fmla="+- 0 8447 4404"/>
                              <a:gd name="T11" fmla="*/ T10 w 4043"/>
                            </a:gdLst>
                            <a:ahLst/>
                            <a:cxnLst>
                              <a:cxn ang="0">
                                <a:pos x="T1" y="0"/>
                              </a:cxn>
                              <a:cxn ang="0">
                                <a:pos x="T3" y="0"/>
                              </a:cxn>
                              <a:cxn ang="0">
                                <a:pos x="T5" y="0"/>
                              </a:cxn>
                              <a:cxn ang="0">
                                <a:pos x="T7" y="0"/>
                              </a:cxn>
                              <a:cxn ang="0">
                                <a:pos x="T9" y="0"/>
                              </a:cxn>
                              <a:cxn ang="0">
                                <a:pos x="T11" y="0"/>
                              </a:cxn>
                            </a:cxnLst>
                            <a:rect l="0" t="0" r="r" b="b"/>
                            <a:pathLst>
                              <a:path w="4043">
                                <a:moveTo>
                                  <a:pt x="0" y="0"/>
                                </a:moveTo>
                                <a:lnTo>
                                  <a:pt x="808" y="0"/>
                                </a:lnTo>
                                <a:lnTo>
                                  <a:pt x="1616" y="0"/>
                                </a:lnTo>
                                <a:lnTo>
                                  <a:pt x="2424" y="0"/>
                                </a:lnTo>
                                <a:lnTo>
                                  <a:pt x="3236" y="0"/>
                                </a:lnTo>
                                <a:lnTo>
                                  <a:pt x="4043" y="0"/>
                                </a:lnTo>
                              </a:path>
                            </a:pathLst>
                          </a:custGeom>
                          <a:noFill/>
                          <a:ln w="349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Line 359"/>
                        <wps:cNvCnPr>
                          <a:cxnSpLocks noChangeShapeType="1"/>
                        </wps:cNvCnPr>
                        <wps:spPr bwMode="auto">
                          <a:xfrm>
                            <a:off x="4000" y="2883"/>
                            <a:ext cx="4851" cy="0"/>
                          </a:xfrm>
                          <a:prstGeom prst="line">
                            <a:avLst/>
                          </a:prstGeom>
                          <a:noFill/>
                          <a:ln w="12700">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39" name="Line 360"/>
                        <wps:cNvCnPr>
                          <a:cxnSpLocks noChangeShapeType="1"/>
                        </wps:cNvCnPr>
                        <wps:spPr bwMode="auto">
                          <a:xfrm>
                            <a:off x="4625" y="3478"/>
                            <a:ext cx="384" cy="0"/>
                          </a:xfrm>
                          <a:prstGeom prst="line">
                            <a:avLst/>
                          </a:prstGeom>
                          <a:noFill/>
                          <a:ln w="34925">
                            <a:solidFill>
                              <a:srgbClr val="4471C4"/>
                            </a:solidFill>
                            <a:prstDash val="solid"/>
                            <a:round/>
                            <a:headEnd/>
                            <a:tailEnd/>
                          </a:ln>
                          <a:extLst>
                            <a:ext uri="{909E8E84-426E-40DD-AFC4-6F175D3DCCD1}">
                              <a14:hiddenFill xmlns:a14="http://schemas.microsoft.com/office/drawing/2010/main">
                                <a:noFill/>
                              </a14:hiddenFill>
                            </a:ext>
                          </a:extLst>
                        </wps:spPr>
                        <wps:bodyPr/>
                      </wps:wsp>
                      <wps:wsp>
                        <wps:cNvPr id="240" name="Line 361"/>
                        <wps:cNvCnPr>
                          <a:cxnSpLocks noChangeShapeType="1"/>
                        </wps:cNvCnPr>
                        <wps:spPr bwMode="auto">
                          <a:xfrm>
                            <a:off x="6179" y="3478"/>
                            <a:ext cx="384" cy="0"/>
                          </a:xfrm>
                          <a:prstGeom prst="line">
                            <a:avLst/>
                          </a:prstGeom>
                          <a:noFill/>
                          <a:ln w="34925">
                            <a:solidFill>
                              <a:srgbClr val="EC7C30"/>
                            </a:solidFill>
                            <a:prstDash val="solid"/>
                            <a:round/>
                            <a:headEnd/>
                            <a:tailEnd/>
                          </a:ln>
                          <a:extLst>
                            <a:ext uri="{909E8E84-426E-40DD-AFC4-6F175D3DCCD1}">
                              <a14:hiddenFill xmlns:a14="http://schemas.microsoft.com/office/drawing/2010/main">
                                <a:noFill/>
                              </a14:hiddenFill>
                            </a:ext>
                          </a:extLst>
                        </wps:spPr>
                        <wps:bodyPr/>
                      </wps:wsp>
                      <wps:wsp>
                        <wps:cNvPr id="241" name="Freeform 362"/>
                        <wps:cNvSpPr>
                          <a:spLocks/>
                        </wps:cNvSpPr>
                        <wps:spPr bwMode="auto">
                          <a:xfrm>
                            <a:off x="3402" y="356"/>
                            <a:ext cx="5669" cy="3401"/>
                          </a:xfrm>
                          <a:custGeom>
                            <a:avLst/>
                            <a:gdLst>
                              <a:gd name="T0" fmla="+- 0 3402 3402"/>
                              <a:gd name="T1" fmla="*/ T0 w 5669"/>
                              <a:gd name="T2" fmla="+- 0 556 356"/>
                              <a:gd name="T3" fmla="*/ 556 h 3401"/>
                              <a:gd name="T4" fmla="+- 0 3418 3402"/>
                              <a:gd name="T5" fmla="*/ T4 w 5669"/>
                              <a:gd name="T6" fmla="+- 0 478 356"/>
                              <a:gd name="T7" fmla="*/ 478 h 3401"/>
                              <a:gd name="T8" fmla="+- 0 3461 3402"/>
                              <a:gd name="T9" fmla="*/ T8 w 5669"/>
                              <a:gd name="T10" fmla="+- 0 415 356"/>
                              <a:gd name="T11" fmla="*/ 415 h 3401"/>
                              <a:gd name="T12" fmla="+- 0 3524 3402"/>
                              <a:gd name="T13" fmla="*/ T12 w 5669"/>
                              <a:gd name="T14" fmla="+- 0 372 356"/>
                              <a:gd name="T15" fmla="*/ 372 h 3401"/>
                              <a:gd name="T16" fmla="+- 0 3602 3402"/>
                              <a:gd name="T17" fmla="*/ T16 w 5669"/>
                              <a:gd name="T18" fmla="+- 0 356 356"/>
                              <a:gd name="T19" fmla="*/ 356 h 3401"/>
                              <a:gd name="T20" fmla="+- 0 8871 3402"/>
                              <a:gd name="T21" fmla="*/ T20 w 5669"/>
                              <a:gd name="T22" fmla="+- 0 356 356"/>
                              <a:gd name="T23" fmla="*/ 356 h 3401"/>
                              <a:gd name="T24" fmla="+- 0 8949 3402"/>
                              <a:gd name="T25" fmla="*/ T24 w 5669"/>
                              <a:gd name="T26" fmla="+- 0 372 356"/>
                              <a:gd name="T27" fmla="*/ 372 h 3401"/>
                              <a:gd name="T28" fmla="+- 0 9012 3402"/>
                              <a:gd name="T29" fmla="*/ T28 w 5669"/>
                              <a:gd name="T30" fmla="+- 0 415 356"/>
                              <a:gd name="T31" fmla="*/ 415 h 3401"/>
                              <a:gd name="T32" fmla="+- 0 9055 3402"/>
                              <a:gd name="T33" fmla="*/ T32 w 5669"/>
                              <a:gd name="T34" fmla="+- 0 478 356"/>
                              <a:gd name="T35" fmla="*/ 478 h 3401"/>
                              <a:gd name="T36" fmla="+- 0 9071 3402"/>
                              <a:gd name="T37" fmla="*/ T36 w 5669"/>
                              <a:gd name="T38" fmla="+- 0 556 356"/>
                              <a:gd name="T39" fmla="*/ 556 h 3401"/>
                              <a:gd name="T40" fmla="+- 0 9071 3402"/>
                              <a:gd name="T41" fmla="*/ T40 w 5669"/>
                              <a:gd name="T42" fmla="+- 0 3557 356"/>
                              <a:gd name="T43" fmla="*/ 3557 h 3401"/>
                              <a:gd name="T44" fmla="+- 0 9055 3402"/>
                              <a:gd name="T45" fmla="*/ T44 w 5669"/>
                              <a:gd name="T46" fmla="+- 0 3635 356"/>
                              <a:gd name="T47" fmla="*/ 3635 h 3401"/>
                              <a:gd name="T48" fmla="+- 0 9012 3402"/>
                              <a:gd name="T49" fmla="*/ T48 w 5669"/>
                              <a:gd name="T50" fmla="+- 0 3698 356"/>
                              <a:gd name="T51" fmla="*/ 3698 h 3401"/>
                              <a:gd name="T52" fmla="+- 0 8949 3402"/>
                              <a:gd name="T53" fmla="*/ T52 w 5669"/>
                              <a:gd name="T54" fmla="+- 0 3741 356"/>
                              <a:gd name="T55" fmla="*/ 3741 h 3401"/>
                              <a:gd name="T56" fmla="+- 0 8871 3402"/>
                              <a:gd name="T57" fmla="*/ T56 w 5669"/>
                              <a:gd name="T58" fmla="+- 0 3757 356"/>
                              <a:gd name="T59" fmla="*/ 3757 h 3401"/>
                              <a:gd name="T60" fmla="+- 0 3602 3402"/>
                              <a:gd name="T61" fmla="*/ T60 w 5669"/>
                              <a:gd name="T62" fmla="+- 0 3757 356"/>
                              <a:gd name="T63" fmla="*/ 3757 h 3401"/>
                              <a:gd name="T64" fmla="+- 0 3524 3402"/>
                              <a:gd name="T65" fmla="*/ T64 w 5669"/>
                              <a:gd name="T66" fmla="+- 0 3741 356"/>
                              <a:gd name="T67" fmla="*/ 3741 h 3401"/>
                              <a:gd name="T68" fmla="+- 0 3461 3402"/>
                              <a:gd name="T69" fmla="*/ T68 w 5669"/>
                              <a:gd name="T70" fmla="+- 0 3698 356"/>
                              <a:gd name="T71" fmla="*/ 3698 h 3401"/>
                              <a:gd name="T72" fmla="+- 0 3418 3402"/>
                              <a:gd name="T73" fmla="*/ T72 w 5669"/>
                              <a:gd name="T74" fmla="+- 0 3635 356"/>
                              <a:gd name="T75" fmla="*/ 3635 h 3401"/>
                              <a:gd name="T76" fmla="+- 0 3402 3402"/>
                              <a:gd name="T77" fmla="*/ T76 w 5669"/>
                              <a:gd name="T78" fmla="+- 0 3557 356"/>
                              <a:gd name="T79" fmla="*/ 3557 h 3401"/>
                              <a:gd name="T80" fmla="+- 0 3402 3402"/>
                              <a:gd name="T81" fmla="*/ T80 w 5669"/>
                              <a:gd name="T82" fmla="+- 0 556 356"/>
                              <a:gd name="T83" fmla="*/ 556 h 34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69" h="3401">
                                <a:moveTo>
                                  <a:pt x="0" y="200"/>
                                </a:moveTo>
                                <a:lnTo>
                                  <a:pt x="16" y="122"/>
                                </a:lnTo>
                                <a:lnTo>
                                  <a:pt x="59" y="59"/>
                                </a:lnTo>
                                <a:lnTo>
                                  <a:pt x="122" y="16"/>
                                </a:lnTo>
                                <a:lnTo>
                                  <a:pt x="200" y="0"/>
                                </a:lnTo>
                                <a:lnTo>
                                  <a:pt x="5469" y="0"/>
                                </a:lnTo>
                                <a:lnTo>
                                  <a:pt x="5547" y="16"/>
                                </a:lnTo>
                                <a:lnTo>
                                  <a:pt x="5610" y="59"/>
                                </a:lnTo>
                                <a:lnTo>
                                  <a:pt x="5653" y="122"/>
                                </a:lnTo>
                                <a:lnTo>
                                  <a:pt x="5669" y="200"/>
                                </a:lnTo>
                                <a:lnTo>
                                  <a:pt x="5669" y="3201"/>
                                </a:lnTo>
                                <a:lnTo>
                                  <a:pt x="5653" y="3279"/>
                                </a:lnTo>
                                <a:lnTo>
                                  <a:pt x="5610" y="3342"/>
                                </a:lnTo>
                                <a:lnTo>
                                  <a:pt x="5547" y="3385"/>
                                </a:lnTo>
                                <a:lnTo>
                                  <a:pt x="5469" y="3401"/>
                                </a:lnTo>
                                <a:lnTo>
                                  <a:pt x="200" y="3401"/>
                                </a:lnTo>
                                <a:lnTo>
                                  <a:pt x="122" y="3385"/>
                                </a:lnTo>
                                <a:lnTo>
                                  <a:pt x="59" y="3342"/>
                                </a:lnTo>
                                <a:lnTo>
                                  <a:pt x="16" y="3279"/>
                                </a:lnTo>
                                <a:lnTo>
                                  <a:pt x="0" y="3201"/>
                                </a:lnTo>
                                <a:lnTo>
                                  <a:pt x="0" y="200"/>
                                </a:lnTo>
                                <a:close/>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Text Box 363"/>
                        <wps:cNvSpPr txBox="1">
                          <a:spLocks noChangeArrowheads="1"/>
                        </wps:cNvSpPr>
                        <wps:spPr bwMode="auto">
                          <a:xfrm>
                            <a:off x="4942" y="522"/>
                            <a:ext cx="3044" cy="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E3ABF" w14:textId="4D39711B" w:rsidR="007A6A53" w:rsidRDefault="00A14C2C" w:rsidP="001D7C92">
                              <w:pPr>
                                <w:spacing w:line="354" w:lineRule="exact"/>
                                <w:rPr>
                                  <w:b/>
                                  <w:sz w:val="32"/>
                                </w:rPr>
                              </w:pPr>
                              <w:r w:rsidRPr="00A14C2C">
                                <w:rPr>
                                  <w:b/>
                                  <w:color w:val="585858"/>
                                  <w:sz w:val="32"/>
                                </w:rPr>
                                <w:t>Sigma Value Chart</w:t>
                              </w:r>
                            </w:p>
                          </w:txbxContent>
                        </wps:txbx>
                        <wps:bodyPr rot="0" vert="horz" wrap="square" lIns="0" tIns="0" rIns="0" bIns="0" anchor="t" anchorCtr="0" upright="1">
                          <a:noAutofit/>
                        </wps:bodyPr>
                      </wps:wsp>
                      <wps:wsp>
                        <wps:cNvPr id="243" name="Text Box 364"/>
                        <wps:cNvSpPr txBox="1">
                          <a:spLocks noChangeArrowheads="1"/>
                        </wps:cNvSpPr>
                        <wps:spPr bwMode="auto">
                          <a:xfrm>
                            <a:off x="3533" y="1020"/>
                            <a:ext cx="334" cy="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09D36" w14:textId="77777777" w:rsidR="007A6A53" w:rsidRDefault="007A6A53" w:rsidP="001D7C92">
                              <w:pPr>
                                <w:spacing w:line="199" w:lineRule="exact"/>
                                <w:rPr>
                                  <w:sz w:val="18"/>
                                </w:rPr>
                              </w:pPr>
                              <w:r>
                                <w:rPr>
                                  <w:color w:val="585858"/>
                                  <w:sz w:val="18"/>
                                </w:rPr>
                                <w:t>4,00</w:t>
                              </w:r>
                            </w:p>
                            <w:p w14:paraId="28FBE2C8" w14:textId="77777777" w:rsidR="007A6A53" w:rsidRDefault="007A6A53" w:rsidP="001D7C92">
                              <w:pPr>
                                <w:spacing w:before="145"/>
                                <w:rPr>
                                  <w:sz w:val="18"/>
                                </w:rPr>
                              </w:pPr>
                              <w:r>
                                <w:rPr>
                                  <w:color w:val="585858"/>
                                  <w:sz w:val="18"/>
                                </w:rPr>
                                <w:t>3,80</w:t>
                              </w:r>
                            </w:p>
                            <w:p w14:paraId="6237D50A" w14:textId="77777777" w:rsidR="007A6A53" w:rsidRDefault="007A6A53" w:rsidP="001D7C92">
                              <w:pPr>
                                <w:spacing w:before="145"/>
                                <w:rPr>
                                  <w:sz w:val="18"/>
                                </w:rPr>
                              </w:pPr>
                              <w:r>
                                <w:rPr>
                                  <w:color w:val="585858"/>
                                  <w:sz w:val="18"/>
                                </w:rPr>
                                <w:t>3,60</w:t>
                              </w:r>
                            </w:p>
                            <w:p w14:paraId="12F4DE4A" w14:textId="77777777" w:rsidR="007A6A53" w:rsidRDefault="007A6A53" w:rsidP="001D7C92">
                              <w:pPr>
                                <w:spacing w:before="145"/>
                                <w:rPr>
                                  <w:sz w:val="18"/>
                                </w:rPr>
                              </w:pPr>
                              <w:r>
                                <w:rPr>
                                  <w:color w:val="585858"/>
                                  <w:sz w:val="18"/>
                                </w:rPr>
                                <w:t>3,40</w:t>
                              </w:r>
                            </w:p>
                            <w:p w14:paraId="570087CF" w14:textId="77777777" w:rsidR="007A6A53" w:rsidRDefault="007A6A53" w:rsidP="001D7C92">
                              <w:pPr>
                                <w:spacing w:before="145"/>
                                <w:rPr>
                                  <w:sz w:val="18"/>
                                </w:rPr>
                              </w:pPr>
                              <w:r>
                                <w:rPr>
                                  <w:color w:val="585858"/>
                                  <w:sz w:val="18"/>
                                </w:rPr>
                                <w:t>3,20</w:t>
                              </w:r>
                            </w:p>
                            <w:p w14:paraId="4A67029D" w14:textId="77777777" w:rsidR="007A6A53" w:rsidRDefault="007A6A53" w:rsidP="001D7C92">
                              <w:pPr>
                                <w:spacing w:before="145"/>
                                <w:rPr>
                                  <w:sz w:val="18"/>
                                </w:rPr>
                              </w:pPr>
                              <w:r>
                                <w:rPr>
                                  <w:color w:val="585858"/>
                                  <w:sz w:val="18"/>
                                </w:rPr>
                                <w:t>3,00</w:t>
                              </w:r>
                            </w:p>
                          </w:txbxContent>
                        </wps:txbx>
                        <wps:bodyPr rot="0" vert="horz" wrap="square" lIns="0" tIns="0" rIns="0" bIns="0" anchor="t" anchorCtr="0" upright="1">
                          <a:noAutofit/>
                        </wps:bodyPr>
                      </wps:wsp>
                      <wps:wsp>
                        <wps:cNvPr id="244" name="Text Box 365"/>
                        <wps:cNvSpPr txBox="1">
                          <a:spLocks noChangeArrowheads="1"/>
                        </wps:cNvSpPr>
                        <wps:spPr bwMode="auto">
                          <a:xfrm>
                            <a:off x="4360" y="299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DC28E2" w14:textId="77777777" w:rsidR="007A6A53" w:rsidRDefault="007A6A53" w:rsidP="001D7C92">
                              <w:pPr>
                                <w:spacing w:line="199" w:lineRule="exact"/>
                                <w:rPr>
                                  <w:sz w:val="18"/>
                                </w:rPr>
                              </w:pPr>
                              <w:r>
                                <w:rPr>
                                  <w:color w:val="585858"/>
                                  <w:sz w:val="18"/>
                                </w:rPr>
                                <w:t>1</w:t>
                              </w:r>
                            </w:p>
                          </w:txbxContent>
                        </wps:txbx>
                        <wps:bodyPr rot="0" vert="horz" wrap="square" lIns="0" tIns="0" rIns="0" bIns="0" anchor="t" anchorCtr="0" upright="1">
                          <a:noAutofit/>
                        </wps:bodyPr>
                      </wps:wsp>
                      <wps:wsp>
                        <wps:cNvPr id="245" name="Text Box 366"/>
                        <wps:cNvSpPr txBox="1">
                          <a:spLocks noChangeArrowheads="1"/>
                        </wps:cNvSpPr>
                        <wps:spPr bwMode="auto">
                          <a:xfrm>
                            <a:off x="5169" y="299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95CDD" w14:textId="77777777" w:rsidR="007A6A53" w:rsidRDefault="007A6A53" w:rsidP="001D7C92">
                              <w:pPr>
                                <w:spacing w:line="199" w:lineRule="exact"/>
                                <w:rPr>
                                  <w:sz w:val="18"/>
                                </w:rPr>
                              </w:pPr>
                              <w:r>
                                <w:rPr>
                                  <w:color w:val="585858"/>
                                  <w:sz w:val="18"/>
                                </w:rPr>
                                <w:t>2</w:t>
                              </w:r>
                            </w:p>
                          </w:txbxContent>
                        </wps:txbx>
                        <wps:bodyPr rot="0" vert="horz" wrap="square" lIns="0" tIns="0" rIns="0" bIns="0" anchor="t" anchorCtr="0" upright="1">
                          <a:noAutofit/>
                        </wps:bodyPr>
                      </wps:wsp>
                      <wps:wsp>
                        <wps:cNvPr id="246" name="Text Box 367"/>
                        <wps:cNvSpPr txBox="1">
                          <a:spLocks noChangeArrowheads="1"/>
                        </wps:cNvSpPr>
                        <wps:spPr bwMode="auto">
                          <a:xfrm>
                            <a:off x="5978" y="299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C6061" w14:textId="77777777" w:rsidR="007A6A53" w:rsidRDefault="007A6A53" w:rsidP="001D7C92">
                              <w:pPr>
                                <w:spacing w:line="199" w:lineRule="exact"/>
                                <w:rPr>
                                  <w:sz w:val="18"/>
                                </w:rPr>
                              </w:pPr>
                              <w:r>
                                <w:rPr>
                                  <w:color w:val="585858"/>
                                  <w:sz w:val="18"/>
                                </w:rPr>
                                <w:t>3</w:t>
                              </w:r>
                            </w:p>
                          </w:txbxContent>
                        </wps:txbx>
                        <wps:bodyPr rot="0" vert="horz" wrap="square" lIns="0" tIns="0" rIns="0" bIns="0" anchor="t" anchorCtr="0" upright="1">
                          <a:noAutofit/>
                        </wps:bodyPr>
                      </wps:wsp>
                      <wps:wsp>
                        <wps:cNvPr id="247" name="Text Box 368"/>
                        <wps:cNvSpPr txBox="1">
                          <a:spLocks noChangeArrowheads="1"/>
                        </wps:cNvSpPr>
                        <wps:spPr bwMode="auto">
                          <a:xfrm>
                            <a:off x="6787" y="299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A37C3" w14:textId="77777777" w:rsidR="007A6A53" w:rsidRDefault="007A6A53" w:rsidP="001D7C92">
                              <w:pPr>
                                <w:spacing w:line="199" w:lineRule="exact"/>
                                <w:rPr>
                                  <w:sz w:val="18"/>
                                </w:rPr>
                              </w:pPr>
                              <w:r>
                                <w:rPr>
                                  <w:color w:val="585858"/>
                                  <w:sz w:val="18"/>
                                </w:rPr>
                                <w:t>4</w:t>
                              </w:r>
                            </w:p>
                          </w:txbxContent>
                        </wps:txbx>
                        <wps:bodyPr rot="0" vert="horz" wrap="square" lIns="0" tIns="0" rIns="0" bIns="0" anchor="t" anchorCtr="0" upright="1">
                          <a:noAutofit/>
                        </wps:bodyPr>
                      </wps:wsp>
                      <wps:wsp>
                        <wps:cNvPr id="248" name="Text Box 369"/>
                        <wps:cNvSpPr txBox="1">
                          <a:spLocks noChangeArrowheads="1"/>
                        </wps:cNvSpPr>
                        <wps:spPr bwMode="auto">
                          <a:xfrm>
                            <a:off x="7595" y="299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9A1B78" w14:textId="77777777" w:rsidR="007A6A53" w:rsidRDefault="007A6A53" w:rsidP="001D7C92">
                              <w:pPr>
                                <w:spacing w:line="199" w:lineRule="exact"/>
                                <w:rPr>
                                  <w:sz w:val="18"/>
                                </w:rPr>
                              </w:pPr>
                              <w:r>
                                <w:rPr>
                                  <w:color w:val="585858"/>
                                  <w:sz w:val="18"/>
                                </w:rPr>
                                <w:t>5</w:t>
                              </w:r>
                            </w:p>
                          </w:txbxContent>
                        </wps:txbx>
                        <wps:bodyPr rot="0" vert="horz" wrap="square" lIns="0" tIns="0" rIns="0" bIns="0" anchor="t" anchorCtr="0" upright="1">
                          <a:noAutofit/>
                        </wps:bodyPr>
                      </wps:wsp>
                      <wps:wsp>
                        <wps:cNvPr id="249" name="Text Box 370"/>
                        <wps:cNvSpPr txBox="1">
                          <a:spLocks noChangeArrowheads="1"/>
                        </wps:cNvSpPr>
                        <wps:spPr bwMode="auto">
                          <a:xfrm>
                            <a:off x="8404" y="2992"/>
                            <a:ext cx="11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C8629" w14:textId="77777777" w:rsidR="007A6A53" w:rsidRDefault="007A6A53" w:rsidP="001D7C92">
                              <w:pPr>
                                <w:spacing w:line="199" w:lineRule="exact"/>
                                <w:rPr>
                                  <w:sz w:val="18"/>
                                </w:rPr>
                              </w:pPr>
                              <w:r>
                                <w:rPr>
                                  <w:color w:val="585858"/>
                                  <w:sz w:val="18"/>
                                </w:rPr>
                                <w:t>6</w:t>
                              </w:r>
                            </w:p>
                          </w:txbxContent>
                        </wps:txbx>
                        <wps:bodyPr rot="0" vert="horz" wrap="square" lIns="0" tIns="0" rIns="0" bIns="0" anchor="t" anchorCtr="0" upright="1">
                          <a:noAutofit/>
                        </wps:bodyPr>
                      </wps:wsp>
                      <wps:wsp>
                        <wps:cNvPr id="250" name="Text Box 371"/>
                        <wps:cNvSpPr txBox="1">
                          <a:spLocks noChangeArrowheads="1"/>
                        </wps:cNvSpPr>
                        <wps:spPr bwMode="auto">
                          <a:xfrm>
                            <a:off x="5051" y="3375"/>
                            <a:ext cx="1128" cy="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53BC3F" w14:textId="167C17CD" w:rsidR="007A6A53" w:rsidRDefault="007A6A53" w:rsidP="001D7C92">
                              <w:pPr>
                                <w:spacing w:line="199" w:lineRule="exact"/>
                                <w:rPr>
                                  <w:sz w:val="18"/>
                                </w:rPr>
                              </w:pPr>
                              <w:r>
                                <w:rPr>
                                  <w:color w:val="585858"/>
                                  <w:sz w:val="18"/>
                                </w:rPr>
                                <w:t>Sigma</w:t>
                              </w:r>
                              <w:r w:rsidR="00A14C2C">
                                <w:rPr>
                                  <w:color w:val="585858"/>
                                  <w:sz w:val="18"/>
                                </w:rPr>
                                <w:t xml:space="preserve"> Value</w:t>
                              </w:r>
                            </w:p>
                          </w:txbxContent>
                        </wps:txbx>
                        <wps:bodyPr rot="0" vert="horz" wrap="square" lIns="0" tIns="0" rIns="0" bIns="0" anchor="t" anchorCtr="0" upright="1">
                          <a:noAutofit/>
                        </wps:bodyPr>
                      </wps:wsp>
                      <wps:wsp>
                        <wps:cNvPr id="251" name="Text Box 372"/>
                        <wps:cNvSpPr txBox="1">
                          <a:spLocks noChangeArrowheads="1"/>
                        </wps:cNvSpPr>
                        <wps:spPr bwMode="auto">
                          <a:xfrm>
                            <a:off x="6606" y="3375"/>
                            <a:ext cx="133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97F34" w14:textId="2356D735" w:rsidR="007A6A53" w:rsidRDefault="007A6A53" w:rsidP="001D7C92">
                              <w:pPr>
                                <w:spacing w:line="199" w:lineRule="exact"/>
                                <w:rPr>
                                  <w:sz w:val="18"/>
                                </w:rPr>
                              </w:pPr>
                              <w:r>
                                <w:rPr>
                                  <w:color w:val="585858"/>
                                  <w:sz w:val="18"/>
                                </w:rPr>
                                <w:t>Sigma</w:t>
                              </w:r>
                              <w:r w:rsidR="00A14C2C">
                                <w:rPr>
                                  <w:color w:val="585858"/>
                                  <w:sz w:val="18"/>
                                </w:rPr>
                                <w:t xml:space="preserve"> Averag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D59C0F" id="Group 232" o:spid="_x0000_s1152" style="position:absolute;left:0;text-align:left;margin-left:170.1pt;margin-top:17.7pt;width:283.45pt;height:170.05pt;z-index:-251650560;mso-wrap-distance-left:0;mso-wrap-distance-right:0;mso-position-horizontal-relative:page;mso-position-vertical-relative:text" coordorigin="3402,356" coordsize="5669,3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">
                <v:shape id="AutoShape 354" o:spid="_x0000_s1153" style="position:absolute;left:4000;top:1124;width:4851;height:1407;visibility:visible;mso-wrap-style:square;v-text-anchor:top" coordsize="4851,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" path="m,1407r4851,m,1055r4851,m,703r4851,m,351r4851,m,l4851,e" filled="f" strokecolor="#d9d9d9">
                  <v:path arrowok="t" o:connecttype="custom" o:connectlocs="0,2531;4851,2531;0,2179;4851,2179;0,1827;4851,1827;0,1475;4851,1475;0,1124;4851,1124" o:connectangles="0,0,0,0,0,0,0,0,0,0"/>
                </v:shape>
                <v:shape id="Picture 355" o:spid="_x0000_s1154" type="#_x0000_t75" style="position:absolute;left:4280;top:1131;width:4289;height:1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">
                  <v:imagedata r:id="rId30" o:title=""/>
                </v:shape>
                <v:shape id="Picture 356" o:spid="_x0000_s1155" type="#_x0000_t75" style="position:absolute;left:4280;top:1647;width:4289;height: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">
                  <v:imagedata r:id="rId31" o:title=""/>
                </v:shape>
                <v:shape id="Freeform 357" o:spid="_x0000_s1156" style="position:absolute;left:4404;top:1224;width:4043;height:885;visibility:visible;mso-wrap-style:square;v-text-anchor:top" coordsize="404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" path="m,885l808,451r808,84l2424,r812,519l4043,711e" filled="f" strokecolor="#4471c4" strokeweight="2.75pt">
                  <v:path arrowok="t" o:connecttype="custom" o:connectlocs="0,2109;808,1675;1616,1759;2424,1224;3236,1743;4043,1935" o:connectangles="0,0,0,0,0,0"/>
                </v:shape>
                <v:shape id="Freeform 358" o:spid="_x0000_s1157" style="position:absolute;left:4404;top:1741;width:4043;height:2;visibility:visible;mso-wrap-style:square;v-text-anchor:top" coordsize="4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" path="m,l808,r808,l2424,r812,l4043,e" filled="f" strokecolor="#ec7c30" strokeweight="2.75pt">
                  <v:path arrowok="t" o:connecttype="custom" o:connectlocs="0,0;808,0;1616,0;2424,0;3236,0;4043,0" o:connectangles="0,0,0,0,0,0"/>
                </v:shape>
                <v:line id="Line 359" o:spid="_x0000_s1158" style="position:absolute;visibility:visible;mso-wrap-style:square" from="4000,2883" to="8851,2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" strokecolor="#d9d9d9" strokeweight="1pt"/>
                <v:line id="Line 360" o:spid="_x0000_s1159" style="position:absolute;visibility:visible;mso-wrap-style:square" from="4625,3478" to="5009,3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" strokecolor="#4471c4" strokeweight="2.75pt"/>
                <v:line id="Line 361" o:spid="_x0000_s1160" style="position:absolute;visibility:visible;mso-wrap-style:square" from="6179,3478" to="6563,3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" strokecolor="#ec7c30" strokeweight="2.75pt"/>
                <v:shape id="Freeform 362" o:spid="_x0000_s1161" style="position:absolute;left:3402;top:356;width:5669;height:3401;visibility:visible;mso-wrap-style:square;v-text-anchor:top" coordsize="5669,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" path="m,200l16,122,59,59,122,16,200,,5469,r78,16l5610,59r43,63l5669,200r,3001l5653,3279r-43,63l5547,3385r-78,16l200,3401r-78,-16l59,3342,16,3279,,3201,,200xe" filled="f" strokecolor="#d9d9d9">
                  <v:path arrowok="t" o:connecttype="custom" o:connectlocs="0,556;16,478;59,415;122,372;200,356;5469,356;5547,372;5610,415;5653,478;5669,556;5669,3557;5653,3635;5610,3698;5547,3741;5469,3757;200,3757;122,3741;59,3698;16,3635;0,3557;0,556" o:connectangles="0,0,0,0,0,0,0,0,0,0,0,0,0,0,0,0,0,0,0,0,0"/>
                </v:shape>
                <v:shape id="Text Box 363" o:spid="_x0000_s1162" type="#_x0000_t202" style="position:absolute;left:4942;top:522;width:3044;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" filled="f" stroked="f">
                  <v:textbox inset="0,0,0,0">
                    <w:txbxContent>
                      <w:p w14:paraId="71BE3ABF" w14:textId="4D39711B" w:rsidR="007A6A53" w:rsidRDefault="00A14C2C" w:rsidP="001D7C92">
                        <w:pPr>
                          <w:spacing w:line="354" w:lineRule="exact"/>
                          <w:rPr>
                            <w:b/>
                            <w:sz w:val="32"/>
                          </w:rPr>
                        </w:pPr>
                        <w:r w:rsidRPr="00A14C2C">
                          <w:rPr>
                            <w:b/>
                            <w:color w:val="585858"/>
                            <w:sz w:val="32"/>
                          </w:rPr>
                          <w:t>Sigma Value Chart</w:t>
                        </w:r>
                      </w:p>
                    </w:txbxContent>
                  </v:textbox>
                </v:shape>
                <v:shape id="Text Box 364" o:spid="_x0000_s1163" type="#_x0000_t202" style="position:absolute;left:3533;top:1020;width:334;height:1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" filled="f" stroked="f">
                  <v:textbox inset="0,0,0,0">
                    <w:txbxContent>
                      <w:p w14:paraId="29E09D36" w14:textId="77777777" w:rsidR="007A6A53" w:rsidRDefault="007A6A53" w:rsidP="001D7C92">
                        <w:pPr>
                          <w:spacing w:line="199" w:lineRule="exact"/>
                          <w:rPr>
                            <w:sz w:val="18"/>
                          </w:rPr>
                        </w:pPr>
                        <w:r>
                          <w:rPr>
                            <w:color w:val="585858"/>
                            <w:sz w:val="18"/>
                          </w:rPr>
                          <w:t>4,00</w:t>
                        </w:r>
                      </w:p>
                      <w:p w14:paraId="28FBE2C8" w14:textId="77777777" w:rsidR="007A6A53" w:rsidRDefault="007A6A53" w:rsidP="001D7C92">
                        <w:pPr>
                          <w:spacing w:before="145"/>
                          <w:rPr>
                            <w:sz w:val="18"/>
                          </w:rPr>
                        </w:pPr>
                        <w:r>
                          <w:rPr>
                            <w:color w:val="585858"/>
                            <w:sz w:val="18"/>
                          </w:rPr>
                          <w:t>3,80</w:t>
                        </w:r>
                      </w:p>
                      <w:p w14:paraId="6237D50A" w14:textId="77777777" w:rsidR="007A6A53" w:rsidRDefault="007A6A53" w:rsidP="001D7C92">
                        <w:pPr>
                          <w:spacing w:before="145"/>
                          <w:rPr>
                            <w:sz w:val="18"/>
                          </w:rPr>
                        </w:pPr>
                        <w:r>
                          <w:rPr>
                            <w:color w:val="585858"/>
                            <w:sz w:val="18"/>
                          </w:rPr>
                          <w:t>3,60</w:t>
                        </w:r>
                      </w:p>
                      <w:p w14:paraId="12F4DE4A" w14:textId="77777777" w:rsidR="007A6A53" w:rsidRDefault="007A6A53" w:rsidP="001D7C92">
                        <w:pPr>
                          <w:spacing w:before="145"/>
                          <w:rPr>
                            <w:sz w:val="18"/>
                          </w:rPr>
                        </w:pPr>
                        <w:r>
                          <w:rPr>
                            <w:color w:val="585858"/>
                            <w:sz w:val="18"/>
                          </w:rPr>
                          <w:t>3,40</w:t>
                        </w:r>
                      </w:p>
                      <w:p w14:paraId="570087CF" w14:textId="77777777" w:rsidR="007A6A53" w:rsidRDefault="007A6A53" w:rsidP="001D7C92">
                        <w:pPr>
                          <w:spacing w:before="145"/>
                          <w:rPr>
                            <w:sz w:val="18"/>
                          </w:rPr>
                        </w:pPr>
                        <w:r>
                          <w:rPr>
                            <w:color w:val="585858"/>
                            <w:sz w:val="18"/>
                          </w:rPr>
                          <w:t>3,20</w:t>
                        </w:r>
                      </w:p>
                      <w:p w14:paraId="4A67029D" w14:textId="77777777" w:rsidR="007A6A53" w:rsidRDefault="007A6A53" w:rsidP="001D7C92">
                        <w:pPr>
                          <w:spacing w:before="145"/>
                          <w:rPr>
                            <w:sz w:val="18"/>
                          </w:rPr>
                        </w:pPr>
                        <w:r>
                          <w:rPr>
                            <w:color w:val="585858"/>
                            <w:sz w:val="18"/>
                          </w:rPr>
                          <w:t>3,00</w:t>
                        </w:r>
                      </w:p>
                    </w:txbxContent>
                  </v:textbox>
                </v:shape>
                <v:shape id="Text Box 365" o:spid="_x0000_s1164" type="#_x0000_t202" style="position:absolute;left:4360;top:299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" filled="f" stroked="f">
                  <v:textbox inset="0,0,0,0">
                    <w:txbxContent>
                      <w:p w14:paraId="6CDC28E2" w14:textId="77777777" w:rsidR="007A6A53" w:rsidRDefault="007A6A53" w:rsidP="001D7C92">
                        <w:pPr>
                          <w:spacing w:line="199" w:lineRule="exact"/>
                          <w:rPr>
                            <w:sz w:val="18"/>
                          </w:rPr>
                        </w:pPr>
                        <w:r>
                          <w:rPr>
                            <w:color w:val="585858"/>
                            <w:sz w:val="18"/>
                          </w:rPr>
                          <w:t>1</w:t>
                        </w:r>
                      </w:p>
                    </w:txbxContent>
                  </v:textbox>
                </v:shape>
                <v:shape id="Text Box 366" o:spid="_x0000_s1165" type="#_x0000_t202" style="position:absolute;left:5169;top:299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" filled="f" stroked="f">
                  <v:textbox inset="0,0,0,0">
                    <w:txbxContent>
                      <w:p w14:paraId="55195CDD" w14:textId="77777777" w:rsidR="007A6A53" w:rsidRDefault="007A6A53" w:rsidP="001D7C92">
                        <w:pPr>
                          <w:spacing w:line="199" w:lineRule="exact"/>
                          <w:rPr>
                            <w:sz w:val="18"/>
                          </w:rPr>
                        </w:pPr>
                        <w:r>
                          <w:rPr>
                            <w:color w:val="585858"/>
                            <w:sz w:val="18"/>
                          </w:rPr>
                          <w:t>2</w:t>
                        </w:r>
                      </w:p>
                    </w:txbxContent>
                  </v:textbox>
                </v:shape>
                <v:shape id="Text Box 367" o:spid="_x0000_s1166" type="#_x0000_t202" style="position:absolute;left:5978;top:299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" filled="f" stroked="f">
                  <v:textbox inset="0,0,0,0">
                    <w:txbxContent>
                      <w:p w14:paraId="490C6061" w14:textId="77777777" w:rsidR="007A6A53" w:rsidRDefault="007A6A53" w:rsidP="001D7C92">
                        <w:pPr>
                          <w:spacing w:line="199" w:lineRule="exact"/>
                          <w:rPr>
                            <w:sz w:val="18"/>
                          </w:rPr>
                        </w:pPr>
                        <w:r>
                          <w:rPr>
                            <w:color w:val="585858"/>
                            <w:sz w:val="18"/>
                          </w:rPr>
                          <w:t>3</w:t>
                        </w:r>
                      </w:p>
                    </w:txbxContent>
                  </v:textbox>
                </v:shape>
                <v:shape id="Text Box 368" o:spid="_x0000_s1167" type="#_x0000_t202" style="position:absolute;left:6787;top:299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" filled="f" stroked="f">
                  <v:textbox inset="0,0,0,0">
                    <w:txbxContent>
                      <w:p w14:paraId="7ADA37C3" w14:textId="77777777" w:rsidR="007A6A53" w:rsidRDefault="007A6A53" w:rsidP="001D7C92">
                        <w:pPr>
                          <w:spacing w:line="199" w:lineRule="exact"/>
                          <w:rPr>
                            <w:sz w:val="18"/>
                          </w:rPr>
                        </w:pPr>
                        <w:r>
                          <w:rPr>
                            <w:color w:val="585858"/>
                            <w:sz w:val="18"/>
                          </w:rPr>
                          <w:t>4</w:t>
                        </w:r>
                      </w:p>
                    </w:txbxContent>
                  </v:textbox>
                </v:shape>
                <v:shape id="Text Box 369" o:spid="_x0000_s1168" type="#_x0000_t202" style="position:absolute;left:7595;top:299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" filled="f" stroked="f">
                  <v:textbox inset="0,0,0,0">
                    <w:txbxContent>
                      <w:p w14:paraId="209A1B78" w14:textId="77777777" w:rsidR="007A6A53" w:rsidRDefault="007A6A53" w:rsidP="001D7C92">
                        <w:pPr>
                          <w:spacing w:line="199" w:lineRule="exact"/>
                          <w:rPr>
                            <w:sz w:val="18"/>
                          </w:rPr>
                        </w:pPr>
                        <w:r>
                          <w:rPr>
                            <w:color w:val="585858"/>
                            <w:sz w:val="18"/>
                          </w:rPr>
                          <w:t>5</w:t>
                        </w:r>
                      </w:p>
                    </w:txbxContent>
                  </v:textbox>
                </v:shape>
                <v:shape id="Text Box 370" o:spid="_x0000_s1169" type="#_x0000_t202" style="position:absolute;left:8404;top:2992;width:11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" filled="f" stroked="f">
                  <v:textbox inset="0,0,0,0">
                    <w:txbxContent>
                      <w:p w14:paraId="531C8629" w14:textId="77777777" w:rsidR="007A6A53" w:rsidRDefault="007A6A53" w:rsidP="001D7C92">
                        <w:pPr>
                          <w:spacing w:line="199" w:lineRule="exact"/>
                          <w:rPr>
                            <w:sz w:val="18"/>
                          </w:rPr>
                        </w:pPr>
                        <w:r>
                          <w:rPr>
                            <w:color w:val="585858"/>
                            <w:sz w:val="18"/>
                          </w:rPr>
                          <w:t>6</w:t>
                        </w:r>
                      </w:p>
                    </w:txbxContent>
                  </v:textbox>
                </v:shape>
                <v:shape id="Text Box 371" o:spid="_x0000_s1170" type="#_x0000_t202" style="position:absolute;left:5051;top:3375;width:1128;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" filled="f" stroked="f">
                  <v:textbox inset="0,0,0,0">
                    <w:txbxContent>
                      <w:p w14:paraId="0853BC3F" w14:textId="167C17CD" w:rsidR="007A6A53" w:rsidRDefault="007A6A53" w:rsidP="001D7C92">
                        <w:pPr>
                          <w:spacing w:line="199" w:lineRule="exact"/>
                          <w:rPr>
                            <w:sz w:val="18"/>
                          </w:rPr>
                        </w:pPr>
                        <w:r>
                          <w:rPr>
                            <w:color w:val="585858"/>
                            <w:sz w:val="18"/>
                          </w:rPr>
                          <w:t>Sigma</w:t>
                        </w:r>
                        <w:r w:rsidR="00A14C2C">
                          <w:rPr>
                            <w:color w:val="585858"/>
                            <w:sz w:val="18"/>
                          </w:rPr>
                          <w:t xml:space="preserve"> Value</w:t>
                        </w:r>
                      </w:p>
                    </w:txbxContent>
                  </v:textbox>
                </v:shape>
                <v:shape id="Text Box 372" o:spid="_x0000_s1171" type="#_x0000_t202" style="position:absolute;left:6606;top:3375;width:133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" filled="f" stroked="f">
                  <v:textbox inset="0,0,0,0">
                    <w:txbxContent>
                      <w:p w14:paraId="0F697F34" w14:textId="2356D735" w:rsidR="007A6A53" w:rsidRDefault="007A6A53" w:rsidP="001D7C92">
                        <w:pPr>
                          <w:spacing w:line="199" w:lineRule="exact"/>
                          <w:rPr>
                            <w:sz w:val="18"/>
                          </w:rPr>
                        </w:pPr>
                        <w:r>
                          <w:rPr>
                            <w:color w:val="585858"/>
                            <w:sz w:val="18"/>
                          </w:rPr>
                          <w:t>Sigma</w:t>
                        </w:r>
                        <w:r w:rsidR="00A14C2C">
                          <w:rPr>
                            <w:color w:val="585858"/>
                            <w:sz w:val="18"/>
                          </w:rPr>
                          <w:t xml:space="preserve"> Average</w:t>
                        </w:r>
                      </w:p>
                    </w:txbxContent>
                  </v:textbox>
                </v:shape>
                <w10:wrap type="topAndBottom" anchorx="page"/>
              </v:group>
            </w:pict>
          </mc:Fallback>
        </mc:AlternateContent>
      </w:r>
    </w:p>
    <w:p w14:paraId="35583940" w14:textId="77F66ADA" w:rsidR="001D7C92" w:rsidRPr="001D7C92" w:rsidRDefault="00FB3697" w:rsidP="00FB3697">
      <w:pPr>
        <w:pStyle w:val="FigureCaption"/>
        <w:rPr>
          <w:lang w:val="id"/>
        </w:rPr>
      </w:pPr>
      <w:bookmarkStart w:id="7" w:name="_bookmark39"/>
      <w:bookmarkEnd w:id="7"/>
      <w:r w:rsidRPr="00FB3697">
        <w:rPr>
          <w:b/>
          <w:bCs/>
          <w:lang w:val="id"/>
        </w:rPr>
        <w:t>FIGURE 5</w:t>
      </w:r>
      <w:r>
        <w:rPr>
          <w:lang w:val="id"/>
        </w:rPr>
        <w:t>.</w:t>
      </w:r>
      <w:r w:rsidR="003E0022">
        <w:rPr>
          <w:lang w:val="id"/>
        </w:rPr>
        <w:t xml:space="preserve"> </w:t>
      </w:r>
      <w:r w:rsidRPr="00FB3697">
        <w:rPr>
          <w:lang w:val="id"/>
        </w:rPr>
        <w:t>Sigma Value</w:t>
      </w:r>
    </w:p>
    <w:p w14:paraId="149913CF" w14:textId="77777777" w:rsidR="001D7C92" w:rsidRPr="001D7C92" w:rsidRDefault="001D7C92" w:rsidP="001D7C92">
      <w:pPr>
        <w:pStyle w:val="Paragraph"/>
        <w:rPr>
          <w:color w:val="333333"/>
          <w:lang w:val="id"/>
        </w:rPr>
      </w:pPr>
    </w:p>
    <w:p w14:paraId="173479F5" w14:textId="77777777" w:rsidR="001B7CF0" w:rsidRPr="00FB3697" w:rsidRDefault="001B7CF0" w:rsidP="001B7CF0">
      <w:pPr>
        <w:pStyle w:val="Paragraph"/>
        <w:rPr>
          <w:rStyle w:val="Emphasis"/>
          <w:i w:val="0"/>
          <w:iCs w:val="0"/>
        </w:rPr>
      </w:pPr>
      <w:r w:rsidRPr="00FB3697">
        <w:rPr>
          <w:rStyle w:val="Emphasis"/>
          <w:i w:val="0"/>
          <w:iCs w:val="0"/>
        </w:rPr>
        <w:t>Based on the calculations and graphs above, it is found that the DPMO pattern and sigma values of the production process for the Groza type e-bike at PT. Pasifik Mandiri are not consistent, as the patterns in the graph fluctuate throughout the production period, indicating that the production process is not well managed. If the process is well controlled, the quality of the products produced will improve, marked by a continuous decrease in DPMO and an increase in sigma values.</w:t>
      </w:r>
    </w:p>
    <w:p w14:paraId="37258093" w14:textId="2C1D7717" w:rsidR="001D7C92" w:rsidRPr="00FB3697" w:rsidRDefault="001B7CF0" w:rsidP="00FB3697">
      <w:pPr>
        <w:pStyle w:val="Paragraph"/>
        <w:numPr>
          <w:ilvl w:val="2"/>
          <w:numId w:val="40"/>
        </w:numPr>
        <w:ind w:left="0" w:firstLine="284"/>
        <w:rPr>
          <w:rStyle w:val="Emphasis"/>
          <w:b/>
          <w:bCs/>
          <w:i w:val="0"/>
          <w:iCs w:val="0"/>
        </w:rPr>
      </w:pPr>
      <w:r w:rsidRPr="00FB3697">
        <w:rPr>
          <w:rStyle w:val="Emphasis"/>
          <w:b/>
          <w:bCs/>
          <w:i w:val="0"/>
          <w:iCs w:val="0"/>
        </w:rPr>
        <w:t xml:space="preserve">Analyze Stage </w:t>
      </w:r>
      <w:r w:rsidRPr="00FB3697">
        <w:rPr>
          <w:rStyle w:val="Emphasis"/>
          <w:i w:val="0"/>
          <w:iCs w:val="0"/>
        </w:rPr>
        <w:t>The analyze stage is the stage of identifying and analyzing the cause-effect of defective products during the production process. The following is the table of the Number of Defective E-Bike Products and the Recapitulation Data of Defective E-Bike Products</w:t>
      </w:r>
      <w:r w:rsidR="001D7C92" w:rsidRPr="00FB3697">
        <w:rPr>
          <w:rStyle w:val="Emphasis"/>
          <w:i w:val="0"/>
          <w:iCs w:val="0"/>
        </w:rPr>
        <w:t>.</w:t>
      </w:r>
    </w:p>
    <w:p w14:paraId="34C26271" w14:textId="7937FB79" w:rsidR="001D7C92" w:rsidRPr="001D7C92" w:rsidRDefault="00FB3697" w:rsidP="00FB3697">
      <w:pPr>
        <w:pStyle w:val="TableCaption"/>
        <w:rPr>
          <w:i/>
          <w:lang w:val="id"/>
        </w:rPr>
      </w:pPr>
      <w:bookmarkStart w:id="8" w:name="_bookmark40"/>
      <w:bookmarkEnd w:id="8"/>
      <w:r w:rsidRPr="00FB3697">
        <w:rPr>
          <w:b/>
          <w:bCs/>
          <w:lang w:val="id"/>
        </w:rPr>
        <w:t>TABLE 5</w:t>
      </w:r>
      <w:r>
        <w:rPr>
          <w:lang w:val="id"/>
        </w:rPr>
        <w:t>.</w:t>
      </w:r>
      <w:r w:rsidR="003E0022">
        <w:rPr>
          <w:lang w:val="id"/>
        </w:rPr>
        <w:t xml:space="preserve"> </w:t>
      </w:r>
      <w:r w:rsidRPr="00FB3697">
        <w:rPr>
          <w:lang w:val="id"/>
        </w:rPr>
        <w:t>Data on the number of E-Bike Defect Products</w:t>
      </w:r>
    </w:p>
    <w:tbl>
      <w:tblPr>
        <w:tblW w:w="0" w:type="auto"/>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1559"/>
        <w:gridCol w:w="1276"/>
        <w:gridCol w:w="1066"/>
        <w:gridCol w:w="1486"/>
        <w:gridCol w:w="992"/>
        <w:gridCol w:w="1134"/>
      </w:tblGrid>
      <w:tr w:rsidR="007A6A53" w:rsidRPr="001D7C92" w14:paraId="6B4E51DE" w14:textId="77777777" w:rsidTr="00E279C5">
        <w:trPr>
          <w:trHeight w:val="530"/>
        </w:trPr>
        <w:tc>
          <w:tcPr>
            <w:tcW w:w="1134" w:type="dxa"/>
            <w:shd w:val="clear" w:color="auto" w:fill="auto"/>
            <w:vAlign w:val="center"/>
          </w:tcPr>
          <w:p w14:paraId="20475721" w14:textId="73B7446B" w:rsidR="001D7C92" w:rsidRPr="001D7C92" w:rsidRDefault="001D7C92" w:rsidP="00E279C5">
            <w:pPr>
              <w:pStyle w:val="Paragraph"/>
              <w:ind w:firstLine="0"/>
              <w:jc w:val="center"/>
              <w:rPr>
                <w:b/>
                <w:color w:val="333333"/>
                <w:lang w:val="id"/>
              </w:rPr>
            </w:pPr>
            <w:r w:rsidRPr="001D7C92">
              <w:rPr>
                <w:b/>
                <w:color w:val="333333"/>
                <w:lang w:val="id"/>
              </w:rPr>
              <w:t>Period</w:t>
            </w:r>
          </w:p>
        </w:tc>
        <w:tc>
          <w:tcPr>
            <w:tcW w:w="1559" w:type="dxa"/>
            <w:shd w:val="clear" w:color="auto" w:fill="auto"/>
            <w:vAlign w:val="center"/>
          </w:tcPr>
          <w:p w14:paraId="6BE64ACD" w14:textId="77777777" w:rsidR="001D7C92" w:rsidRPr="001D7C92" w:rsidRDefault="001D7C92" w:rsidP="00E279C5">
            <w:pPr>
              <w:pStyle w:val="Paragraph"/>
              <w:ind w:firstLine="0"/>
              <w:jc w:val="center"/>
              <w:rPr>
                <w:b/>
                <w:i/>
                <w:color w:val="333333"/>
                <w:lang w:val="id"/>
              </w:rPr>
            </w:pPr>
            <w:r w:rsidRPr="001D7C92">
              <w:rPr>
                <w:b/>
                <w:i/>
                <w:color w:val="333333"/>
                <w:lang w:val="id"/>
              </w:rPr>
              <w:t>Cover Body</w:t>
            </w:r>
          </w:p>
          <w:p w14:paraId="7CD0950D" w14:textId="77777777" w:rsidR="001D7C92" w:rsidRPr="001D7C92" w:rsidRDefault="001D7C92" w:rsidP="00E279C5">
            <w:pPr>
              <w:pStyle w:val="Paragraph"/>
              <w:ind w:firstLine="0"/>
              <w:jc w:val="center"/>
              <w:rPr>
                <w:b/>
                <w:i/>
                <w:color w:val="333333"/>
                <w:lang w:val="id"/>
              </w:rPr>
            </w:pPr>
            <w:r w:rsidRPr="001D7C92">
              <w:rPr>
                <w:b/>
                <w:i/>
                <w:color w:val="333333"/>
                <w:lang w:val="id"/>
              </w:rPr>
              <w:t>Defect</w:t>
            </w:r>
          </w:p>
        </w:tc>
        <w:tc>
          <w:tcPr>
            <w:tcW w:w="1276" w:type="dxa"/>
            <w:shd w:val="clear" w:color="auto" w:fill="auto"/>
            <w:vAlign w:val="center"/>
          </w:tcPr>
          <w:p w14:paraId="5141B1FB" w14:textId="53A1C3E0" w:rsidR="001D7C92" w:rsidRPr="001D7C92" w:rsidRDefault="00E279C5" w:rsidP="00E279C5">
            <w:pPr>
              <w:pStyle w:val="Paragraph"/>
              <w:ind w:firstLine="0"/>
              <w:jc w:val="center"/>
              <w:rPr>
                <w:b/>
                <w:i/>
                <w:color w:val="333333"/>
                <w:lang w:val="id"/>
              </w:rPr>
            </w:pPr>
            <w:r>
              <w:rPr>
                <w:b/>
                <w:color w:val="333333"/>
                <w:lang w:val="id"/>
              </w:rPr>
              <w:t>E</w:t>
            </w:r>
            <w:r w:rsidRPr="00E279C5">
              <w:rPr>
                <w:b/>
                <w:color w:val="333333"/>
                <w:lang w:val="id"/>
              </w:rPr>
              <w:t xml:space="preserve">lectrical </w:t>
            </w:r>
            <w:r>
              <w:rPr>
                <w:b/>
                <w:color w:val="333333"/>
                <w:lang w:val="id"/>
              </w:rPr>
              <w:t>D</w:t>
            </w:r>
            <w:r w:rsidRPr="00E279C5">
              <w:rPr>
                <w:b/>
                <w:color w:val="333333"/>
                <w:lang w:val="id"/>
              </w:rPr>
              <w:t>efects</w:t>
            </w:r>
          </w:p>
        </w:tc>
        <w:tc>
          <w:tcPr>
            <w:tcW w:w="1066" w:type="dxa"/>
            <w:shd w:val="clear" w:color="auto" w:fill="auto"/>
            <w:vAlign w:val="center"/>
          </w:tcPr>
          <w:p w14:paraId="6055C9A4" w14:textId="77777777" w:rsidR="001D7C92" w:rsidRPr="001D7C92" w:rsidRDefault="001D7C92" w:rsidP="00E279C5">
            <w:pPr>
              <w:pStyle w:val="Paragraph"/>
              <w:ind w:firstLine="0"/>
              <w:jc w:val="center"/>
              <w:rPr>
                <w:b/>
                <w:i/>
                <w:color w:val="333333"/>
                <w:lang w:val="id"/>
              </w:rPr>
            </w:pPr>
            <w:r w:rsidRPr="001D7C92">
              <w:rPr>
                <w:b/>
                <w:i/>
                <w:color w:val="333333"/>
                <w:lang w:val="id"/>
              </w:rPr>
              <w:t>Frame</w:t>
            </w:r>
          </w:p>
          <w:p w14:paraId="56258227" w14:textId="77777777" w:rsidR="001D7C92" w:rsidRPr="001D7C92" w:rsidRDefault="001D7C92" w:rsidP="00E279C5">
            <w:pPr>
              <w:pStyle w:val="Paragraph"/>
              <w:ind w:firstLine="0"/>
              <w:jc w:val="center"/>
              <w:rPr>
                <w:b/>
                <w:i/>
                <w:color w:val="333333"/>
                <w:lang w:val="id"/>
              </w:rPr>
            </w:pPr>
            <w:r w:rsidRPr="001D7C92">
              <w:rPr>
                <w:b/>
                <w:i/>
                <w:color w:val="333333"/>
                <w:lang w:val="id"/>
              </w:rPr>
              <w:t>Defect</w:t>
            </w:r>
          </w:p>
        </w:tc>
        <w:tc>
          <w:tcPr>
            <w:tcW w:w="1486" w:type="dxa"/>
            <w:shd w:val="clear" w:color="auto" w:fill="auto"/>
            <w:vAlign w:val="center"/>
          </w:tcPr>
          <w:p w14:paraId="77FEE962" w14:textId="77777777" w:rsidR="001D7C92" w:rsidRPr="001D7C92" w:rsidRDefault="001D7C92" w:rsidP="00E279C5">
            <w:pPr>
              <w:pStyle w:val="Paragraph"/>
              <w:ind w:firstLine="0"/>
              <w:jc w:val="center"/>
              <w:rPr>
                <w:b/>
                <w:i/>
                <w:color w:val="333333"/>
                <w:lang w:val="id"/>
              </w:rPr>
            </w:pPr>
            <w:r w:rsidRPr="001D7C92">
              <w:rPr>
                <w:b/>
                <w:i/>
                <w:color w:val="333333"/>
                <w:lang w:val="id"/>
              </w:rPr>
              <w:t>Cover Battery</w:t>
            </w:r>
          </w:p>
          <w:p w14:paraId="094C3EEE" w14:textId="77777777" w:rsidR="001D7C92" w:rsidRPr="001D7C92" w:rsidRDefault="001D7C92" w:rsidP="00E279C5">
            <w:pPr>
              <w:pStyle w:val="Paragraph"/>
              <w:ind w:firstLine="0"/>
              <w:jc w:val="center"/>
              <w:rPr>
                <w:b/>
                <w:i/>
                <w:color w:val="333333"/>
                <w:lang w:val="id"/>
              </w:rPr>
            </w:pPr>
            <w:r w:rsidRPr="001D7C92">
              <w:rPr>
                <w:b/>
                <w:i/>
                <w:color w:val="333333"/>
                <w:lang w:val="id"/>
              </w:rPr>
              <w:t>Defect</w:t>
            </w:r>
          </w:p>
        </w:tc>
        <w:tc>
          <w:tcPr>
            <w:tcW w:w="992" w:type="dxa"/>
            <w:shd w:val="clear" w:color="auto" w:fill="auto"/>
            <w:vAlign w:val="center"/>
          </w:tcPr>
          <w:p w14:paraId="00C3506B" w14:textId="778D186D" w:rsidR="001D7C92" w:rsidRPr="001D7C92" w:rsidRDefault="00E279C5" w:rsidP="00E279C5">
            <w:pPr>
              <w:pStyle w:val="Paragraph"/>
              <w:ind w:firstLine="0"/>
              <w:jc w:val="center"/>
              <w:rPr>
                <w:b/>
                <w:i/>
                <w:color w:val="333333"/>
                <w:lang w:val="id"/>
              </w:rPr>
            </w:pPr>
            <w:r w:rsidRPr="00E279C5">
              <w:rPr>
                <w:b/>
                <w:color w:val="333333"/>
                <w:lang w:val="id"/>
              </w:rPr>
              <w:t>Defect Chain</w:t>
            </w:r>
          </w:p>
        </w:tc>
        <w:tc>
          <w:tcPr>
            <w:tcW w:w="1134" w:type="dxa"/>
            <w:shd w:val="clear" w:color="auto" w:fill="auto"/>
            <w:vAlign w:val="center"/>
          </w:tcPr>
          <w:p w14:paraId="325B1556" w14:textId="5D83606A" w:rsidR="001D7C92" w:rsidRPr="001D7C92" w:rsidRDefault="00E279C5" w:rsidP="00E279C5">
            <w:pPr>
              <w:pStyle w:val="Paragraph"/>
              <w:ind w:firstLine="0"/>
              <w:jc w:val="center"/>
              <w:rPr>
                <w:b/>
                <w:i/>
                <w:color w:val="333333"/>
                <w:lang w:val="id"/>
              </w:rPr>
            </w:pPr>
            <w:r w:rsidRPr="00E279C5">
              <w:rPr>
                <w:b/>
                <w:color w:val="333333"/>
                <w:lang w:val="id"/>
              </w:rPr>
              <w:t>Number of Defects</w:t>
            </w:r>
          </w:p>
        </w:tc>
      </w:tr>
      <w:tr w:rsidR="001D7C92" w:rsidRPr="001D7C92" w14:paraId="41F3F69C" w14:textId="77777777" w:rsidTr="007A6A53">
        <w:trPr>
          <w:trHeight w:val="265"/>
        </w:trPr>
        <w:tc>
          <w:tcPr>
            <w:tcW w:w="1134" w:type="dxa"/>
          </w:tcPr>
          <w:p w14:paraId="36A79262" w14:textId="315B162F" w:rsidR="001D7C92" w:rsidRPr="001D7C92" w:rsidRDefault="001D7C92" w:rsidP="00E279C5">
            <w:pPr>
              <w:pStyle w:val="Paragraph"/>
              <w:ind w:firstLine="0"/>
              <w:jc w:val="center"/>
              <w:rPr>
                <w:color w:val="333333"/>
                <w:lang w:val="id"/>
              </w:rPr>
            </w:pPr>
            <w:r w:rsidRPr="001D7C92">
              <w:rPr>
                <w:color w:val="333333"/>
                <w:lang w:val="id"/>
              </w:rPr>
              <w:t>Januar</w:t>
            </w:r>
            <w:r w:rsidR="00E279C5">
              <w:rPr>
                <w:color w:val="333333"/>
                <w:lang w:val="id"/>
              </w:rPr>
              <w:t>y</w:t>
            </w:r>
          </w:p>
        </w:tc>
        <w:tc>
          <w:tcPr>
            <w:tcW w:w="1559" w:type="dxa"/>
          </w:tcPr>
          <w:p w14:paraId="55A78042" w14:textId="77777777" w:rsidR="001D7C92" w:rsidRPr="001D7C92" w:rsidRDefault="001D7C92" w:rsidP="00E279C5">
            <w:pPr>
              <w:pStyle w:val="Paragraph"/>
              <w:ind w:firstLine="0"/>
              <w:jc w:val="center"/>
              <w:rPr>
                <w:color w:val="333333"/>
                <w:lang w:val="id"/>
              </w:rPr>
            </w:pPr>
            <w:r w:rsidRPr="001D7C92">
              <w:rPr>
                <w:color w:val="333333"/>
                <w:lang w:val="id"/>
              </w:rPr>
              <w:t>15</w:t>
            </w:r>
          </w:p>
        </w:tc>
        <w:tc>
          <w:tcPr>
            <w:tcW w:w="1276" w:type="dxa"/>
          </w:tcPr>
          <w:p w14:paraId="15F048D5" w14:textId="77777777" w:rsidR="001D7C92" w:rsidRPr="001D7C92" w:rsidRDefault="001D7C92" w:rsidP="00E279C5">
            <w:pPr>
              <w:pStyle w:val="Paragraph"/>
              <w:ind w:firstLine="0"/>
              <w:jc w:val="center"/>
              <w:rPr>
                <w:color w:val="333333"/>
                <w:lang w:val="id"/>
              </w:rPr>
            </w:pPr>
            <w:r w:rsidRPr="001D7C92">
              <w:rPr>
                <w:color w:val="333333"/>
                <w:lang w:val="id"/>
              </w:rPr>
              <w:t>73</w:t>
            </w:r>
          </w:p>
        </w:tc>
        <w:tc>
          <w:tcPr>
            <w:tcW w:w="1066" w:type="dxa"/>
          </w:tcPr>
          <w:p w14:paraId="3E26D996" w14:textId="77777777" w:rsidR="001D7C92" w:rsidRPr="001D7C92" w:rsidRDefault="001D7C92" w:rsidP="00E279C5">
            <w:pPr>
              <w:pStyle w:val="Paragraph"/>
              <w:ind w:firstLine="0"/>
              <w:jc w:val="center"/>
              <w:rPr>
                <w:color w:val="333333"/>
                <w:lang w:val="id"/>
              </w:rPr>
            </w:pPr>
            <w:r w:rsidRPr="001D7C92">
              <w:rPr>
                <w:color w:val="333333"/>
                <w:lang w:val="id"/>
              </w:rPr>
              <w:t>134</w:t>
            </w:r>
          </w:p>
        </w:tc>
        <w:tc>
          <w:tcPr>
            <w:tcW w:w="1486" w:type="dxa"/>
          </w:tcPr>
          <w:p w14:paraId="737630E5" w14:textId="77777777" w:rsidR="001D7C92" w:rsidRPr="001D7C92" w:rsidRDefault="001D7C92" w:rsidP="00E279C5">
            <w:pPr>
              <w:pStyle w:val="Paragraph"/>
              <w:ind w:firstLine="0"/>
              <w:jc w:val="center"/>
              <w:rPr>
                <w:color w:val="333333"/>
                <w:lang w:val="id"/>
              </w:rPr>
            </w:pPr>
            <w:r w:rsidRPr="001D7C92">
              <w:rPr>
                <w:color w:val="333333"/>
                <w:lang w:val="id"/>
              </w:rPr>
              <w:t>132</w:t>
            </w:r>
          </w:p>
        </w:tc>
        <w:tc>
          <w:tcPr>
            <w:tcW w:w="992" w:type="dxa"/>
          </w:tcPr>
          <w:p w14:paraId="183EC67E" w14:textId="77777777" w:rsidR="001D7C92" w:rsidRPr="001D7C92" w:rsidRDefault="001D7C92" w:rsidP="00E279C5">
            <w:pPr>
              <w:pStyle w:val="Paragraph"/>
              <w:ind w:firstLine="0"/>
              <w:jc w:val="center"/>
              <w:rPr>
                <w:color w:val="333333"/>
                <w:lang w:val="id"/>
              </w:rPr>
            </w:pPr>
            <w:r w:rsidRPr="001D7C92">
              <w:rPr>
                <w:color w:val="333333"/>
                <w:lang w:val="id"/>
              </w:rPr>
              <w:t>20</w:t>
            </w:r>
          </w:p>
        </w:tc>
        <w:tc>
          <w:tcPr>
            <w:tcW w:w="1134" w:type="dxa"/>
          </w:tcPr>
          <w:p w14:paraId="3B5188A5" w14:textId="77777777" w:rsidR="001D7C92" w:rsidRPr="001D7C92" w:rsidRDefault="001D7C92" w:rsidP="00E279C5">
            <w:pPr>
              <w:pStyle w:val="Paragraph"/>
              <w:ind w:firstLine="0"/>
              <w:jc w:val="center"/>
              <w:rPr>
                <w:color w:val="333333"/>
                <w:lang w:val="id"/>
              </w:rPr>
            </w:pPr>
            <w:r w:rsidRPr="001D7C92">
              <w:rPr>
                <w:color w:val="333333"/>
                <w:lang w:val="id"/>
              </w:rPr>
              <w:t>374</w:t>
            </w:r>
          </w:p>
        </w:tc>
      </w:tr>
      <w:tr w:rsidR="001D7C92" w:rsidRPr="001D7C92" w14:paraId="62B436EA" w14:textId="77777777" w:rsidTr="007A6A53">
        <w:trPr>
          <w:trHeight w:val="262"/>
        </w:trPr>
        <w:tc>
          <w:tcPr>
            <w:tcW w:w="1134" w:type="dxa"/>
          </w:tcPr>
          <w:p w14:paraId="4748A240" w14:textId="4E2F4640" w:rsidR="001D7C92" w:rsidRPr="001D7C92" w:rsidRDefault="001D7C92" w:rsidP="00E279C5">
            <w:pPr>
              <w:pStyle w:val="Paragraph"/>
              <w:ind w:firstLine="0"/>
              <w:jc w:val="center"/>
              <w:rPr>
                <w:color w:val="333333"/>
                <w:lang w:val="id"/>
              </w:rPr>
            </w:pPr>
            <w:r w:rsidRPr="001D7C92">
              <w:rPr>
                <w:color w:val="333333"/>
                <w:lang w:val="id"/>
              </w:rPr>
              <w:t>Februar</w:t>
            </w:r>
            <w:r w:rsidR="00E279C5">
              <w:rPr>
                <w:color w:val="333333"/>
                <w:lang w:val="id"/>
              </w:rPr>
              <w:t>y</w:t>
            </w:r>
          </w:p>
        </w:tc>
        <w:tc>
          <w:tcPr>
            <w:tcW w:w="1559" w:type="dxa"/>
          </w:tcPr>
          <w:p w14:paraId="48855A73" w14:textId="77777777" w:rsidR="001D7C92" w:rsidRPr="001D7C92" w:rsidRDefault="001D7C92" w:rsidP="00E279C5">
            <w:pPr>
              <w:pStyle w:val="Paragraph"/>
              <w:ind w:firstLine="0"/>
              <w:jc w:val="center"/>
              <w:rPr>
                <w:color w:val="333333"/>
                <w:lang w:val="id"/>
              </w:rPr>
            </w:pPr>
            <w:r w:rsidRPr="001D7C92">
              <w:rPr>
                <w:color w:val="333333"/>
                <w:lang w:val="id"/>
              </w:rPr>
              <w:t>32</w:t>
            </w:r>
          </w:p>
        </w:tc>
        <w:tc>
          <w:tcPr>
            <w:tcW w:w="1276" w:type="dxa"/>
          </w:tcPr>
          <w:p w14:paraId="3EEBC884" w14:textId="77777777" w:rsidR="001D7C92" w:rsidRPr="001D7C92" w:rsidRDefault="001D7C92" w:rsidP="00E279C5">
            <w:pPr>
              <w:pStyle w:val="Paragraph"/>
              <w:ind w:firstLine="0"/>
              <w:jc w:val="center"/>
              <w:rPr>
                <w:color w:val="333333"/>
                <w:lang w:val="id"/>
              </w:rPr>
            </w:pPr>
            <w:r w:rsidRPr="001D7C92">
              <w:rPr>
                <w:color w:val="333333"/>
                <w:lang w:val="id"/>
              </w:rPr>
              <w:t>72</w:t>
            </w:r>
          </w:p>
        </w:tc>
        <w:tc>
          <w:tcPr>
            <w:tcW w:w="1066" w:type="dxa"/>
          </w:tcPr>
          <w:p w14:paraId="76784884" w14:textId="77777777" w:rsidR="001D7C92" w:rsidRPr="001D7C92" w:rsidRDefault="001D7C92" w:rsidP="00E279C5">
            <w:pPr>
              <w:pStyle w:val="Paragraph"/>
              <w:ind w:firstLine="0"/>
              <w:jc w:val="center"/>
              <w:rPr>
                <w:color w:val="333333"/>
                <w:lang w:val="id"/>
              </w:rPr>
            </w:pPr>
            <w:r w:rsidRPr="001D7C92">
              <w:rPr>
                <w:color w:val="333333"/>
                <w:lang w:val="id"/>
              </w:rPr>
              <w:t>24</w:t>
            </w:r>
          </w:p>
        </w:tc>
        <w:tc>
          <w:tcPr>
            <w:tcW w:w="1486" w:type="dxa"/>
          </w:tcPr>
          <w:p w14:paraId="7F82E49D" w14:textId="77777777" w:rsidR="001D7C92" w:rsidRPr="001D7C92" w:rsidRDefault="001D7C92" w:rsidP="00E279C5">
            <w:pPr>
              <w:pStyle w:val="Paragraph"/>
              <w:ind w:firstLine="0"/>
              <w:jc w:val="center"/>
              <w:rPr>
                <w:color w:val="333333"/>
                <w:lang w:val="id"/>
              </w:rPr>
            </w:pPr>
            <w:r w:rsidRPr="001D7C92">
              <w:rPr>
                <w:color w:val="333333"/>
                <w:lang w:val="id"/>
              </w:rPr>
              <w:t>134</w:t>
            </w:r>
          </w:p>
        </w:tc>
        <w:tc>
          <w:tcPr>
            <w:tcW w:w="992" w:type="dxa"/>
          </w:tcPr>
          <w:p w14:paraId="5B895431" w14:textId="77777777" w:rsidR="001D7C92" w:rsidRPr="001D7C92" w:rsidRDefault="001D7C92" w:rsidP="00E279C5">
            <w:pPr>
              <w:pStyle w:val="Paragraph"/>
              <w:ind w:firstLine="0"/>
              <w:jc w:val="center"/>
              <w:rPr>
                <w:color w:val="333333"/>
                <w:lang w:val="id"/>
              </w:rPr>
            </w:pPr>
            <w:r w:rsidRPr="001D7C92">
              <w:rPr>
                <w:color w:val="333333"/>
                <w:lang w:val="id"/>
              </w:rPr>
              <w:t>8</w:t>
            </w:r>
          </w:p>
        </w:tc>
        <w:tc>
          <w:tcPr>
            <w:tcW w:w="1134" w:type="dxa"/>
          </w:tcPr>
          <w:p w14:paraId="3E6FD110" w14:textId="77777777" w:rsidR="001D7C92" w:rsidRPr="001D7C92" w:rsidRDefault="001D7C92" w:rsidP="00E279C5">
            <w:pPr>
              <w:pStyle w:val="Paragraph"/>
              <w:ind w:firstLine="0"/>
              <w:jc w:val="center"/>
              <w:rPr>
                <w:color w:val="333333"/>
                <w:lang w:val="id"/>
              </w:rPr>
            </w:pPr>
            <w:r w:rsidRPr="001D7C92">
              <w:rPr>
                <w:color w:val="333333"/>
                <w:lang w:val="id"/>
              </w:rPr>
              <w:t>270</w:t>
            </w:r>
          </w:p>
        </w:tc>
      </w:tr>
      <w:tr w:rsidR="001D7C92" w:rsidRPr="001D7C92" w14:paraId="59BAE353" w14:textId="77777777" w:rsidTr="007A6A53">
        <w:trPr>
          <w:trHeight w:val="265"/>
        </w:trPr>
        <w:tc>
          <w:tcPr>
            <w:tcW w:w="1134" w:type="dxa"/>
          </w:tcPr>
          <w:p w14:paraId="36ABA2A0" w14:textId="7D87044A" w:rsidR="001D7C92" w:rsidRPr="001D7C92" w:rsidRDefault="001D7C92" w:rsidP="00E279C5">
            <w:pPr>
              <w:pStyle w:val="Paragraph"/>
              <w:ind w:firstLine="0"/>
              <w:jc w:val="center"/>
              <w:rPr>
                <w:color w:val="333333"/>
                <w:lang w:val="id"/>
              </w:rPr>
            </w:pPr>
            <w:r w:rsidRPr="001D7C92">
              <w:rPr>
                <w:color w:val="333333"/>
                <w:lang w:val="id"/>
              </w:rPr>
              <w:t>Ma</w:t>
            </w:r>
            <w:r w:rsidR="00E279C5">
              <w:rPr>
                <w:color w:val="333333"/>
                <w:lang w:val="id"/>
              </w:rPr>
              <w:t>rch</w:t>
            </w:r>
          </w:p>
        </w:tc>
        <w:tc>
          <w:tcPr>
            <w:tcW w:w="1559" w:type="dxa"/>
          </w:tcPr>
          <w:p w14:paraId="718A9203" w14:textId="77777777" w:rsidR="001D7C92" w:rsidRPr="001D7C92" w:rsidRDefault="001D7C92" w:rsidP="00E279C5">
            <w:pPr>
              <w:pStyle w:val="Paragraph"/>
              <w:ind w:firstLine="0"/>
              <w:jc w:val="center"/>
              <w:rPr>
                <w:color w:val="333333"/>
                <w:lang w:val="id"/>
              </w:rPr>
            </w:pPr>
            <w:r w:rsidRPr="001D7C92">
              <w:rPr>
                <w:color w:val="333333"/>
                <w:lang w:val="id"/>
              </w:rPr>
              <w:t>144</w:t>
            </w:r>
          </w:p>
        </w:tc>
        <w:tc>
          <w:tcPr>
            <w:tcW w:w="1276" w:type="dxa"/>
          </w:tcPr>
          <w:p w14:paraId="6C107EA3" w14:textId="77777777" w:rsidR="001D7C92" w:rsidRPr="001D7C92" w:rsidRDefault="001D7C92" w:rsidP="00E279C5">
            <w:pPr>
              <w:pStyle w:val="Paragraph"/>
              <w:ind w:firstLine="0"/>
              <w:jc w:val="center"/>
              <w:rPr>
                <w:color w:val="333333"/>
                <w:lang w:val="id"/>
              </w:rPr>
            </w:pPr>
            <w:r w:rsidRPr="001D7C92">
              <w:rPr>
                <w:color w:val="333333"/>
                <w:lang w:val="id"/>
              </w:rPr>
              <w:t>92</w:t>
            </w:r>
          </w:p>
        </w:tc>
        <w:tc>
          <w:tcPr>
            <w:tcW w:w="1066" w:type="dxa"/>
          </w:tcPr>
          <w:p w14:paraId="4FD735AA" w14:textId="77777777" w:rsidR="001D7C92" w:rsidRPr="001D7C92" w:rsidRDefault="001D7C92" w:rsidP="00E279C5">
            <w:pPr>
              <w:pStyle w:val="Paragraph"/>
              <w:ind w:firstLine="0"/>
              <w:jc w:val="center"/>
              <w:rPr>
                <w:color w:val="333333"/>
                <w:lang w:val="id"/>
              </w:rPr>
            </w:pPr>
            <w:r w:rsidRPr="001D7C92">
              <w:rPr>
                <w:color w:val="333333"/>
                <w:lang w:val="id"/>
              </w:rPr>
              <w:t>36</w:t>
            </w:r>
          </w:p>
        </w:tc>
        <w:tc>
          <w:tcPr>
            <w:tcW w:w="1486" w:type="dxa"/>
          </w:tcPr>
          <w:p w14:paraId="0E329DBE" w14:textId="77777777" w:rsidR="001D7C92" w:rsidRPr="001D7C92" w:rsidRDefault="001D7C92" w:rsidP="00E279C5">
            <w:pPr>
              <w:pStyle w:val="Paragraph"/>
              <w:ind w:firstLine="0"/>
              <w:jc w:val="center"/>
              <w:rPr>
                <w:color w:val="333333"/>
                <w:lang w:val="id"/>
              </w:rPr>
            </w:pPr>
            <w:r w:rsidRPr="001D7C92">
              <w:rPr>
                <w:color w:val="333333"/>
                <w:lang w:val="id"/>
              </w:rPr>
              <w:t>106</w:t>
            </w:r>
          </w:p>
        </w:tc>
        <w:tc>
          <w:tcPr>
            <w:tcW w:w="992" w:type="dxa"/>
          </w:tcPr>
          <w:p w14:paraId="46DA337A" w14:textId="77777777" w:rsidR="001D7C92" w:rsidRPr="001D7C92" w:rsidRDefault="001D7C92" w:rsidP="00E279C5">
            <w:pPr>
              <w:pStyle w:val="Paragraph"/>
              <w:ind w:firstLine="0"/>
              <w:jc w:val="center"/>
              <w:rPr>
                <w:color w:val="333333"/>
                <w:lang w:val="id"/>
              </w:rPr>
            </w:pPr>
            <w:r w:rsidRPr="001D7C92">
              <w:rPr>
                <w:color w:val="333333"/>
                <w:lang w:val="id"/>
              </w:rPr>
              <w:t>83</w:t>
            </w:r>
          </w:p>
        </w:tc>
        <w:tc>
          <w:tcPr>
            <w:tcW w:w="1134" w:type="dxa"/>
          </w:tcPr>
          <w:p w14:paraId="3BF5A4AA" w14:textId="77777777" w:rsidR="001D7C92" w:rsidRPr="001D7C92" w:rsidRDefault="001D7C92" w:rsidP="00E279C5">
            <w:pPr>
              <w:pStyle w:val="Paragraph"/>
              <w:ind w:firstLine="0"/>
              <w:jc w:val="center"/>
              <w:rPr>
                <w:color w:val="333333"/>
                <w:lang w:val="id"/>
              </w:rPr>
            </w:pPr>
            <w:r w:rsidRPr="001D7C92">
              <w:rPr>
                <w:color w:val="333333"/>
                <w:lang w:val="id"/>
              </w:rPr>
              <w:t>461</w:t>
            </w:r>
          </w:p>
        </w:tc>
      </w:tr>
    </w:tbl>
    <w:tbl>
      <w:tblPr>
        <w:tblStyle w:val="TableGrid"/>
        <w:tblW w:w="0" w:type="auto"/>
        <w:tblInd w:w="288" w:type="dxa"/>
        <w:tblLook w:val="04A0" w:firstRow="1" w:lastRow="0" w:firstColumn="1" w:lastColumn="0" w:noHBand="0" w:noVBand="1"/>
      </w:tblPr>
      <w:tblGrid>
        <w:gridCol w:w="1080"/>
        <w:gridCol w:w="1530"/>
        <w:gridCol w:w="1260"/>
        <w:gridCol w:w="1045"/>
        <w:gridCol w:w="1565"/>
        <w:gridCol w:w="1037"/>
        <w:gridCol w:w="1123"/>
      </w:tblGrid>
      <w:tr w:rsidR="00EA5574" w14:paraId="5D02D8D3" w14:textId="77777777" w:rsidTr="00FC702C">
        <w:tc>
          <w:tcPr>
            <w:tcW w:w="1080" w:type="dxa"/>
            <w:vAlign w:val="center"/>
          </w:tcPr>
          <w:p w14:paraId="2D6F180A" w14:textId="5CDD1A29" w:rsidR="00EA5574" w:rsidRDefault="00FC702C" w:rsidP="00E279C5">
            <w:pPr>
              <w:pStyle w:val="Paragraph"/>
              <w:ind w:firstLine="0"/>
              <w:jc w:val="center"/>
              <w:rPr>
                <w:i/>
                <w:color w:val="333333"/>
                <w:lang w:val="id"/>
              </w:rPr>
            </w:pPr>
            <w:r>
              <w:rPr>
                <w:color w:val="333333"/>
                <w:lang w:val="en-US"/>
              </w:rPr>
              <w:t>A</w:t>
            </w:r>
            <w:r w:rsidR="00EA5574" w:rsidRPr="001D7C92">
              <w:rPr>
                <w:color w:val="333333"/>
                <w:lang w:val="id"/>
              </w:rPr>
              <w:t>pril</w:t>
            </w:r>
          </w:p>
        </w:tc>
        <w:tc>
          <w:tcPr>
            <w:tcW w:w="1530" w:type="dxa"/>
            <w:vAlign w:val="center"/>
          </w:tcPr>
          <w:p w14:paraId="19F9F839" w14:textId="32BC256A" w:rsidR="00EA5574" w:rsidRDefault="00EA5574" w:rsidP="00E279C5">
            <w:pPr>
              <w:pStyle w:val="Paragraph"/>
              <w:ind w:firstLine="0"/>
              <w:jc w:val="center"/>
              <w:rPr>
                <w:i/>
                <w:color w:val="333333"/>
                <w:lang w:val="id"/>
              </w:rPr>
            </w:pPr>
            <w:r w:rsidRPr="001D7C92">
              <w:rPr>
                <w:color w:val="333333"/>
                <w:lang w:val="id"/>
              </w:rPr>
              <w:t>8</w:t>
            </w:r>
          </w:p>
        </w:tc>
        <w:tc>
          <w:tcPr>
            <w:tcW w:w="1260" w:type="dxa"/>
            <w:vAlign w:val="center"/>
          </w:tcPr>
          <w:p w14:paraId="25B46C37" w14:textId="76F43224" w:rsidR="00EA5574" w:rsidRDefault="00EA5574" w:rsidP="00E279C5">
            <w:pPr>
              <w:pStyle w:val="Paragraph"/>
              <w:ind w:firstLine="0"/>
              <w:jc w:val="center"/>
              <w:rPr>
                <w:i/>
                <w:color w:val="333333"/>
                <w:lang w:val="id"/>
              </w:rPr>
            </w:pPr>
            <w:r w:rsidRPr="001D7C92">
              <w:rPr>
                <w:color w:val="333333"/>
                <w:lang w:val="id"/>
              </w:rPr>
              <w:t>28</w:t>
            </w:r>
          </w:p>
        </w:tc>
        <w:tc>
          <w:tcPr>
            <w:tcW w:w="1045" w:type="dxa"/>
            <w:vAlign w:val="center"/>
          </w:tcPr>
          <w:p w14:paraId="15A834BA" w14:textId="113478BB" w:rsidR="00EA5574" w:rsidRDefault="00EA5574" w:rsidP="00E279C5">
            <w:pPr>
              <w:pStyle w:val="Paragraph"/>
              <w:ind w:firstLine="0"/>
              <w:jc w:val="center"/>
              <w:rPr>
                <w:i/>
                <w:color w:val="333333"/>
                <w:lang w:val="id"/>
              </w:rPr>
            </w:pPr>
            <w:r w:rsidRPr="001D7C92">
              <w:rPr>
                <w:color w:val="333333"/>
                <w:lang w:val="id"/>
              </w:rPr>
              <w:t>0</w:t>
            </w:r>
          </w:p>
        </w:tc>
        <w:tc>
          <w:tcPr>
            <w:tcW w:w="1565" w:type="dxa"/>
            <w:vAlign w:val="center"/>
          </w:tcPr>
          <w:p w14:paraId="70FB86A1" w14:textId="250855E8" w:rsidR="00EA5574" w:rsidRDefault="00EA5574" w:rsidP="00E279C5">
            <w:pPr>
              <w:pStyle w:val="Paragraph"/>
              <w:ind w:firstLine="0"/>
              <w:jc w:val="center"/>
              <w:rPr>
                <w:i/>
                <w:color w:val="333333"/>
                <w:lang w:val="id"/>
              </w:rPr>
            </w:pPr>
            <w:r w:rsidRPr="001D7C92">
              <w:rPr>
                <w:color w:val="333333"/>
                <w:lang w:val="id"/>
              </w:rPr>
              <w:t>7</w:t>
            </w:r>
          </w:p>
        </w:tc>
        <w:tc>
          <w:tcPr>
            <w:tcW w:w="1037" w:type="dxa"/>
            <w:vAlign w:val="center"/>
          </w:tcPr>
          <w:p w14:paraId="7C68BE21" w14:textId="4BD4730E" w:rsidR="00EA5574" w:rsidRDefault="00EA5574" w:rsidP="00E279C5">
            <w:pPr>
              <w:pStyle w:val="Paragraph"/>
              <w:ind w:firstLine="0"/>
              <w:jc w:val="center"/>
              <w:rPr>
                <w:i/>
                <w:color w:val="333333"/>
                <w:lang w:val="id"/>
              </w:rPr>
            </w:pPr>
            <w:r w:rsidRPr="001D7C92">
              <w:rPr>
                <w:color w:val="333333"/>
                <w:lang w:val="id"/>
              </w:rPr>
              <w:t>1</w:t>
            </w:r>
          </w:p>
        </w:tc>
        <w:tc>
          <w:tcPr>
            <w:tcW w:w="1123" w:type="dxa"/>
            <w:vAlign w:val="center"/>
          </w:tcPr>
          <w:p w14:paraId="5952EAB4" w14:textId="304ECEC2" w:rsidR="00EA5574" w:rsidRDefault="00EA5574" w:rsidP="00E279C5">
            <w:pPr>
              <w:pStyle w:val="Paragraph"/>
              <w:ind w:firstLine="0"/>
              <w:jc w:val="center"/>
              <w:rPr>
                <w:i/>
                <w:color w:val="333333"/>
                <w:lang w:val="id"/>
              </w:rPr>
            </w:pPr>
            <w:r w:rsidRPr="001D7C92">
              <w:rPr>
                <w:color w:val="333333"/>
                <w:lang w:val="id"/>
              </w:rPr>
              <w:t>38</w:t>
            </w:r>
          </w:p>
        </w:tc>
      </w:tr>
      <w:tr w:rsidR="00EA5574" w14:paraId="2BF70D1B" w14:textId="77777777" w:rsidTr="00FC702C">
        <w:tc>
          <w:tcPr>
            <w:tcW w:w="1080" w:type="dxa"/>
            <w:vAlign w:val="center"/>
          </w:tcPr>
          <w:p w14:paraId="514503E6" w14:textId="01B165FE" w:rsidR="00EA5574" w:rsidRDefault="00EA5574" w:rsidP="00E279C5">
            <w:pPr>
              <w:pStyle w:val="Paragraph"/>
              <w:ind w:firstLine="0"/>
              <w:jc w:val="center"/>
              <w:rPr>
                <w:i/>
                <w:color w:val="333333"/>
                <w:lang w:val="id"/>
              </w:rPr>
            </w:pPr>
            <w:r w:rsidRPr="001D7C92">
              <w:rPr>
                <w:color w:val="333333"/>
                <w:lang w:val="id"/>
              </w:rPr>
              <w:t>M</w:t>
            </w:r>
            <w:r w:rsidR="00E279C5">
              <w:rPr>
                <w:color w:val="333333"/>
                <w:lang w:val="id"/>
              </w:rPr>
              <w:t>ay</w:t>
            </w:r>
          </w:p>
        </w:tc>
        <w:tc>
          <w:tcPr>
            <w:tcW w:w="1530" w:type="dxa"/>
            <w:vAlign w:val="center"/>
          </w:tcPr>
          <w:p w14:paraId="5FB361F3" w14:textId="7C327E8F" w:rsidR="00EA5574" w:rsidRDefault="00EA5574" w:rsidP="00E279C5">
            <w:pPr>
              <w:pStyle w:val="Paragraph"/>
              <w:ind w:firstLine="0"/>
              <w:jc w:val="center"/>
              <w:rPr>
                <w:i/>
                <w:color w:val="333333"/>
                <w:lang w:val="id"/>
              </w:rPr>
            </w:pPr>
            <w:r w:rsidRPr="001D7C92">
              <w:rPr>
                <w:color w:val="333333"/>
                <w:lang w:val="id"/>
              </w:rPr>
              <w:t>90</w:t>
            </w:r>
          </w:p>
        </w:tc>
        <w:tc>
          <w:tcPr>
            <w:tcW w:w="1260" w:type="dxa"/>
            <w:vAlign w:val="center"/>
          </w:tcPr>
          <w:p w14:paraId="7FC1877B" w14:textId="382E1D99" w:rsidR="00EA5574" w:rsidRDefault="00EA5574" w:rsidP="00E279C5">
            <w:pPr>
              <w:pStyle w:val="Paragraph"/>
              <w:ind w:firstLine="0"/>
              <w:jc w:val="center"/>
              <w:rPr>
                <w:i/>
                <w:color w:val="333333"/>
                <w:lang w:val="id"/>
              </w:rPr>
            </w:pPr>
            <w:r w:rsidRPr="001D7C92">
              <w:rPr>
                <w:color w:val="333333"/>
                <w:lang w:val="id"/>
              </w:rPr>
              <w:t>102</w:t>
            </w:r>
          </w:p>
        </w:tc>
        <w:tc>
          <w:tcPr>
            <w:tcW w:w="1045" w:type="dxa"/>
            <w:vAlign w:val="center"/>
          </w:tcPr>
          <w:p w14:paraId="3E778294" w14:textId="5C3254EA" w:rsidR="00EA5574" w:rsidRDefault="00EA5574" w:rsidP="00E279C5">
            <w:pPr>
              <w:pStyle w:val="Paragraph"/>
              <w:ind w:firstLine="0"/>
              <w:jc w:val="center"/>
              <w:rPr>
                <w:i/>
                <w:color w:val="333333"/>
                <w:lang w:val="id"/>
              </w:rPr>
            </w:pPr>
            <w:r w:rsidRPr="001D7C92">
              <w:rPr>
                <w:color w:val="333333"/>
                <w:lang w:val="id"/>
              </w:rPr>
              <w:t>3</w:t>
            </w:r>
          </w:p>
        </w:tc>
        <w:tc>
          <w:tcPr>
            <w:tcW w:w="1565" w:type="dxa"/>
            <w:vAlign w:val="center"/>
          </w:tcPr>
          <w:p w14:paraId="09D93C37" w14:textId="11F08926" w:rsidR="00EA5574" w:rsidRDefault="00EA5574" w:rsidP="00E279C5">
            <w:pPr>
              <w:pStyle w:val="Paragraph"/>
              <w:ind w:firstLine="0"/>
              <w:jc w:val="center"/>
              <w:rPr>
                <w:i/>
                <w:color w:val="333333"/>
                <w:lang w:val="id"/>
              </w:rPr>
            </w:pPr>
            <w:r w:rsidRPr="001D7C92">
              <w:rPr>
                <w:color w:val="333333"/>
                <w:lang w:val="id"/>
              </w:rPr>
              <w:t>83</w:t>
            </w:r>
          </w:p>
        </w:tc>
        <w:tc>
          <w:tcPr>
            <w:tcW w:w="1037" w:type="dxa"/>
            <w:vAlign w:val="center"/>
          </w:tcPr>
          <w:p w14:paraId="6DE7B24A" w14:textId="53CA3F1C" w:rsidR="00EA5574" w:rsidRDefault="00EA5574" w:rsidP="00E279C5">
            <w:pPr>
              <w:pStyle w:val="Paragraph"/>
              <w:ind w:firstLine="0"/>
              <w:jc w:val="center"/>
              <w:rPr>
                <w:i/>
                <w:color w:val="333333"/>
                <w:lang w:val="id"/>
              </w:rPr>
            </w:pPr>
            <w:r w:rsidRPr="001D7C92">
              <w:rPr>
                <w:color w:val="333333"/>
                <w:lang w:val="id"/>
              </w:rPr>
              <w:t>7</w:t>
            </w:r>
          </w:p>
        </w:tc>
        <w:tc>
          <w:tcPr>
            <w:tcW w:w="1123" w:type="dxa"/>
            <w:vAlign w:val="center"/>
          </w:tcPr>
          <w:p w14:paraId="6CAFB671" w14:textId="10E3F9E1" w:rsidR="00EA5574" w:rsidRDefault="00EA5574" w:rsidP="00E279C5">
            <w:pPr>
              <w:pStyle w:val="Paragraph"/>
              <w:ind w:firstLine="0"/>
              <w:jc w:val="center"/>
              <w:rPr>
                <w:i/>
                <w:color w:val="333333"/>
                <w:lang w:val="id"/>
              </w:rPr>
            </w:pPr>
            <w:r w:rsidRPr="001D7C92">
              <w:rPr>
                <w:color w:val="333333"/>
                <w:lang w:val="id"/>
              </w:rPr>
              <w:t>285</w:t>
            </w:r>
          </w:p>
        </w:tc>
      </w:tr>
      <w:tr w:rsidR="00EA5574" w14:paraId="1C87D3A2" w14:textId="77777777" w:rsidTr="00FC702C">
        <w:tc>
          <w:tcPr>
            <w:tcW w:w="1080" w:type="dxa"/>
            <w:vAlign w:val="center"/>
          </w:tcPr>
          <w:p w14:paraId="3FBE889E" w14:textId="2DEF89B5" w:rsidR="00EA5574" w:rsidRDefault="00EA5574" w:rsidP="00E279C5">
            <w:pPr>
              <w:pStyle w:val="Paragraph"/>
              <w:ind w:firstLine="0"/>
              <w:jc w:val="center"/>
              <w:rPr>
                <w:i/>
                <w:color w:val="333333"/>
                <w:lang w:val="id"/>
              </w:rPr>
            </w:pPr>
            <w:r w:rsidRPr="001D7C92">
              <w:rPr>
                <w:color w:val="333333"/>
                <w:lang w:val="id"/>
              </w:rPr>
              <w:t>Jul</w:t>
            </w:r>
            <w:r w:rsidR="00E279C5">
              <w:rPr>
                <w:color w:val="333333"/>
                <w:lang w:val="id"/>
              </w:rPr>
              <w:t>y</w:t>
            </w:r>
          </w:p>
        </w:tc>
        <w:tc>
          <w:tcPr>
            <w:tcW w:w="1530" w:type="dxa"/>
            <w:vAlign w:val="center"/>
          </w:tcPr>
          <w:p w14:paraId="0B8BFE00" w14:textId="385F6760" w:rsidR="00EA5574" w:rsidRDefault="00EA5574" w:rsidP="00E279C5">
            <w:pPr>
              <w:pStyle w:val="Paragraph"/>
              <w:ind w:firstLine="0"/>
              <w:jc w:val="center"/>
              <w:rPr>
                <w:i/>
                <w:color w:val="333333"/>
                <w:lang w:val="id"/>
              </w:rPr>
            </w:pPr>
            <w:r w:rsidRPr="001D7C92">
              <w:rPr>
                <w:color w:val="333333"/>
                <w:lang w:val="id"/>
              </w:rPr>
              <w:t>8</w:t>
            </w:r>
          </w:p>
        </w:tc>
        <w:tc>
          <w:tcPr>
            <w:tcW w:w="1260" w:type="dxa"/>
            <w:vAlign w:val="center"/>
          </w:tcPr>
          <w:p w14:paraId="149C0F5C" w14:textId="3F0DAC0F" w:rsidR="00EA5574" w:rsidRDefault="00EA5574" w:rsidP="00E279C5">
            <w:pPr>
              <w:pStyle w:val="Paragraph"/>
              <w:ind w:firstLine="0"/>
              <w:jc w:val="center"/>
              <w:rPr>
                <w:i/>
                <w:color w:val="333333"/>
                <w:lang w:val="id"/>
              </w:rPr>
            </w:pPr>
            <w:r w:rsidRPr="001D7C92">
              <w:rPr>
                <w:color w:val="333333"/>
                <w:lang w:val="id"/>
              </w:rPr>
              <w:t>45</w:t>
            </w:r>
          </w:p>
        </w:tc>
        <w:tc>
          <w:tcPr>
            <w:tcW w:w="1045" w:type="dxa"/>
            <w:vAlign w:val="center"/>
          </w:tcPr>
          <w:p w14:paraId="4205E93B" w14:textId="0A8EA1A8" w:rsidR="00EA5574" w:rsidRDefault="00EA5574" w:rsidP="00E279C5">
            <w:pPr>
              <w:pStyle w:val="Paragraph"/>
              <w:ind w:firstLine="0"/>
              <w:jc w:val="center"/>
              <w:rPr>
                <w:i/>
                <w:color w:val="333333"/>
                <w:lang w:val="id"/>
              </w:rPr>
            </w:pPr>
            <w:r w:rsidRPr="001D7C92">
              <w:rPr>
                <w:color w:val="333333"/>
                <w:lang w:val="id"/>
              </w:rPr>
              <w:t>14</w:t>
            </w:r>
          </w:p>
        </w:tc>
        <w:tc>
          <w:tcPr>
            <w:tcW w:w="1565" w:type="dxa"/>
            <w:vAlign w:val="center"/>
          </w:tcPr>
          <w:p w14:paraId="77D147BC" w14:textId="1CDC5438" w:rsidR="00EA5574" w:rsidRDefault="00EA5574" w:rsidP="00E279C5">
            <w:pPr>
              <w:pStyle w:val="Paragraph"/>
              <w:ind w:firstLine="0"/>
              <w:jc w:val="center"/>
              <w:rPr>
                <w:i/>
                <w:color w:val="333333"/>
                <w:lang w:val="id"/>
              </w:rPr>
            </w:pPr>
            <w:r w:rsidRPr="001D7C92">
              <w:rPr>
                <w:color w:val="333333"/>
                <w:lang w:val="id"/>
              </w:rPr>
              <w:t>0</w:t>
            </w:r>
          </w:p>
        </w:tc>
        <w:tc>
          <w:tcPr>
            <w:tcW w:w="1037" w:type="dxa"/>
            <w:vAlign w:val="center"/>
          </w:tcPr>
          <w:p w14:paraId="32B9E631" w14:textId="4B97A5EF" w:rsidR="00EA5574" w:rsidRDefault="00EA5574" w:rsidP="00E279C5">
            <w:pPr>
              <w:pStyle w:val="Paragraph"/>
              <w:ind w:firstLine="0"/>
              <w:jc w:val="center"/>
              <w:rPr>
                <w:i/>
                <w:color w:val="333333"/>
                <w:lang w:val="id"/>
              </w:rPr>
            </w:pPr>
            <w:r w:rsidRPr="001D7C92">
              <w:rPr>
                <w:color w:val="333333"/>
                <w:lang w:val="id"/>
              </w:rPr>
              <w:t>38</w:t>
            </w:r>
          </w:p>
        </w:tc>
        <w:tc>
          <w:tcPr>
            <w:tcW w:w="1123" w:type="dxa"/>
            <w:vAlign w:val="center"/>
          </w:tcPr>
          <w:p w14:paraId="20C0B90C" w14:textId="13C5A781" w:rsidR="00EA5574" w:rsidRDefault="00EA5574" w:rsidP="00E279C5">
            <w:pPr>
              <w:pStyle w:val="Paragraph"/>
              <w:ind w:firstLine="0"/>
              <w:jc w:val="center"/>
              <w:rPr>
                <w:i/>
                <w:color w:val="333333"/>
                <w:lang w:val="id"/>
              </w:rPr>
            </w:pPr>
            <w:r w:rsidRPr="001D7C92">
              <w:rPr>
                <w:color w:val="333333"/>
                <w:lang w:val="id"/>
              </w:rPr>
              <w:t>105</w:t>
            </w:r>
          </w:p>
        </w:tc>
      </w:tr>
      <w:tr w:rsidR="00EA5574" w14:paraId="4582FDEB" w14:textId="77777777" w:rsidTr="00FC702C">
        <w:tc>
          <w:tcPr>
            <w:tcW w:w="1080" w:type="dxa"/>
            <w:vAlign w:val="center"/>
          </w:tcPr>
          <w:p w14:paraId="21CEB243" w14:textId="20B7C600" w:rsidR="00EA5574" w:rsidRDefault="00EA5574" w:rsidP="00E279C5">
            <w:pPr>
              <w:pStyle w:val="Paragraph"/>
              <w:ind w:firstLine="0"/>
              <w:jc w:val="center"/>
              <w:rPr>
                <w:i/>
                <w:color w:val="333333"/>
                <w:lang w:val="id"/>
              </w:rPr>
            </w:pPr>
            <w:r w:rsidRPr="001D7C92">
              <w:rPr>
                <w:color w:val="333333"/>
                <w:lang w:val="id"/>
              </w:rPr>
              <w:t>Total</w:t>
            </w:r>
          </w:p>
        </w:tc>
        <w:tc>
          <w:tcPr>
            <w:tcW w:w="1530" w:type="dxa"/>
            <w:vAlign w:val="center"/>
          </w:tcPr>
          <w:p w14:paraId="119987F7" w14:textId="4533A213" w:rsidR="00EA5574" w:rsidRDefault="00EA5574" w:rsidP="00E279C5">
            <w:pPr>
              <w:pStyle w:val="Paragraph"/>
              <w:ind w:firstLine="0"/>
              <w:jc w:val="center"/>
              <w:rPr>
                <w:i/>
                <w:color w:val="333333"/>
                <w:lang w:val="id"/>
              </w:rPr>
            </w:pPr>
            <w:r w:rsidRPr="001D7C92">
              <w:rPr>
                <w:color w:val="333333"/>
                <w:lang w:val="id"/>
              </w:rPr>
              <w:t>297</w:t>
            </w:r>
          </w:p>
        </w:tc>
        <w:tc>
          <w:tcPr>
            <w:tcW w:w="1260" w:type="dxa"/>
            <w:vAlign w:val="center"/>
          </w:tcPr>
          <w:p w14:paraId="4A01B71E" w14:textId="68DD95F5" w:rsidR="00EA5574" w:rsidRDefault="00EA5574" w:rsidP="00E279C5">
            <w:pPr>
              <w:pStyle w:val="Paragraph"/>
              <w:ind w:firstLine="0"/>
              <w:jc w:val="center"/>
              <w:rPr>
                <w:i/>
                <w:color w:val="333333"/>
                <w:lang w:val="id"/>
              </w:rPr>
            </w:pPr>
            <w:r w:rsidRPr="001D7C92">
              <w:rPr>
                <w:color w:val="333333"/>
                <w:lang w:val="id"/>
              </w:rPr>
              <w:t>412</w:t>
            </w:r>
          </w:p>
        </w:tc>
        <w:tc>
          <w:tcPr>
            <w:tcW w:w="1045" w:type="dxa"/>
            <w:vAlign w:val="center"/>
          </w:tcPr>
          <w:p w14:paraId="3EDAD011" w14:textId="17CEB6CA" w:rsidR="00EA5574" w:rsidRDefault="00EA5574" w:rsidP="00E279C5">
            <w:pPr>
              <w:pStyle w:val="Paragraph"/>
              <w:ind w:firstLine="0"/>
              <w:jc w:val="center"/>
              <w:rPr>
                <w:i/>
                <w:color w:val="333333"/>
                <w:lang w:val="id"/>
              </w:rPr>
            </w:pPr>
            <w:r w:rsidRPr="001D7C92">
              <w:rPr>
                <w:color w:val="333333"/>
                <w:lang w:val="id"/>
              </w:rPr>
              <w:t>211</w:t>
            </w:r>
          </w:p>
        </w:tc>
        <w:tc>
          <w:tcPr>
            <w:tcW w:w="1565" w:type="dxa"/>
            <w:vAlign w:val="center"/>
          </w:tcPr>
          <w:p w14:paraId="6B6CF1AB" w14:textId="7047349A" w:rsidR="00EA5574" w:rsidRDefault="00EA5574" w:rsidP="00E279C5">
            <w:pPr>
              <w:pStyle w:val="Paragraph"/>
              <w:ind w:firstLine="0"/>
              <w:jc w:val="center"/>
              <w:rPr>
                <w:i/>
                <w:color w:val="333333"/>
                <w:lang w:val="id"/>
              </w:rPr>
            </w:pPr>
            <w:r w:rsidRPr="001D7C92">
              <w:rPr>
                <w:color w:val="333333"/>
                <w:lang w:val="id"/>
              </w:rPr>
              <w:t>456</w:t>
            </w:r>
          </w:p>
        </w:tc>
        <w:tc>
          <w:tcPr>
            <w:tcW w:w="1037" w:type="dxa"/>
            <w:vAlign w:val="center"/>
          </w:tcPr>
          <w:p w14:paraId="4D8010A0" w14:textId="76B9F440" w:rsidR="00EA5574" w:rsidRDefault="00EA5574" w:rsidP="00E279C5">
            <w:pPr>
              <w:pStyle w:val="Paragraph"/>
              <w:ind w:firstLine="0"/>
              <w:jc w:val="center"/>
              <w:rPr>
                <w:i/>
                <w:color w:val="333333"/>
                <w:lang w:val="id"/>
              </w:rPr>
            </w:pPr>
            <w:r w:rsidRPr="001D7C92">
              <w:rPr>
                <w:color w:val="333333"/>
                <w:lang w:val="id"/>
              </w:rPr>
              <w:t>157</w:t>
            </w:r>
          </w:p>
        </w:tc>
        <w:tc>
          <w:tcPr>
            <w:tcW w:w="1123" w:type="dxa"/>
            <w:vAlign w:val="center"/>
          </w:tcPr>
          <w:p w14:paraId="450AAC5B" w14:textId="56DC2246" w:rsidR="00EA5574" w:rsidRDefault="00EA5574" w:rsidP="00E279C5">
            <w:pPr>
              <w:pStyle w:val="Paragraph"/>
              <w:ind w:firstLine="0"/>
              <w:jc w:val="center"/>
              <w:rPr>
                <w:i/>
                <w:color w:val="333333"/>
                <w:lang w:val="id"/>
              </w:rPr>
            </w:pPr>
            <w:r w:rsidRPr="001D7C92">
              <w:rPr>
                <w:color w:val="333333"/>
                <w:lang w:val="id"/>
              </w:rPr>
              <w:t>1533</w:t>
            </w:r>
          </w:p>
        </w:tc>
      </w:tr>
    </w:tbl>
    <w:p w14:paraId="1F107580" w14:textId="09679207" w:rsidR="001D7C92" w:rsidRPr="001D7C92" w:rsidRDefault="00E279C5" w:rsidP="00E279C5">
      <w:pPr>
        <w:pStyle w:val="TableCaption"/>
        <w:rPr>
          <w:i/>
          <w:lang w:val="id"/>
        </w:rPr>
      </w:pPr>
      <w:bookmarkStart w:id="9" w:name="_bookmark41"/>
      <w:bookmarkEnd w:id="9"/>
      <w:r w:rsidRPr="00E279C5">
        <w:rPr>
          <w:b/>
          <w:bCs/>
          <w:lang w:val="id"/>
        </w:rPr>
        <w:t>TABLE 6.</w:t>
      </w:r>
      <w:r w:rsidR="001D7C92" w:rsidRPr="001D7C92">
        <w:rPr>
          <w:lang w:val="id"/>
        </w:rPr>
        <w:t xml:space="preserve"> </w:t>
      </w:r>
      <w:r w:rsidRPr="00E279C5">
        <w:rPr>
          <w:lang w:val="id"/>
        </w:rPr>
        <w:t>E-Bike Product Defect Recapitulation Data</w:t>
      </w:r>
    </w:p>
    <w:tbl>
      <w:tblPr>
        <w:tblW w:w="0" w:type="auto"/>
        <w:tblInd w:w="10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1977"/>
        <w:gridCol w:w="1985"/>
        <w:gridCol w:w="1569"/>
      </w:tblGrid>
      <w:tr w:rsidR="001D7C92" w:rsidRPr="001D7C92" w14:paraId="6668E7E4" w14:textId="77777777" w:rsidTr="002D31DC">
        <w:trPr>
          <w:trHeight w:val="262"/>
        </w:trPr>
        <w:tc>
          <w:tcPr>
            <w:tcW w:w="1985" w:type="dxa"/>
            <w:shd w:val="clear" w:color="auto" w:fill="auto"/>
          </w:tcPr>
          <w:p w14:paraId="55786812" w14:textId="77777777" w:rsidR="001D7C92" w:rsidRPr="002D31DC" w:rsidRDefault="001D7C92" w:rsidP="00E279C5">
            <w:pPr>
              <w:pStyle w:val="Paragraph"/>
              <w:ind w:firstLine="0"/>
              <w:jc w:val="center"/>
              <w:rPr>
                <w:b/>
                <w:iCs/>
                <w:color w:val="333333"/>
                <w:lang w:val="id"/>
              </w:rPr>
            </w:pPr>
            <w:r w:rsidRPr="002D31DC">
              <w:rPr>
                <w:b/>
                <w:iCs/>
                <w:color w:val="333333"/>
                <w:lang w:val="id"/>
              </w:rPr>
              <w:t>Defect</w:t>
            </w:r>
          </w:p>
        </w:tc>
        <w:tc>
          <w:tcPr>
            <w:tcW w:w="1977" w:type="dxa"/>
            <w:shd w:val="clear" w:color="auto" w:fill="auto"/>
          </w:tcPr>
          <w:p w14:paraId="073D59B4" w14:textId="4B708BB9" w:rsidR="001D7C92" w:rsidRPr="002D31DC" w:rsidRDefault="00E279C5" w:rsidP="00E279C5">
            <w:pPr>
              <w:pStyle w:val="Paragraph"/>
              <w:ind w:firstLine="0"/>
              <w:jc w:val="center"/>
              <w:rPr>
                <w:b/>
                <w:iCs/>
                <w:color w:val="333333"/>
                <w:lang w:val="id"/>
              </w:rPr>
            </w:pPr>
            <w:r w:rsidRPr="002D31DC">
              <w:rPr>
                <w:b/>
                <w:iCs/>
                <w:color w:val="333333"/>
                <w:lang w:val="id"/>
              </w:rPr>
              <w:t>Number of Defects</w:t>
            </w:r>
          </w:p>
        </w:tc>
        <w:tc>
          <w:tcPr>
            <w:tcW w:w="1985" w:type="dxa"/>
            <w:shd w:val="clear" w:color="auto" w:fill="auto"/>
          </w:tcPr>
          <w:p w14:paraId="57A6F5BA" w14:textId="77777777" w:rsidR="001D7C92" w:rsidRPr="002D31DC" w:rsidRDefault="001D7C92" w:rsidP="00E279C5">
            <w:pPr>
              <w:pStyle w:val="Paragraph"/>
              <w:ind w:firstLine="0"/>
              <w:jc w:val="center"/>
              <w:rPr>
                <w:b/>
                <w:iCs/>
                <w:color w:val="333333"/>
                <w:lang w:val="id"/>
              </w:rPr>
            </w:pPr>
            <w:r w:rsidRPr="002D31DC">
              <w:rPr>
                <w:b/>
                <w:iCs/>
                <w:color w:val="333333"/>
                <w:lang w:val="id"/>
              </w:rPr>
              <w:t>Cumulative Count</w:t>
            </w:r>
          </w:p>
        </w:tc>
        <w:tc>
          <w:tcPr>
            <w:tcW w:w="1569" w:type="dxa"/>
            <w:shd w:val="clear" w:color="auto" w:fill="auto"/>
          </w:tcPr>
          <w:p w14:paraId="3B2DC846" w14:textId="77777777" w:rsidR="001D7C92" w:rsidRPr="002D31DC" w:rsidRDefault="001D7C92" w:rsidP="00E279C5">
            <w:pPr>
              <w:pStyle w:val="Paragraph"/>
              <w:ind w:firstLine="0"/>
              <w:jc w:val="center"/>
              <w:rPr>
                <w:b/>
                <w:iCs/>
                <w:color w:val="333333"/>
                <w:lang w:val="id"/>
              </w:rPr>
            </w:pPr>
            <w:r w:rsidRPr="002D31DC">
              <w:rPr>
                <w:b/>
                <w:iCs/>
                <w:color w:val="333333"/>
                <w:lang w:val="id"/>
              </w:rPr>
              <w:t>Cumulative %</w:t>
            </w:r>
          </w:p>
        </w:tc>
      </w:tr>
      <w:tr w:rsidR="001D7C92" w:rsidRPr="001D7C92" w14:paraId="114B6927" w14:textId="77777777" w:rsidTr="007A6A53">
        <w:trPr>
          <w:trHeight w:val="265"/>
        </w:trPr>
        <w:tc>
          <w:tcPr>
            <w:tcW w:w="1985" w:type="dxa"/>
          </w:tcPr>
          <w:p w14:paraId="6194F416" w14:textId="77777777" w:rsidR="001D7C92" w:rsidRPr="002D31DC" w:rsidRDefault="001D7C92" w:rsidP="00E279C5">
            <w:pPr>
              <w:pStyle w:val="Paragraph"/>
              <w:ind w:firstLine="0"/>
              <w:jc w:val="center"/>
              <w:rPr>
                <w:iCs/>
                <w:color w:val="333333"/>
                <w:lang w:val="id"/>
              </w:rPr>
            </w:pPr>
            <w:r w:rsidRPr="002D31DC">
              <w:rPr>
                <w:iCs/>
                <w:color w:val="333333"/>
                <w:lang w:val="id"/>
              </w:rPr>
              <w:t>Cover Body Defect</w:t>
            </w:r>
          </w:p>
        </w:tc>
        <w:tc>
          <w:tcPr>
            <w:tcW w:w="1977" w:type="dxa"/>
          </w:tcPr>
          <w:p w14:paraId="2A64DD2A" w14:textId="77777777" w:rsidR="001D7C92" w:rsidRPr="001D7C92" w:rsidRDefault="001D7C92" w:rsidP="00E279C5">
            <w:pPr>
              <w:pStyle w:val="Paragraph"/>
              <w:ind w:firstLine="0"/>
              <w:jc w:val="center"/>
              <w:rPr>
                <w:color w:val="333333"/>
                <w:lang w:val="id"/>
              </w:rPr>
            </w:pPr>
            <w:r w:rsidRPr="001D7C92">
              <w:rPr>
                <w:color w:val="333333"/>
                <w:lang w:val="id"/>
              </w:rPr>
              <w:t>297</w:t>
            </w:r>
          </w:p>
        </w:tc>
        <w:tc>
          <w:tcPr>
            <w:tcW w:w="1985" w:type="dxa"/>
          </w:tcPr>
          <w:p w14:paraId="7A8560AE" w14:textId="77777777" w:rsidR="001D7C92" w:rsidRPr="001D7C92" w:rsidRDefault="001D7C92" w:rsidP="00E279C5">
            <w:pPr>
              <w:pStyle w:val="Paragraph"/>
              <w:ind w:firstLine="0"/>
              <w:jc w:val="center"/>
              <w:rPr>
                <w:color w:val="333333"/>
                <w:lang w:val="id"/>
              </w:rPr>
            </w:pPr>
            <w:r w:rsidRPr="001D7C92">
              <w:rPr>
                <w:color w:val="333333"/>
                <w:lang w:val="id"/>
              </w:rPr>
              <w:t>297</w:t>
            </w:r>
          </w:p>
        </w:tc>
        <w:tc>
          <w:tcPr>
            <w:tcW w:w="1569" w:type="dxa"/>
          </w:tcPr>
          <w:p w14:paraId="69DAFDE7" w14:textId="77777777" w:rsidR="001D7C92" w:rsidRPr="001D7C92" w:rsidRDefault="001D7C92" w:rsidP="00E279C5">
            <w:pPr>
              <w:pStyle w:val="Paragraph"/>
              <w:ind w:firstLine="0"/>
              <w:jc w:val="center"/>
              <w:rPr>
                <w:color w:val="333333"/>
                <w:lang w:val="id"/>
              </w:rPr>
            </w:pPr>
            <w:r w:rsidRPr="001D7C92">
              <w:rPr>
                <w:color w:val="333333"/>
                <w:lang w:val="id"/>
              </w:rPr>
              <w:t>19%</w:t>
            </w:r>
          </w:p>
        </w:tc>
      </w:tr>
      <w:tr w:rsidR="001D7C92" w:rsidRPr="001D7C92" w14:paraId="6DCC4620" w14:textId="77777777" w:rsidTr="007A6A53">
        <w:trPr>
          <w:trHeight w:val="265"/>
        </w:trPr>
        <w:tc>
          <w:tcPr>
            <w:tcW w:w="1985" w:type="dxa"/>
          </w:tcPr>
          <w:p w14:paraId="150DB5AB" w14:textId="762CB34C" w:rsidR="001D7C92" w:rsidRPr="002D31DC" w:rsidRDefault="002D31DC" w:rsidP="00E279C5">
            <w:pPr>
              <w:pStyle w:val="Paragraph"/>
              <w:ind w:firstLine="0"/>
              <w:jc w:val="center"/>
              <w:rPr>
                <w:iCs/>
                <w:color w:val="333333"/>
                <w:lang w:val="id"/>
              </w:rPr>
            </w:pPr>
            <w:r w:rsidRPr="002D31DC">
              <w:rPr>
                <w:iCs/>
                <w:color w:val="333333"/>
                <w:lang w:val="id"/>
              </w:rPr>
              <w:t>Electrical Defects</w:t>
            </w:r>
          </w:p>
        </w:tc>
        <w:tc>
          <w:tcPr>
            <w:tcW w:w="1977" w:type="dxa"/>
          </w:tcPr>
          <w:p w14:paraId="49FF12F3" w14:textId="77777777" w:rsidR="001D7C92" w:rsidRPr="001D7C92" w:rsidRDefault="001D7C92" w:rsidP="00E279C5">
            <w:pPr>
              <w:pStyle w:val="Paragraph"/>
              <w:ind w:firstLine="0"/>
              <w:jc w:val="center"/>
              <w:rPr>
                <w:color w:val="333333"/>
                <w:lang w:val="id"/>
              </w:rPr>
            </w:pPr>
            <w:r w:rsidRPr="001D7C92">
              <w:rPr>
                <w:color w:val="333333"/>
                <w:lang w:val="id"/>
              </w:rPr>
              <w:t>412</w:t>
            </w:r>
          </w:p>
        </w:tc>
        <w:tc>
          <w:tcPr>
            <w:tcW w:w="1985" w:type="dxa"/>
          </w:tcPr>
          <w:p w14:paraId="5986C619" w14:textId="77777777" w:rsidR="001D7C92" w:rsidRPr="001D7C92" w:rsidRDefault="001D7C92" w:rsidP="00E279C5">
            <w:pPr>
              <w:pStyle w:val="Paragraph"/>
              <w:ind w:firstLine="0"/>
              <w:jc w:val="center"/>
              <w:rPr>
                <w:color w:val="333333"/>
                <w:lang w:val="id"/>
              </w:rPr>
            </w:pPr>
            <w:r w:rsidRPr="001D7C92">
              <w:rPr>
                <w:color w:val="333333"/>
                <w:lang w:val="id"/>
              </w:rPr>
              <w:t>709</w:t>
            </w:r>
          </w:p>
        </w:tc>
        <w:tc>
          <w:tcPr>
            <w:tcW w:w="1569" w:type="dxa"/>
          </w:tcPr>
          <w:p w14:paraId="226A9469" w14:textId="77777777" w:rsidR="001D7C92" w:rsidRPr="001D7C92" w:rsidRDefault="001D7C92" w:rsidP="00E279C5">
            <w:pPr>
              <w:pStyle w:val="Paragraph"/>
              <w:ind w:firstLine="0"/>
              <w:jc w:val="center"/>
              <w:rPr>
                <w:color w:val="333333"/>
                <w:lang w:val="id"/>
              </w:rPr>
            </w:pPr>
            <w:r w:rsidRPr="001D7C92">
              <w:rPr>
                <w:color w:val="333333"/>
                <w:lang w:val="id"/>
              </w:rPr>
              <w:t>46%</w:t>
            </w:r>
          </w:p>
        </w:tc>
      </w:tr>
      <w:tr w:rsidR="001D7C92" w:rsidRPr="001D7C92" w14:paraId="4C59614C" w14:textId="77777777" w:rsidTr="007A6A53">
        <w:trPr>
          <w:trHeight w:val="262"/>
        </w:trPr>
        <w:tc>
          <w:tcPr>
            <w:tcW w:w="1985" w:type="dxa"/>
          </w:tcPr>
          <w:p w14:paraId="50AB2C7D" w14:textId="77777777" w:rsidR="001D7C92" w:rsidRPr="002D31DC" w:rsidRDefault="001D7C92" w:rsidP="00E279C5">
            <w:pPr>
              <w:pStyle w:val="Paragraph"/>
              <w:ind w:firstLine="0"/>
              <w:jc w:val="center"/>
              <w:rPr>
                <w:iCs/>
                <w:color w:val="333333"/>
                <w:lang w:val="id"/>
              </w:rPr>
            </w:pPr>
            <w:r w:rsidRPr="002D31DC">
              <w:rPr>
                <w:iCs/>
                <w:color w:val="333333"/>
                <w:lang w:val="id"/>
              </w:rPr>
              <w:t>Frame Defect</w:t>
            </w:r>
          </w:p>
        </w:tc>
        <w:tc>
          <w:tcPr>
            <w:tcW w:w="1977" w:type="dxa"/>
          </w:tcPr>
          <w:p w14:paraId="51D6A2C8" w14:textId="77777777" w:rsidR="001D7C92" w:rsidRPr="001D7C92" w:rsidRDefault="001D7C92" w:rsidP="00E279C5">
            <w:pPr>
              <w:pStyle w:val="Paragraph"/>
              <w:ind w:firstLine="0"/>
              <w:jc w:val="center"/>
              <w:rPr>
                <w:color w:val="333333"/>
                <w:lang w:val="id"/>
              </w:rPr>
            </w:pPr>
            <w:r w:rsidRPr="001D7C92">
              <w:rPr>
                <w:color w:val="333333"/>
                <w:lang w:val="id"/>
              </w:rPr>
              <w:t>211</w:t>
            </w:r>
          </w:p>
        </w:tc>
        <w:tc>
          <w:tcPr>
            <w:tcW w:w="1985" w:type="dxa"/>
          </w:tcPr>
          <w:p w14:paraId="322FB7A9" w14:textId="77777777" w:rsidR="001D7C92" w:rsidRPr="001D7C92" w:rsidRDefault="001D7C92" w:rsidP="00E279C5">
            <w:pPr>
              <w:pStyle w:val="Paragraph"/>
              <w:ind w:firstLine="0"/>
              <w:jc w:val="center"/>
              <w:rPr>
                <w:color w:val="333333"/>
                <w:lang w:val="id"/>
              </w:rPr>
            </w:pPr>
            <w:r w:rsidRPr="001D7C92">
              <w:rPr>
                <w:color w:val="333333"/>
                <w:lang w:val="id"/>
              </w:rPr>
              <w:t>920</w:t>
            </w:r>
          </w:p>
        </w:tc>
        <w:tc>
          <w:tcPr>
            <w:tcW w:w="1569" w:type="dxa"/>
          </w:tcPr>
          <w:p w14:paraId="6BA5A289" w14:textId="77777777" w:rsidR="001D7C92" w:rsidRPr="001D7C92" w:rsidRDefault="001D7C92" w:rsidP="00E279C5">
            <w:pPr>
              <w:pStyle w:val="Paragraph"/>
              <w:ind w:firstLine="0"/>
              <w:jc w:val="center"/>
              <w:rPr>
                <w:color w:val="333333"/>
                <w:lang w:val="id"/>
              </w:rPr>
            </w:pPr>
            <w:r w:rsidRPr="001D7C92">
              <w:rPr>
                <w:color w:val="333333"/>
                <w:lang w:val="id"/>
              </w:rPr>
              <w:t>60%</w:t>
            </w:r>
          </w:p>
        </w:tc>
      </w:tr>
      <w:tr w:rsidR="001D7C92" w:rsidRPr="001D7C92" w14:paraId="01F5D91C" w14:textId="77777777" w:rsidTr="007A6A53">
        <w:trPr>
          <w:trHeight w:val="266"/>
        </w:trPr>
        <w:tc>
          <w:tcPr>
            <w:tcW w:w="1985" w:type="dxa"/>
          </w:tcPr>
          <w:p w14:paraId="1BF68072" w14:textId="77777777" w:rsidR="001D7C92" w:rsidRPr="002D31DC" w:rsidRDefault="001D7C92" w:rsidP="00E279C5">
            <w:pPr>
              <w:pStyle w:val="Paragraph"/>
              <w:ind w:firstLine="0"/>
              <w:jc w:val="center"/>
              <w:rPr>
                <w:iCs/>
                <w:color w:val="333333"/>
                <w:lang w:val="id"/>
              </w:rPr>
            </w:pPr>
            <w:r w:rsidRPr="002D31DC">
              <w:rPr>
                <w:iCs/>
                <w:color w:val="333333"/>
                <w:lang w:val="id"/>
              </w:rPr>
              <w:t>Cover Battery Defect</w:t>
            </w:r>
          </w:p>
        </w:tc>
        <w:tc>
          <w:tcPr>
            <w:tcW w:w="1977" w:type="dxa"/>
          </w:tcPr>
          <w:p w14:paraId="5AAA551A" w14:textId="77777777" w:rsidR="001D7C92" w:rsidRPr="001D7C92" w:rsidRDefault="001D7C92" w:rsidP="00E279C5">
            <w:pPr>
              <w:pStyle w:val="Paragraph"/>
              <w:ind w:firstLine="0"/>
              <w:jc w:val="center"/>
              <w:rPr>
                <w:color w:val="333333"/>
                <w:lang w:val="id"/>
              </w:rPr>
            </w:pPr>
            <w:r w:rsidRPr="001D7C92">
              <w:rPr>
                <w:color w:val="333333"/>
                <w:lang w:val="id"/>
              </w:rPr>
              <w:t>456</w:t>
            </w:r>
          </w:p>
        </w:tc>
        <w:tc>
          <w:tcPr>
            <w:tcW w:w="1985" w:type="dxa"/>
          </w:tcPr>
          <w:p w14:paraId="538FAF6B" w14:textId="77777777" w:rsidR="001D7C92" w:rsidRPr="001D7C92" w:rsidRDefault="001D7C92" w:rsidP="00E279C5">
            <w:pPr>
              <w:pStyle w:val="Paragraph"/>
              <w:ind w:firstLine="0"/>
              <w:jc w:val="center"/>
              <w:rPr>
                <w:color w:val="333333"/>
                <w:lang w:val="id"/>
              </w:rPr>
            </w:pPr>
            <w:r w:rsidRPr="001D7C92">
              <w:rPr>
                <w:color w:val="333333"/>
                <w:lang w:val="id"/>
              </w:rPr>
              <w:t>1376</w:t>
            </w:r>
          </w:p>
        </w:tc>
        <w:tc>
          <w:tcPr>
            <w:tcW w:w="1569" w:type="dxa"/>
          </w:tcPr>
          <w:p w14:paraId="4A498811" w14:textId="77777777" w:rsidR="001D7C92" w:rsidRPr="001D7C92" w:rsidRDefault="001D7C92" w:rsidP="00E279C5">
            <w:pPr>
              <w:pStyle w:val="Paragraph"/>
              <w:ind w:firstLine="0"/>
              <w:jc w:val="center"/>
              <w:rPr>
                <w:color w:val="333333"/>
                <w:lang w:val="id"/>
              </w:rPr>
            </w:pPr>
            <w:r w:rsidRPr="001D7C92">
              <w:rPr>
                <w:color w:val="333333"/>
                <w:lang w:val="id"/>
              </w:rPr>
              <w:t>90%</w:t>
            </w:r>
          </w:p>
        </w:tc>
      </w:tr>
      <w:tr w:rsidR="001D7C92" w:rsidRPr="001D7C92" w14:paraId="557E494B" w14:textId="77777777" w:rsidTr="007A6A53">
        <w:trPr>
          <w:trHeight w:val="262"/>
        </w:trPr>
        <w:tc>
          <w:tcPr>
            <w:tcW w:w="1985" w:type="dxa"/>
          </w:tcPr>
          <w:p w14:paraId="4F96ADFC" w14:textId="1A7D24A7" w:rsidR="001D7C92" w:rsidRPr="002D31DC" w:rsidRDefault="002D31DC" w:rsidP="00E279C5">
            <w:pPr>
              <w:pStyle w:val="Paragraph"/>
              <w:ind w:firstLine="0"/>
              <w:jc w:val="center"/>
              <w:rPr>
                <w:iCs/>
                <w:color w:val="333333"/>
                <w:lang w:val="id"/>
              </w:rPr>
            </w:pPr>
            <w:r w:rsidRPr="002D31DC">
              <w:rPr>
                <w:iCs/>
                <w:color w:val="333333"/>
                <w:lang w:val="id"/>
              </w:rPr>
              <w:t>Defect Chain</w:t>
            </w:r>
          </w:p>
        </w:tc>
        <w:tc>
          <w:tcPr>
            <w:tcW w:w="1977" w:type="dxa"/>
          </w:tcPr>
          <w:p w14:paraId="629D79D5" w14:textId="77777777" w:rsidR="001D7C92" w:rsidRPr="001D7C92" w:rsidRDefault="001D7C92" w:rsidP="00E279C5">
            <w:pPr>
              <w:pStyle w:val="Paragraph"/>
              <w:ind w:firstLine="0"/>
              <w:jc w:val="center"/>
              <w:rPr>
                <w:color w:val="333333"/>
                <w:lang w:val="id"/>
              </w:rPr>
            </w:pPr>
            <w:r w:rsidRPr="001D7C92">
              <w:rPr>
                <w:color w:val="333333"/>
                <w:lang w:val="id"/>
              </w:rPr>
              <w:t>157</w:t>
            </w:r>
          </w:p>
        </w:tc>
        <w:tc>
          <w:tcPr>
            <w:tcW w:w="1985" w:type="dxa"/>
          </w:tcPr>
          <w:p w14:paraId="4E57D6B1" w14:textId="77777777" w:rsidR="001D7C92" w:rsidRPr="001D7C92" w:rsidRDefault="001D7C92" w:rsidP="00E279C5">
            <w:pPr>
              <w:pStyle w:val="Paragraph"/>
              <w:ind w:firstLine="0"/>
              <w:jc w:val="center"/>
              <w:rPr>
                <w:color w:val="333333"/>
                <w:lang w:val="id"/>
              </w:rPr>
            </w:pPr>
            <w:r w:rsidRPr="001D7C92">
              <w:rPr>
                <w:color w:val="333333"/>
                <w:lang w:val="id"/>
              </w:rPr>
              <w:t>1533</w:t>
            </w:r>
          </w:p>
        </w:tc>
        <w:tc>
          <w:tcPr>
            <w:tcW w:w="1569" w:type="dxa"/>
          </w:tcPr>
          <w:p w14:paraId="1AD416E0" w14:textId="77777777" w:rsidR="001D7C92" w:rsidRPr="001D7C92" w:rsidRDefault="001D7C92" w:rsidP="00E279C5">
            <w:pPr>
              <w:pStyle w:val="Paragraph"/>
              <w:ind w:firstLine="0"/>
              <w:jc w:val="center"/>
              <w:rPr>
                <w:color w:val="333333"/>
                <w:lang w:val="id"/>
              </w:rPr>
            </w:pPr>
            <w:r w:rsidRPr="001D7C92">
              <w:rPr>
                <w:color w:val="333333"/>
                <w:lang w:val="id"/>
              </w:rPr>
              <w:t>100%</w:t>
            </w:r>
          </w:p>
        </w:tc>
      </w:tr>
    </w:tbl>
    <w:p w14:paraId="68CEABBE" w14:textId="77777777" w:rsidR="001D7C92" w:rsidRPr="001D7C92" w:rsidRDefault="001D7C92" w:rsidP="001D7C92">
      <w:pPr>
        <w:pStyle w:val="Paragraph"/>
        <w:rPr>
          <w:i/>
          <w:color w:val="333333"/>
          <w:lang w:val="id"/>
        </w:rPr>
      </w:pPr>
    </w:p>
    <w:p w14:paraId="5B9F8EA2" w14:textId="1F94C99D" w:rsidR="001D7C92" w:rsidRPr="002D31DC" w:rsidRDefault="003E0022" w:rsidP="001D7C92">
      <w:pPr>
        <w:pStyle w:val="Paragraph"/>
        <w:rPr>
          <w:rStyle w:val="Emphasis"/>
          <w:i w:val="0"/>
          <w:iCs w:val="0"/>
        </w:rPr>
      </w:pPr>
      <w:r w:rsidRPr="002D31DC">
        <w:rPr>
          <w:rStyle w:val="Emphasis"/>
          <w:i w:val="0"/>
          <w:iCs w:val="0"/>
        </w:rPr>
        <w:t>The type of defect data that is most dominant or frequently occurring can be seen either through data or visually using a Pareto diagram. The following is the Pareto diagram of defects</w:t>
      </w:r>
      <w:r w:rsidR="001D7C92" w:rsidRPr="002D31DC">
        <w:rPr>
          <w:rStyle w:val="Emphasis"/>
          <w:i w:val="0"/>
          <w:iCs w:val="0"/>
        </w:rPr>
        <w:t>.</w:t>
      </w:r>
    </w:p>
    <w:p w14:paraId="132FCB4D" w14:textId="743A95A2" w:rsidR="001D7C92" w:rsidRPr="001D7C92" w:rsidRDefault="001D7C92" w:rsidP="00EA5574">
      <w:pPr>
        <w:pStyle w:val="Paragraph"/>
        <w:jc w:val="center"/>
        <w:rPr>
          <w:color w:val="333333"/>
          <w:lang w:val="id"/>
        </w:rPr>
      </w:pPr>
      <w:r w:rsidRPr="001D7C92">
        <w:rPr>
          <w:noProof/>
          <w:color w:val="333333"/>
        </w:rPr>
        <w:lastRenderedPageBreak/>
        <mc:AlternateContent>
          <mc:Choice Requires="wpg">
            <w:drawing>
              <wp:inline distT="0" distB="0" distL="0" distR="0" wp14:anchorId="30D0BD6C" wp14:editId="7E5E4EE4">
                <wp:extent cx="4572000" cy="2762250"/>
                <wp:effectExtent l="0" t="0" r="19050" b="19050"/>
                <wp:docPr id="193" name="Group 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2762250"/>
                          <a:chOff x="7" y="7"/>
                          <a:chExt cx="7200" cy="4350"/>
                        </a:xfrm>
                      </wpg:grpSpPr>
                      <wps:wsp>
                        <wps:cNvPr id="194" name="AutoShape 189"/>
                        <wps:cNvSpPr>
                          <a:spLocks/>
                        </wps:cNvSpPr>
                        <wps:spPr bwMode="auto">
                          <a:xfrm>
                            <a:off x="560" y="1026"/>
                            <a:ext cx="5944" cy="2000"/>
                          </a:xfrm>
                          <a:custGeom>
                            <a:avLst/>
                            <a:gdLst>
                              <a:gd name="T0" fmla="+- 0 561 561"/>
                              <a:gd name="T1" fmla="*/ T0 w 5944"/>
                              <a:gd name="T2" fmla="+- 0 3026 1026"/>
                              <a:gd name="T3" fmla="*/ 3026 h 2000"/>
                              <a:gd name="T4" fmla="+- 0 6504 561"/>
                              <a:gd name="T5" fmla="*/ T4 w 5944"/>
                              <a:gd name="T6" fmla="+- 0 3026 1026"/>
                              <a:gd name="T7" fmla="*/ 3026 h 2000"/>
                              <a:gd name="T8" fmla="+- 0 561 561"/>
                              <a:gd name="T9" fmla="*/ T8 w 5944"/>
                              <a:gd name="T10" fmla="+- 0 2778 1026"/>
                              <a:gd name="T11" fmla="*/ 2778 h 2000"/>
                              <a:gd name="T12" fmla="+- 0 6504 561"/>
                              <a:gd name="T13" fmla="*/ T12 w 5944"/>
                              <a:gd name="T14" fmla="+- 0 2778 1026"/>
                              <a:gd name="T15" fmla="*/ 2778 h 2000"/>
                              <a:gd name="T16" fmla="+- 0 561 561"/>
                              <a:gd name="T17" fmla="*/ T16 w 5944"/>
                              <a:gd name="T18" fmla="+- 0 2526 1026"/>
                              <a:gd name="T19" fmla="*/ 2526 h 2000"/>
                              <a:gd name="T20" fmla="+- 0 6504 561"/>
                              <a:gd name="T21" fmla="*/ T20 w 5944"/>
                              <a:gd name="T22" fmla="+- 0 2526 1026"/>
                              <a:gd name="T23" fmla="*/ 2526 h 2000"/>
                              <a:gd name="T24" fmla="+- 0 561 561"/>
                              <a:gd name="T25" fmla="*/ T24 w 5944"/>
                              <a:gd name="T26" fmla="+- 0 2278 1026"/>
                              <a:gd name="T27" fmla="*/ 2278 h 2000"/>
                              <a:gd name="T28" fmla="+- 0 6504 561"/>
                              <a:gd name="T29" fmla="*/ T28 w 5944"/>
                              <a:gd name="T30" fmla="+- 0 2278 1026"/>
                              <a:gd name="T31" fmla="*/ 2278 h 2000"/>
                              <a:gd name="T32" fmla="+- 0 561 561"/>
                              <a:gd name="T33" fmla="*/ T32 w 5944"/>
                              <a:gd name="T34" fmla="+- 0 2026 1026"/>
                              <a:gd name="T35" fmla="*/ 2026 h 2000"/>
                              <a:gd name="T36" fmla="+- 0 6504 561"/>
                              <a:gd name="T37" fmla="*/ T36 w 5944"/>
                              <a:gd name="T38" fmla="+- 0 2026 1026"/>
                              <a:gd name="T39" fmla="*/ 2026 h 2000"/>
                              <a:gd name="T40" fmla="+- 0 561 561"/>
                              <a:gd name="T41" fmla="*/ T40 w 5944"/>
                              <a:gd name="T42" fmla="+- 0 1778 1026"/>
                              <a:gd name="T43" fmla="*/ 1778 h 2000"/>
                              <a:gd name="T44" fmla="+- 0 6504 561"/>
                              <a:gd name="T45" fmla="*/ T44 w 5944"/>
                              <a:gd name="T46" fmla="+- 0 1778 1026"/>
                              <a:gd name="T47" fmla="*/ 1778 h 2000"/>
                              <a:gd name="T48" fmla="+- 0 561 561"/>
                              <a:gd name="T49" fmla="*/ T48 w 5944"/>
                              <a:gd name="T50" fmla="+- 0 1526 1026"/>
                              <a:gd name="T51" fmla="*/ 1526 h 2000"/>
                              <a:gd name="T52" fmla="+- 0 6504 561"/>
                              <a:gd name="T53" fmla="*/ T52 w 5944"/>
                              <a:gd name="T54" fmla="+- 0 1526 1026"/>
                              <a:gd name="T55" fmla="*/ 1526 h 2000"/>
                              <a:gd name="T56" fmla="+- 0 561 561"/>
                              <a:gd name="T57" fmla="*/ T56 w 5944"/>
                              <a:gd name="T58" fmla="+- 0 1274 1026"/>
                              <a:gd name="T59" fmla="*/ 1274 h 2000"/>
                              <a:gd name="T60" fmla="+- 0 6504 561"/>
                              <a:gd name="T61" fmla="*/ T60 w 5944"/>
                              <a:gd name="T62" fmla="+- 0 1274 1026"/>
                              <a:gd name="T63" fmla="*/ 1274 h 2000"/>
                              <a:gd name="T64" fmla="+- 0 561 561"/>
                              <a:gd name="T65" fmla="*/ T64 w 5944"/>
                              <a:gd name="T66" fmla="+- 0 1026 1026"/>
                              <a:gd name="T67" fmla="*/ 1026 h 2000"/>
                              <a:gd name="T68" fmla="+- 0 6504 561"/>
                              <a:gd name="T69" fmla="*/ T68 w 5944"/>
                              <a:gd name="T70" fmla="+- 0 1026 1026"/>
                              <a:gd name="T71" fmla="*/ 1026 h 20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5944" h="2000">
                                <a:moveTo>
                                  <a:pt x="0" y="2000"/>
                                </a:moveTo>
                                <a:lnTo>
                                  <a:pt x="5943" y="2000"/>
                                </a:lnTo>
                                <a:moveTo>
                                  <a:pt x="0" y="1752"/>
                                </a:moveTo>
                                <a:lnTo>
                                  <a:pt x="5943" y="1752"/>
                                </a:lnTo>
                                <a:moveTo>
                                  <a:pt x="0" y="1500"/>
                                </a:moveTo>
                                <a:lnTo>
                                  <a:pt x="5943" y="1500"/>
                                </a:lnTo>
                                <a:moveTo>
                                  <a:pt x="0" y="1252"/>
                                </a:moveTo>
                                <a:lnTo>
                                  <a:pt x="5943" y="1252"/>
                                </a:lnTo>
                                <a:moveTo>
                                  <a:pt x="0" y="1000"/>
                                </a:moveTo>
                                <a:lnTo>
                                  <a:pt x="5943" y="1000"/>
                                </a:lnTo>
                                <a:moveTo>
                                  <a:pt x="0" y="752"/>
                                </a:moveTo>
                                <a:lnTo>
                                  <a:pt x="5943" y="752"/>
                                </a:lnTo>
                                <a:moveTo>
                                  <a:pt x="0" y="500"/>
                                </a:moveTo>
                                <a:lnTo>
                                  <a:pt x="5943" y="500"/>
                                </a:lnTo>
                                <a:moveTo>
                                  <a:pt x="0" y="248"/>
                                </a:moveTo>
                                <a:lnTo>
                                  <a:pt x="5943" y="248"/>
                                </a:lnTo>
                                <a:moveTo>
                                  <a:pt x="0" y="0"/>
                                </a:moveTo>
                                <a:lnTo>
                                  <a:pt x="5943" y="0"/>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5" name="Picture 19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822" y="930"/>
                            <a:ext cx="665" cy="2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6" name="Picture 19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2010" y="1150"/>
                            <a:ext cx="665" cy="2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7" name="Picture 19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3198" y="1726"/>
                            <a:ext cx="665" cy="15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8" name="Picture 19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4386" y="2154"/>
                            <a:ext cx="665" cy="11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9" name="Picture 19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5578" y="2426"/>
                            <a:ext cx="661" cy="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0" name="Picture 19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7" y="995"/>
                            <a:ext cx="476" cy="22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1" name="Picture 19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106" y="1215"/>
                            <a:ext cx="476" cy="20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2" name="Picture 19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3294" y="1791"/>
                            <a:ext cx="476" cy="14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 name="Picture 19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4483" y="2221"/>
                            <a:ext cx="476" cy="10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4" name="Picture 1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5672" y="2491"/>
                            <a:ext cx="476" cy="7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Line 200"/>
                        <wps:cNvCnPr>
                          <a:cxnSpLocks noChangeShapeType="1"/>
                        </wps:cNvCnPr>
                        <wps:spPr bwMode="auto">
                          <a:xfrm>
                            <a:off x="561" y="3277"/>
                            <a:ext cx="5943" cy="0"/>
                          </a:xfrm>
                          <a:prstGeom prst="line">
                            <a:avLst/>
                          </a:prstGeom>
                          <a:noFill/>
                          <a:ln w="12700">
                            <a:solidFill>
                              <a:srgbClr val="D9D9D9"/>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06" name="Picture 20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1030" y="1098"/>
                            <a:ext cx="5001" cy="17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 name="Picture 20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94" y="2526"/>
                            <a:ext cx="317"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8" name="Picture 20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2182" y="1966"/>
                            <a:ext cx="317"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9" name="Picture 20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374" y="1562"/>
                            <a:ext cx="317"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0" name="Picture 20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4562" y="1274"/>
                            <a:ext cx="317"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1" name="Picture 20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5750" y="1062"/>
                            <a:ext cx="317"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2" name="Freeform 207"/>
                        <wps:cNvSpPr>
                          <a:spLocks/>
                        </wps:cNvSpPr>
                        <wps:spPr bwMode="auto">
                          <a:xfrm>
                            <a:off x="1155" y="1192"/>
                            <a:ext cx="4755" cy="1465"/>
                          </a:xfrm>
                          <a:custGeom>
                            <a:avLst/>
                            <a:gdLst>
                              <a:gd name="T0" fmla="+- 0 1155 1155"/>
                              <a:gd name="T1" fmla="*/ T0 w 4755"/>
                              <a:gd name="T2" fmla="+- 0 2657 1193"/>
                              <a:gd name="T3" fmla="*/ 2657 h 1465"/>
                              <a:gd name="T4" fmla="+- 0 2342 1155"/>
                              <a:gd name="T5" fmla="*/ T4 w 4755"/>
                              <a:gd name="T6" fmla="+- 0 2098 1193"/>
                              <a:gd name="T7" fmla="*/ 2098 h 1465"/>
                              <a:gd name="T8" fmla="+- 0 3534 1155"/>
                              <a:gd name="T9" fmla="*/ T8 w 4755"/>
                              <a:gd name="T10" fmla="+- 0 1694 1193"/>
                              <a:gd name="T11" fmla="*/ 1694 h 1465"/>
                              <a:gd name="T12" fmla="+- 0 4722 1155"/>
                              <a:gd name="T13" fmla="*/ T12 w 4755"/>
                              <a:gd name="T14" fmla="+- 0 1406 1193"/>
                              <a:gd name="T15" fmla="*/ 1406 h 1465"/>
                              <a:gd name="T16" fmla="+- 0 5910 1155"/>
                              <a:gd name="T17" fmla="*/ T16 w 4755"/>
                              <a:gd name="T18" fmla="+- 0 1193 1193"/>
                              <a:gd name="T19" fmla="*/ 1193 h 1465"/>
                            </a:gdLst>
                            <a:ahLst/>
                            <a:cxnLst>
                              <a:cxn ang="0">
                                <a:pos x="T1" y="T3"/>
                              </a:cxn>
                              <a:cxn ang="0">
                                <a:pos x="T5" y="T7"/>
                              </a:cxn>
                              <a:cxn ang="0">
                                <a:pos x="T9" y="T11"/>
                              </a:cxn>
                              <a:cxn ang="0">
                                <a:pos x="T13" y="T15"/>
                              </a:cxn>
                              <a:cxn ang="0">
                                <a:pos x="T17" y="T19"/>
                              </a:cxn>
                            </a:cxnLst>
                            <a:rect l="0" t="0" r="r" b="b"/>
                            <a:pathLst>
                              <a:path w="4755" h="1465">
                                <a:moveTo>
                                  <a:pt x="0" y="1464"/>
                                </a:moveTo>
                                <a:lnTo>
                                  <a:pt x="1187" y="905"/>
                                </a:lnTo>
                                <a:lnTo>
                                  <a:pt x="2379" y="501"/>
                                </a:lnTo>
                                <a:lnTo>
                                  <a:pt x="3567" y="213"/>
                                </a:lnTo>
                                <a:lnTo>
                                  <a:pt x="4755" y="0"/>
                                </a:lnTo>
                              </a:path>
                            </a:pathLst>
                          </a:custGeom>
                          <a:noFill/>
                          <a:ln w="349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 name="Picture 20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1082" y="2586"/>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4" name="Picture 20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2270" y="2026"/>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5" name="Picture 2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462" y="1622"/>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6" name="Picture 2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650" y="1334"/>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7" name="Picture 2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5838" y="1122"/>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8" name="Line 213"/>
                        <wps:cNvCnPr>
                          <a:cxnSpLocks noChangeShapeType="1"/>
                        </wps:cNvCnPr>
                        <wps:spPr bwMode="auto">
                          <a:xfrm>
                            <a:off x="561" y="776"/>
                            <a:ext cx="5943"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19" name="Picture 2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049" y="4034"/>
                            <a:ext cx="384" cy="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0" name="Line 215"/>
                        <wps:cNvCnPr>
                          <a:cxnSpLocks noChangeShapeType="1"/>
                        </wps:cNvCnPr>
                        <wps:spPr bwMode="auto">
                          <a:xfrm>
                            <a:off x="3777" y="4079"/>
                            <a:ext cx="384" cy="0"/>
                          </a:xfrm>
                          <a:prstGeom prst="line">
                            <a:avLst/>
                          </a:prstGeom>
                          <a:noFill/>
                          <a:ln w="34925">
                            <a:solidFill>
                              <a:srgbClr val="EC7C3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21" name="Picture 2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3914" y="4026"/>
                            <a:ext cx="10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2" name="Freeform 217"/>
                        <wps:cNvSpPr>
                          <a:spLocks/>
                        </wps:cNvSpPr>
                        <wps:spPr bwMode="auto">
                          <a:xfrm>
                            <a:off x="3914" y="4026"/>
                            <a:ext cx="100" cy="100"/>
                          </a:xfrm>
                          <a:custGeom>
                            <a:avLst/>
                            <a:gdLst>
                              <a:gd name="T0" fmla="+- 0 4014 3914"/>
                              <a:gd name="T1" fmla="*/ T0 w 100"/>
                              <a:gd name="T2" fmla="+- 0 4076 4026"/>
                              <a:gd name="T3" fmla="*/ 4076 h 100"/>
                              <a:gd name="T4" fmla="+- 0 4010 3914"/>
                              <a:gd name="T5" fmla="*/ T4 w 100"/>
                              <a:gd name="T6" fmla="+- 0 4096 4026"/>
                              <a:gd name="T7" fmla="*/ 4096 h 100"/>
                              <a:gd name="T8" fmla="+- 0 3999 3914"/>
                              <a:gd name="T9" fmla="*/ T8 w 100"/>
                              <a:gd name="T10" fmla="+- 0 4111 4026"/>
                              <a:gd name="T11" fmla="*/ 4111 h 100"/>
                              <a:gd name="T12" fmla="+- 0 3984 3914"/>
                              <a:gd name="T13" fmla="*/ T12 w 100"/>
                              <a:gd name="T14" fmla="+- 0 4122 4026"/>
                              <a:gd name="T15" fmla="*/ 4122 h 100"/>
                              <a:gd name="T16" fmla="+- 0 3964 3914"/>
                              <a:gd name="T17" fmla="*/ T16 w 100"/>
                              <a:gd name="T18" fmla="+- 0 4126 4026"/>
                              <a:gd name="T19" fmla="*/ 4126 h 100"/>
                              <a:gd name="T20" fmla="+- 0 3945 3914"/>
                              <a:gd name="T21" fmla="*/ T20 w 100"/>
                              <a:gd name="T22" fmla="+- 0 4122 4026"/>
                              <a:gd name="T23" fmla="*/ 4122 h 100"/>
                              <a:gd name="T24" fmla="+- 0 3929 3914"/>
                              <a:gd name="T25" fmla="*/ T24 w 100"/>
                              <a:gd name="T26" fmla="+- 0 4111 4026"/>
                              <a:gd name="T27" fmla="*/ 4111 h 100"/>
                              <a:gd name="T28" fmla="+- 0 3918 3914"/>
                              <a:gd name="T29" fmla="*/ T28 w 100"/>
                              <a:gd name="T30" fmla="+- 0 4096 4026"/>
                              <a:gd name="T31" fmla="*/ 4096 h 100"/>
                              <a:gd name="T32" fmla="+- 0 3914 3914"/>
                              <a:gd name="T33" fmla="*/ T32 w 100"/>
                              <a:gd name="T34" fmla="+- 0 4076 4026"/>
                              <a:gd name="T35" fmla="*/ 4076 h 100"/>
                              <a:gd name="T36" fmla="+- 0 3918 3914"/>
                              <a:gd name="T37" fmla="*/ T36 w 100"/>
                              <a:gd name="T38" fmla="+- 0 4057 4026"/>
                              <a:gd name="T39" fmla="*/ 4057 h 100"/>
                              <a:gd name="T40" fmla="+- 0 3929 3914"/>
                              <a:gd name="T41" fmla="*/ T40 w 100"/>
                              <a:gd name="T42" fmla="+- 0 4041 4026"/>
                              <a:gd name="T43" fmla="*/ 4041 h 100"/>
                              <a:gd name="T44" fmla="+- 0 3945 3914"/>
                              <a:gd name="T45" fmla="*/ T44 w 100"/>
                              <a:gd name="T46" fmla="+- 0 4030 4026"/>
                              <a:gd name="T47" fmla="*/ 4030 h 100"/>
                              <a:gd name="T48" fmla="+- 0 3964 3914"/>
                              <a:gd name="T49" fmla="*/ T48 w 100"/>
                              <a:gd name="T50" fmla="+- 0 4026 4026"/>
                              <a:gd name="T51" fmla="*/ 4026 h 100"/>
                              <a:gd name="T52" fmla="+- 0 3984 3914"/>
                              <a:gd name="T53" fmla="*/ T52 w 100"/>
                              <a:gd name="T54" fmla="+- 0 4030 4026"/>
                              <a:gd name="T55" fmla="*/ 4030 h 100"/>
                              <a:gd name="T56" fmla="+- 0 3999 3914"/>
                              <a:gd name="T57" fmla="*/ T56 w 100"/>
                              <a:gd name="T58" fmla="+- 0 4041 4026"/>
                              <a:gd name="T59" fmla="*/ 4041 h 100"/>
                              <a:gd name="T60" fmla="+- 0 4010 3914"/>
                              <a:gd name="T61" fmla="*/ T60 w 100"/>
                              <a:gd name="T62" fmla="+- 0 4057 4026"/>
                              <a:gd name="T63" fmla="*/ 4057 h 100"/>
                              <a:gd name="T64" fmla="+- 0 4014 3914"/>
                              <a:gd name="T65" fmla="*/ T64 w 100"/>
                              <a:gd name="T66" fmla="+- 0 4076 4026"/>
                              <a:gd name="T67" fmla="*/ 4076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0" h="100">
                                <a:moveTo>
                                  <a:pt x="100" y="50"/>
                                </a:moveTo>
                                <a:lnTo>
                                  <a:pt x="96" y="70"/>
                                </a:lnTo>
                                <a:lnTo>
                                  <a:pt x="85" y="85"/>
                                </a:lnTo>
                                <a:lnTo>
                                  <a:pt x="70" y="96"/>
                                </a:lnTo>
                                <a:lnTo>
                                  <a:pt x="50" y="100"/>
                                </a:lnTo>
                                <a:lnTo>
                                  <a:pt x="31" y="96"/>
                                </a:lnTo>
                                <a:lnTo>
                                  <a:pt x="15" y="85"/>
                                </a:lnTo>
                                <a:lnTo>
                                  <a:pt x="4" y="70"/>
                                </a:lnTo>
                                <a:lnTo>
                                  <a:pt x="0" y="50"/>
                                </a:lnTo>
                                <a:lnTo>
                                  <a:pt x="4" y="31"/>
                                </a:lnTo>
                                <a:lnTo>
                                  <a:pt x="15" y="15"/>
                                </a:lnTo>
                                <a:lnTo>
                                  <a:pt x="31" y="4"/>
                                </a:lnTo>
                                <a:lnTo>
                                  <a:pt x="50" y="0"/>
                                </a:lnTo>
                                <a:lnTo>
                                  <a:pt x="70" y="4"/>
                                </a:lnTo>
                                <a:lnTo>
                                  <a:pt x="85" y="15"/>
                                </a:lnTo>
                                <a:lnTo>
                                  <a:pt x="96" y="31"/>
                                </a:lnTo>
                                <a:lnTo>
                                  <a:pt x="100" y="50"/>
                                </a:lnTo>
                                <a:close/>
                              </a:path>
                            </a:pathLst>
                          </a:custGeom>
                          <a:noFill/>
                          <a:ln w="95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 name="Freeform 218"/>
                        <wps:cNvSpPr>
                          <a:spLocks/>
                        </wps:cNvSpPr>
                        <wps:spPr bwMode="auto">
                          <a:xfrm>
                            <a:off x="7" y="7"/>
                            <a:ext cx="7200" cy="4350"/>
                          </a:xfrm>
                          <a:custGeom>
                            <a:avLst/>
                            <a:gdLst>
                              <a:gd name="T0" fmla="+- 0 8 8"/>
                              <a:gd name="T1" fmla="*/ T0 w 7200"/>
                              <a:gd name="T2" fmla="+- 0 208 8"/>
                              <a:gd name="T3" fmla="*/ 208 h 4350"/>
                              <a:gd name="T4" fmla="+- 0 23 8"/>
                              <a:gd name="T5" fmla="*/ T4 w 7200"/>
                              <a:gd name="T6" fmla="+- 0 130 8"/>
                              <a:gd name="T7" fmla="*/ 130 h 4350"/>
                              <a:gd name="T8" fmla="+- 0 66 8"/>
                              <a:gd name="T9" fmla="*/ T8 w 7200"/>
                              <a:gd name="T10" fmla="+- 0 66 8"/>
                              <a:gd name="T11" fmla="*/ 66 h 4350"/>
                              <a:gd name="T12" fmla="+- 0 130 8"/>
                              <a:gd name="T13" fmla="*/ T12 w 7200"/>
                              <a:gd name="T14" fmla="+- 0 23 8"/>
                              <a:gd name="T15" fmla="*/ 23 h 4350"/>
                              <a:gd name="T16" fmla="+- 0 208 8"/>
                              <a:gd name="T17" fmla="*/ T16 w 7200"/>
                              <a:gd name="T18" fmla="+- 0 8 8"/>
                              <a:gd name="T19" fmla="*/ 8 h 4350"/>
                              <a:gd name="T20" fmla="+- 0 7008 8"/>
                              <a:gd name="T21" fmla="*/ T20 w 7200"/>
                              <a:gd name="T22" fmla="+- 0 8 8"/>
                              <a:gd name="T23" fmla="*/ 8 h 4350"/>
                              <a:gd name="T24" fmla="+- 0 7085 8"/>
                              <a:gd name="T25" fmla="*/ T24 w 7200"/>
                              <a:gd name="T26" fmla="+- 0 23 8"/>
                              <a:gd name="T27" fmla="*/ 23 h 4350"/>
                              <a:gd name="T28" fmla="+- 0 7149 8"/>
                              <a:gd name="T29" fmla="*/ T28 w 7200"/>
                              <a:gd name="T30" fmla="+- 0 66 8"/>
                              <a:gd name="T31" fmla="*/ 66 h 4350"/>
                              <a:gd name="T32" fmla="+- 0 7192 8"/>
                              <a:gd name="T33" fmla="*/ T32 w 7200"/>
                              <a:gd name="T34" fmla="+- 0 130 8"/>
                              <a:gd name="T35" fmla="*/ 130 h 4350"/>
                              <a:gd name="T36" fmla="+- 0 7208 8"/>
                              <a:gd name="T37" fmla="*/ T36 w 7200"/>
                              <a:gd name="T38" fmla="+- 0 208 8"/>
                              <a:gd name="T39" fmla="*/ 208 h 4350"/>
                              <a:gd name="T40" fmla="+- 0 7208 8"/>
                              <a:gd name="T41" fmla="*/ T40 w 7200"/>
                              <a:gd name="T42" fmla="+- 0 4158 8"/>
                              <a:gd name="T43" fmla="*/ 4158 h 4350"/>
                              <a:gd name="T44" fmla="+- 0 7192 8"/>
                              <a:gd name="T45" fmla="*/ T44 w 7200"/>
                              <a:gd name="T46" fmla="+- 0 4235 8"/>
                              <a:gd name="T47" fmla="*/ 4235 h 4350"/>
                              <a:gd name="T48" fmla="+- 0 7149 8"/>
                              <a:gd name="T49" fmla="*/ T48 w 7200"/>
                              <a:gd name="T50" fmla="+- 0 4299 8"/>
                              <a:gd name="T51" fmla="*/ 4299 h 4350"/>
                              <a:gd name="T52" fmla="+- 0 7085 8"/>
                              <a:gd name="T53" fmla="*/ T52 w 7200"/>
                              <a:gd name="T54" fmla="+- 0 4342 8"/>
                              <a:gd name="T55" fmla="*/ 4342 h 4350"/>
                              <a:gd name="T56" fmla="+- 0 7008 8"/>
                              <a:gd name="T57" fmla="*/ T56 w 7200"/>
                              <a:gd name="T58" fmla="+- 0 4358 8"/>
                              <a:gd name="T59" fmla="*/ 4358 h 4350"/>
                              <a:gd name="T60" fmla="+- 0 208 8"/>
                              <a:gd name="T61" fmla="*/ T60 w 7200"/>
                              <a:gd name="T62" fmla="+- 0 4358 8"/>
                              <a:gd name="T63" fmla="*/ 4358 h 4350"/>
                              <a:gd name="T64" fmla="+- 0 130 8"/>
                              <a:gd name="T65" fmla="*/ T64 w 7200"/>
                              <a:gd name="T66" fmla="+- 0 4342 8"/>
                              <a:gd name="T67" fmla="*/ 4342 h 4350"/>
                              <a:gd name="T68" fmla="+- 0 66 8"/>
                              <a:gd name="T69" fmla="*/ T68 w 7200"/>
                              <a:gd name="T70" fmla="+- 0 4299 8"/>
                              <a:gd name="T71" fmla="*/ 4299 h 4350"/>
                              <a:gd name="T72" fmla="+- 0 23 8"/>
                              <a:gd name="T73" fmla="*/ T72 w 7200"/>
                              <a:gd name="T74" fmla="+- 0 4235 8"/>
                              <a:gd name="T75" fmla="*/ 4235 h 4350"/>
                              <a:gd name="T76" fmla="+- 0 8 8"/>
                              <a:gd name="T77" fmla="*/ T76 w 7200"/>
                              <a:gd name="T78" fmla="+- 0 4158 8"/>
                              <a:gd name="T79" fmla="*/ 4158 h 4350"/>
                              <a:gd name="T80" fmla="+- 0 8 8"/>
                              <a:gd name="T81" fmla="*/ T80 w 7200"/>
                              <a:gd name="T82" fmla="+- 0 208 8"/>
                              <a:gd name="T83" fmla="*/ 208 h 43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200" h="4350">
                                <a:moveTo>
                                  <a:pt x="0" y="200"/>
                                </a:moveTo>
                                <a:lnTo>
                                  <a:pt x="15" y="122"/>
                                </a:lnTo>
                                <a:lnTo>
                                  <a:pt x="58" y="58"/>
                                </a:lnTo>
                                <a:lnTo>
                                  <a:pt x="122" y="15"/>
                                </a:lnTo>
                                <a:lnTo>
                                  <a:pt x="200" y="0"/>
                                </a:lnTo>
                                <a:lnTo>
                                  <a:pt x="7000" y="0"/>
                                </a:lnTo>
                                <a:lnTo>
                                  <a:pt x="7077" y="15"/>
                                </a:lnTo>
                                <a:lnTo>
                                  <a:pt x="7141" y="58"/>
                                </a:lnTo>
                                <a:lnTo>
                                  <a:pt x="7184" y="122"/>
                                </a:lnTo>
                                <a:lnTo>
                                  <a:pt x="7200" y="200"/>
                                </a:lnTo>
                                <a:lnTo>
                                  <a:pt x="7200" y="4150"/>
                                </a:lnTo>
                                <a:lnTo>
                                  <a:pt x="7184" y="4227"/>
                                </a:lnTo>
                                <a:lnTo>
                                  <a:pt x="7141" y="4291"/>
                                </a:lnTo>
                                <a:lnTo>
                                  <a:pt x="7077" y="4334"/>
                                </a:lnTo>
                                <a:lnTo>
                                  <a:pt x="7000" y="4350"/>
                                </a:lnTo>
                                <a:lnTo>
                                  <a:pt x="200" y="4350"/>
                                </a:lnTo>
                                <a:lnTo>
                                  <a:pt x="122" y="4334"/>
                                </a:lnTo>
                                <a:lnTo>
                                  <a:pt x="58" y="4291"/>
                                </a:lnTo>
                                <a:lnTo>
                                  <a:pt x="15" y="4227"/>
                                </a:lnTo>
                                <a:lnTo>
                                  <a:pt x="0" y="4150"/>
                                </a:lnTo>
                                <a:lnTo>
                                  <a:pt x="0" y="200"/>
                                </a:lnTo>
                                <a:close/>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 name="Text Box 219"/>
                        <wps:cNvSpPr txBox="1">
                          <a:spLocks noChangeArrowheads="1"/>
                        </wps:cNvSpPr>
                        <wps:spPr bwMode="auto">
                          <a:xfrm>
                            <a:off x="2513" y="173"/>
                            <a:ext cx="2218" cy="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197D9" w14:textId="71ABE749" w:rsidR="007A6A53" w:rsidRDefault="007A6A53" w:rsidP="001D7C92">
                              <w:pPr>
                                <w:spacing w:line="354" w:lineRule="exact"/>
                                <w:rPr>
                                  <w:b/>
                                  <w:sz w:val="32"/>
                                </w:rPr>
                              </w:pPr>
                              <w:r>
                                <w:rPr>
                                  <w:b/>
                                  <w:color w:val="585858"/>
                                  <w:sz w:val="32"/>
                                </w:rPr>
                                <w:t>Pareto</w:t>
                              </w:r>
                              <w:r w:rsidR="002D31DC">
                                <w:rPr>
                                  <w:b/>
                                  <w:color w:val="585858"/>
                                  <w:sz w:val="32"/>
                                </w:rPr>
                                <w:t xml:space="preserve"> Diagram</w:t>
                              </w:r>
                            </w:p>
                          </w:txbxContent>
                        </wps:txbx>
                        <wps:bodyPr rot="0" vert="horz" wrap="square" lIns="0" tIns="0" rIns="0" bIns="0" anchor="t" anchorCtr="0" upright="1">
                          <a:noAutofit/>
                        </wps:bodyPr>
                      </wps:wsp>
                      <wps:wsp>
                        <wps:cNvPr id="225" name="Text Box 220"/>
                        <wps:cNvSpPr txBox="1">
                          <a:spLocks noChangeArrowheads="1"/>
                        </wps:cNvSpPr>
                        <wps:spPr bwMode="auto">
                          <a:xfrm>
                            <a:off x="138" y="672"/>
                            <a:ext cx="294" cy="2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6B553F" w14:textId="77777777" w:rsidR="007A6A53" w:rsidRDefault="007A6A53" w:rsidP="001D7C92">
                              <w:pPr>
                                <w:spacing w:line="199" w:lineRule="exact"/>
                                <w:ind w:right="22"/>
                                <w:jc w:val="right"/>
                                <w:rPr>
                                  <w:sz w:val="18"/>
                                </w:rPr>
                              </w:pPr>
                              <w:r>
                                <w:rPr>
                                  <w:color w:val="585858"/>
                                  <w:sz w:val="18"/>
                                </w:rPr>
                                <w:t>500</w:t>
                              </w:r>
                            </w:p>
                            <w:p w14:paraId="08B21D91" w14:textId="77777777" w:rsidR="007A6A53" w:rsidRDefault="007A6A53" w:rsidP="001D7C92">
                              <w:pPr>
                                <w:spacing w:before="43"/>
                                <w:ind w:right="22"/>
                                <w:jc w:val="right"/>
                                <w:rPr>
                                  <w:sz w:val="18"/>
                                </w:rPr>
                              </w:pPr>
                              <w:r>
                                <w:rPr>
                                  <w:color w:val="585858"/>
                                  <w:sz w:val="18"/>
                                </w:rPr>
                                <w:t>450</w:t>
                              </w:r>
                            </w:p>
                            <w:p w14:paraId="342508B0" w14:textId="77777777" w:rsidR="007A6A53" w:rsidRDefault="007A6A53" w:rsidP="001D7C92">
                              <w:pPr>
                                <w:spacing w:before="43"/>
                                <w:ind w:right="22"/>
                                <w:jc w:val="right"/>
                                <w:rPr>
                                  <w:sz w:val="18"/>
                                </w:rPr>
                              </w:pPr>
                              <w:r>
                                <w:rPr>
                                  <w:color w:val="585858"/>
                                  <w:sz w:val="18"/>
                                </w:rPr>
                                <w:t>400</w:t>
                              </w:r>
                            </w:p>
                            <w:p w14:paraId="0BCB0695" w14:textId="77777777" w:rsidR="007A6A53" w:rsidRDefault="007A6A53" w:rsidP="001D7C92">
                              <w:pPr>
                                <w:spacing w:before="44"/>
                                <w:ind w:right="22"/>
                                <w:jc w:val="right"/>
                                <w:rPr>
                                  <w:sz w:val="18"/>
                                </w:rPr>
                              </w:pPr>
                              <w:r>
                                <w:rPr>
                                  <w:color w:val="585858"/>
                                  <w:sz w:val="18"/>
                                </w:rPr>
                                <w:t>350</w:t>
                              </w:r>
                            </w:p>
                            <w:p w14:paraId="06C82FEA" w14:textId="77777777" w:rsidR="007A6A53" w:rsidRDefault="007A6A53" w:rsidP="001D7C92">
                              <w:pPr>
                                <w:spacing w:before="43"/>
                                <w:ind w:right="22"/>
                                <w:jc w:val="right"/>
                                <w:rPr>
                                  <w:sz w:val="18"/>
                                </w:rPr>
                              </w:pPr>
                              <w:r>
                                <w:rPr>
                                  <w:color w:val="585858"/>
                                  <w:sz w:val="18"/>
                                </w:rPr>
                                <w:t>300</w:t>
                              </w:r>
                            </w:p>
                            <w:p w14:paraId="48E2D6CF" w14:textId="77777777" w:rsidR="007A6A53" w:rsidRDefault="007A6A53" w:rsidP="001D7C92">
                              <w:pPr>
                                <w:spacing w:before="43"/>
                                <w:ind w:right="21"/>
                                <w:jc w:val="right"/>
                                <w:rPr>
                                  <w:sz w:val="18"/>
                                </w:rPr>
                              </w:pPr>
                              <w:r>
                                <w:rPr>
                                  <w:color w:val="585858"/>
                                  <w:sz w:val="18"/>
                                </w:rPr>
                                <w:t>250</w:t>
                              </w:r>
                            </w:p>
                            <w:p w14:paraId="4157A2E2" w14:textId="77777777" w:rsidR="007A6A53" w:rsidRDefault="007A6A53" w:rsidP="001D7C92">
                              <w:pPr>
                                <w:spacing w:before="43"/>
                                <w:ind w:right="22"/>
                                <w:jc w:val="right"/>
                                <w:rPr>
                                  <w:sz w:val="18"/>
                                </w:rPr>
                              </w:pPr>
                              <w:r>
                                <w:rPr>
                                  <w:color w:val="585858"/>
                                  <w:sz w:val="18"/>
                                </w:rPr>
                                <w:t>200</w:t>
                              </w:r>
                            </w:p>
                            <w:p w14:paraId="5A109037" w14:textId="77777777" w:rsidR="007A6A53" w:rsidRDefault="007A6A53" w:rsidP="001D7C92">
                              <w:pPr>
                                <w:spacing w:before="43"/>
                                <w:ind w:right="22"/>
                                <w:jc w:val="right"/>
                                <w:rPr>
                                  <w:sz w:val="18"/>
                                </w:rPr>
                              </w:pPr>
                              <w:r>
                                <w:rPr>
                                  <w:color w:val="585858"/>
                                  <w:sz w:val="18"/>
                                </w:rPr>
                                <w:t>150</w:t>
                              </w:r>
                            </w:p>
                            <w:p w14:paraId="48797F32" w14:textId="77777777" w:rsidR="007A6A53" w:rsidRDefault="007A6A53" w:rsidP="001D7C92">
                              <w:pPr>
                                <w:spacing w:before="44"/>
                                <w:ind w:right="22"/>
                                <w:jc w:val="right"/>
                                <w:rPr>
                                  <w:sz w:val="18"/>
                                </w:rPr>
                              </w:pPr>
                              <w:r>
                                <w:rPr>
                                  <w:color w:val="585858"/>
                                  <w:sz w:val="18"/>
                                </w:rPr>
                                <w:t>100</w:t>
                              </w:r>
                            </w:p>
                            <w:p w14:paraId="78118C9C" w14:textId="77777777" w:rsidR="007A6A53" w:rsidRDefault="007A6A53" w:rsidP="001D7C92">
                              <w:pPr>
                                <w:spacing w:before="43"/>
                                <w:ind w:right="18"/>
                                <w:jc w:val="right"/>
                                <w:rPr>
                                  <w:sz w:val="18"/>
                                </w:rPr>
                              </w:pPr>
                              <w:r>
                                <w:rPr>
                                  <w:color w:val="585858"/>
                                  <w:sz w:val="18"/>
                                </w:rPr>
                                <w:t>50</w:t>
                              </w:r>
                            </w:p>
                            <w:p w14:paraId="544C28A5" w14:textId="77777777" w:rsidR="007A6A53" w:rsidRDefault="007A6A53" w:rsidP="001D7C92">
                              <w:pPr>
                                <w:spacing w:before="43"/>
                                <w:ind w:right="22"/>
                                <w:jc w:val="right"/>
                                <w:rPr>
                                  <w:sz w:val="18"/>
                                </w:rPr>
                              </w:pPr>
                              <w:r>
                                <w:rPr>
                                  <w:color w:val="585858"/>
                                  <w:sz w:val="18"/>
                                </w:rPr>
                                <w:t>0</w:t>
                              </w:r>
                            </w:p>
                          </w:txbxContent>
                        </wps:txbx>
                        <wps:bodyPr rot="0" vert="horz" wrap="square" lIns="0" tIns="0" rIns="0" bIns="0" anchor="t" anchorCtr="0" upright="1">
                          <a:noAutofit/>
                        </wps:bodyPr>
                      </wps:wsp>
                      <wps:wsp>
                        <wps:cNvPr id="226" name="Text Box 221"/>
                        <wps:cNvSpPr txBox="1">
                          <a:spLocks noChangeArrowheads="1"/>
                        </wps:cNvSpPr>
                        <wps:spPr bwMode="auto">
                          <a:xfrm>
                            <a:off x="6660" y="672"/>
                            <a:ext cx="442" cy="2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0120B" w14:textId="77777777" w:rsidR="007A6A53" w:rsidRDefault="007A6A53" w:rsidP="001D7C92">
                              <w:pPr>
                                <w:spacing w:line="199" w:lineRule="exact"/>
                                <w:rPr>
                                  <w:sz w:val="18"/>
                                </w:rPr>
                              </w:pPr>
                              <w:r>
                                <w:rPr>
                                  <w:color w:val="585858"/>
                                  <w:sz w:val="18"/>
                                </w:rPr>
                                <w:t>120%</w:t>
                              </w:r>
                            </w:p>
                            <w:p w14:paraId="4B80EA24" w14:textId="77777777" w:rsidR="007A6A53" w:rsidRDefault="007A6A53" w:rsidP="001D7C92">
                              <w:pPr>
                                <w:spacing w:before="2"/>
                                <w:rPr>
                                  <w:sz w:val="18"/>
                                </w:rPr>
                              </w:pPr>
                            </w:p>
                            <w:p w14:paraId="2BA33F1F" w14:textId="77777777" w:rsidR="007A6A53" w:rsidRDefault="007A6A53" w:rsidP="001D7C92">
                              <w:pPr>
                                <w:spacing w:before="1"/>
                                <w:rPr>
                                  <w:sz w:val="18"/>
                                </w:rPr>
                              </w:pPr>
                              <w:r>
                                <w:rPr>
                                  <w:color w:val="585858"/>
                                  <w:sz w:val="18"/>
                                </w:rPr>
                                <w:t>100%</w:t>
                              </w:r>
                            </w:p>
                            <w:p w14:paraId="30B94C26" w14:textId="77777777" w:rsidR="007A6A53" w:rsidRDefault="007A6A53" w:rsidP="001D7C92">
                              <w:pPr>
                                <w:spacing w:before="2"/>
                                <w:rPr>
                                  <w:sz w:val="18"/>
                                </w:rPr>
                              </w:pPr>
                            </w:p>
                            <w:p w14:paraId="4FAB1702" w14:textId="77777777" w:rsidR="007A6A53" w:rsidRDefault="007A6A53" w:rsidP="001D7C92">
                              <w:pPr>
                                <w:spacing w:before="1"/>
                                <w:rPr>
                                  <w:sz w:val="18"/>
                                </w:rPr>
                              </w:pPr>
                              <w:r>
                                <w:rPr>
                                  <w:color w:val="585858"/>
                                  <w:sz w:val="18"/>
                                </w:rPr>
                                <w:t>80%</w:t>
                              </w:r>
                            </w:p>
                            <w:p w14:paraId="719E9352" w14:textId="77777777" w:rsidR="007A6A53" w:rsidRDefault="007A6A53" w:rsidP="001D7C92">
                              <w:pPr>
                                <w:spacing w:before="3"/>
                                <w:rPr>
                                  <w:sz w:val="18"/>
                                </w:rPr>
                              </w:pPr>
                            </w:p>
                            <w:p w14:paraId="6B86AAB2" w14:textId="77777777" w:rsidR="007A6A53" w:rsidRDefault="007A6A53" w:rsidP="001D7C92">
                              <w:pPr>
                                <w:rPr>
                                  <w:sz w:val="18"/>
                                </w:rPr>
                              </w:pPr>
                              <w:r>
                                <w:rPr>
                                  <w:color w:val="585858"/>
                                  <w:sz w:val="18"/>
                                </w:rPr>
                                <w:t>60%</w:t>
                              </w:r>
                            </w:p>
                            <w:p w14:paraId="284F5CE3" w14:textId="77777777" w:rsidR="007A6A53" w:rsidRDefault="007A6A53" w:rsidP="001D7C92">
                              <w:pPr>
                                <w:spacing w:before="3"/>
                                <w:rPr>
                                  <w:sz w:val="18"/>
                                </w:rPr>
                              </w:pPr>
                            </w:p>
                            <w:p w14:paraId="07AB2B70" w14:textId="77777777" w:rsidR="007A6A53" w:rsidRDefault="007A6A53" w:rsidP="001D7C92">
                              <w:pPr>
                                <w:rPr>
                                  <w:sz w:val="18"/>
                                </w:rPr>
                              </w:pPr>
                              <w:r>
                                <w:rPr>
                                  <w:color w:val="585858"/>
                                  <w:sz w:val="18"/>
                                </w:rPr>
                                <w:t>40%</w:t>
                              </w:r>
                            </w:p>
                            <w:p w14:paraId="4CAE194A" w14:textId="77777777" w:rsidR="007A6A53" w:rsidRDefault="007A6A53" w:rsidP="001D7C92">
                              <w:pPr>
                                <w:spacing w:before="3"/>
                                <w:rPr>
                                  <w:sz w:val="18"/>
                                </w:rPr>
                              </w:pPr>
                            </w:p>
                            <w:p w14:paraId="4E0D0F2A" w14:textId="77777777" w:rsidR="007A6A53" w:rsidRDefault="007A6A53" w:rsidP="001D7C92">
                              <w:pPr>
                                <w:rPr>
                                  <w:sz w:val="18"/>
                                </w:rPr>
                              </w:pPr>
                              <w:r>
                                <w:rPr>
                                  <w:color w:val="585858"/>
                                  <w:sz w:val="18"/>
                                </w:rPr>
                                <w:t>20%</w:t>
                              </w:r>
                            </w:p>
                            <w:p w14:paraId="660B8B95" w14:textId="77777777" w:rsidR="007A6A53" w:rsidRDefault="007A6A53" w:rsidP="001D7C92">
                              <w:pPr>
                                <w:spacing w:before="3"/>
                                <w:rPr>
                                  <w:sz w:val="18"/>
                                </w:rPr>
                              </w:pPr>
                            </w:p>
                            <w:p w14:paraId="63F6BE59" w14:textId="77777777" w:rsidR="007A6A53" w:rsidRDefault="007A6A53" w:rsidP="001D7C92">
                              <w:pPr>
                                <w:rPr>
                                  <w:sz w:val="18"/>
                                </w:rPr>
                              </w:pPr>
                              <w:r>
                                <w:rPr>
                                  <w:color w:val="585858"/>
                                  <w:sz w:val="18"/>
                                </w:rPr>
                                <w:t>0%</w:t>
                              </w:r>
                            </w:p>
                          </w:txbxContent>
                        </wps:txbx>
                        <wps:bodyPr rot="0" vert="horz" wrap="square" lIns="0" tIns="0" rIns="0" bIns="0" anchor="t" anchorCtr="0" upright="1">
                          <a:noAutofit/>
                        </wps:bodyPr>
                      </wps:wsp>
                      <wps:wsp>
                        <wps:cNvPr id="227" name="Text Box 222"/>
                        <wps:cNvSpPr txBox="1">
                          <a:spLocks noChangeArrowheads="1"/>
                        </wps:cNvSpPr>
                        <wps:spPr bwMode="auto">
                          <a:xfrm>
                            <a:off x="649" y="3385"/>
                            <a:ext cx="2115" cy="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159C4" w14:textId="0058A576" w:rsidR="007A6A53" w:rsidRDefault="007A6A53" w:rsidP="001D7C92">
                              <w:pPr>
                                <w:tabs>
                                  <w:tab w:val="left" w:pos="1296"/>
                                </w:tabs>
                                <w:spacing w:line="200" w:lineRule="exact"/>
                                <w:rPr>
                                  <w:sz w:val="18"/>
                                </w:rPr>
                              </w:pPr>
                              <w:r>
                                <w:rPr>
                                  <w:color w:val="585858"/>
                                  <w:sz w:val="18"/>
                                </w:rPr>
                                <w:t>Cover</w:t>
                              </w:r>
                              <w:r>
                                <w:rPr>
                                  <w:color w:val="585858"/>
                                  <w:spacing w:val="-3"/>
                                  <w:sz w:val="18"/>
                                </w:rPr>
                                <w:t xml:space="preserve"> </w:t>
                              </w:r>
                              <w:r>
                                <w:rPr>
                                  <w:color w:val="585858"/>
                                  <w:sz w:val="18"/>
                                </w:rPr>
                                <w:t>Battery</w:t>
                              </w:r>
                              <w:r>
                                <w:rPr>
                                  <w:color w:val="585858"/>
                                  <w:sz w:val="18"/>
                                </w:rPr>
                                <w:tab/>
                              </w:r>
                              <w:r w:rsidR="002D31DC">
                                <w:rPr>
                                  <w:color w:val="585858"/>
                                  <w:sz w:val="18"/>
                                </w:rPr>
                                <w:t>Electrical</w:t>
                              </w:r>
                            </w:p>
                            <w:p w14:paraId="450D6A3A" w14:textId="77777777" w:rsidR="007A6A53" w:rsidRDefault="007A6A53" w:rsidP="001D7C92">
                              <w:pPr>
                                <w:tabs>
                                  <w:tab w:val="left" w:pos="1456"/>
                                </w:tabs>
                                <w:ind w:left="267"/>
                                <w:rPr>
                                  <w:sz w:val="18"/>
                                </w:rPr>
                              </w:pPr>
                              <w:r>
                                <w:rPr>
                                  <w:color w:val="585858"/>
                                  <w:sz w:val="18"/>
                                </w:rPr>
                                <w:t>Defect</w:t>
                              </w:r>
                              <w:r>
                                <w:rPr>
                                  <w:color w:val="585858"/>
                                  <w:sz w:val="18"/>
                                </w:rPr>
                                <w:tab/>
                                <w:t>Defect</w:t>
                              </w:r>
                            </w:p>
                          </w:txbxContent>
                        </wps:txbx>
                        <wps:bodyPr rot="0" vert="horz" wrap="square" lIns="0" tIns="0" rIns="0" bIns="0" anchor="t" anchorCtr="0" upright="1">
                          <a:noAutofit/>
                        </wps:bodyPr>
                      </wps:wsp>
                      <wps:wsp>
                        <wps:cNvPr id="228" name="Text Box 223"/>
                        <wps:cNvSpPr txBox="1">
                          <a:spLocks noChangeArrowheads="1"/>
                        </wps:cNvSpPr>
                        <wps:spPr bwMode="auto">
                          <a:xfrm>
                            <a:off x="3097" y="3385"/>
                            <a:ext cx="2141" cy="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B10B7D" w14:textId="77777777" w:rsidR="007A6A53" w:rsidRDefault="007A6A53" w:rsidP="001D7C92">
                              <w:pPr>
                                <w:tabs>
                                  <w:tab w:val="left" w:pos="1134"/>
                                </w:tabs>
                                <w:spacing w:line="200" w:lineRule="exact"/>
                                <w:rPr>
                                  <w:sz w:val="18"/>
                                </w:rPr>
                              </w:pPr>
                              <w:r>
                                <w:rPr>
                                  <w:color w:val="585858"/>
                                  <w:sz w:val="18"/>
                                </w:rPr>
                                <w:t>Cover</w:t>
                              </w:r>
                              <w:r>
                                <w:rPr>
                                  <w:color w:val="585858"/>
                                  <w:spacing w:val="-3"/>
                                  <w:sz w:val="18"/>
                                </w:rPr>
                                <w:t xml:space="preserve"> </w:t>
                              </w:r>
                              <w:r>
                                <w:rPr>
                                  <w:color w:val="585858"/>
                                  <w:sz w:val="18"/>
                                </w:rPr>
                                <w:t>Body</w:t>
                              </w:r>
                              <w:r>
                                <w:rPr>
                                  <w:color w:val="585858"/>
                                  <w:sz w:val="18"/>
                                </w:rPr>
                                <w:tab/>
                                <w:t>Frame Defect</w:t>
                              </w:r>
                            </w:p>
                            <w:p w14:paraId="59127AC6" w14:textId="77777777" w:rsidR="007A6A53" w:rsidRDefault="007A6A53" w:rsidP="001D7C92">
                              <w:pPr>
                                <w:ind w:left="197"/>
                                <w:rPr>
                                  <w:sz w:val="18"/>
                                </w:rPr>
                              </w:pPr>
                              <w:r>
                                <w:rPr>
                                  <w:color w:val="585858"/>
                                  <w:sz w:val="18"/>
                                </w:rPr>
                                <w:t>Defect</w:t>
                              </w:r>
                            </w:p>
                          </w:txbxContent>
                        </wps:txbx>
                        <wps:bodyPr rot="0" vert="horz" wrap="square" lIns="0" tIns="0" rIns="0" bIns="0" anchor="t" anchorCtr="0" upright="1">
                          <a:noAutofit/>
                        </wps:bodyPr>
                      </wps:wsp>
                      <wps:wsp>
                        <wps:cNvPr id="229" name="Text Box 224"/>
                        <wps:cNvSpPr txBox="1">
                          <a:spLocks noChangeArrowheads="1"/>
                        </wps:cNvSpPr>
                        <wps:spPr bwMode="auto">
                          <a:xfrm>
                            <a:off x="5415" y="3385"/>
                            <a:ext cx="1015"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CD8E5" w14:textId="36AF7063" w:rsidR="007A6A53" w:rsidRDefault="002D31DC" w:rsidP="001D7C92">
                              <w:pPr>
                                <w:spacing w:line="200" w:lineRule="exact"/>
                                <w:rPr>
                                  <w:sz w:val="18"/>
                                </w:rPr>
                              </w:pPr>
                              <w:r>
                                <w:rPr>
                                  <w:color w:val="585858"/>
                                  <w:sz w:val="18"/>
                                </w:rPr>
                                <w:t xml:space="preserve">Chain </w:t>
                              </w:r>
                              <w:r w:rsidR="007A6A53">
                                <w:rPr>
                                  <w:color w:val="585858"/>
                                  <w:sz w:val="18"/>
                                </w:rPr>
                                <w:t>Defect</w:t>
                              </w:r>
                            </w:p>
                          </w:txbxContent>
                        </wps:txbx>
                        <wps:bodyPr rot="0" vert="horz" wrap="square" lIns="0" tIns="0" rIns="0" bIns="0" anchor="t" anchorCtr="0" upright="1">
                          <a:noAutofit/>
                        </wps:bodyPr>
                      </wps:wsp>
                      <wps:wsp>
                        <wps:cNvPr id="230" name="Text Box 225"/>
                        <wps:cNvSpPr txBox="1">
                          <a:spLocks noChangeArrowheads="1"/>
                        </wps:cNvSpPr>
                        <wps:spPr bwMode="auto">
                          <a:xfrm>
                            <a:off x="2475" y="3976"/>
                            <a:ext cx="1539" cy="2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9904C" w14:textId="030574E6" w:rsidR="007A6A53" w:rsidRDefault="002D31DC" w:rsidP="001D7C92">
                              <w:pPr>
                                <w:spacing w:line="199" w:lineRule="exact"/>
                                <w:rPr>
                                  <w:sz w:val="18"/>
                                </w:rPr>
                              </w:pPr>
                              <w:r>
                                <w:rPr>
                                  <w:color w:val="585858"/>
                                  <w:sz w:val="18"/>
                                </w:rPr>
                                <w:t xml:space="preserve">Number of </w:t>
                              </w:r>
                              <w:r w:rsidR="007A6A53">
                                <w:rPr>
                                  <w:color w:val="585858"/>
                                  <w:sz w:val="18"/>
                                </w:rPr>
                                <w:t>Defect</w:t>
                              </w:r>
                            </w:p>
                          </w:txbxContent>
                        </wps:txbx>
                        <wps:bodyPr rot="0" vert="horz" wrap="square" lIns="0" tIns="0" rIns="0" bIns="0" anchor="t" anchorCtr="0" upright="1">
                          <a:noAutofit/>
                        </wps:bodyPr>
                      </wps:wsp>
                      <wps:wsp>
                        <wps:cNvPr id="231" name="Text Box 226"/>
                        <wps:cNvSpPr txBox="1">
                          <a:spLocks noChangeArrowheads="1"/>
                        </wps:cNvSpPr>
                        <wps:spPr bwMode="auto">
                          <a:xfrm>
                            <a:off x="4203" y="3976"/>
                            <a:ext cx="105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C19BE8" w14:textId="77777777" w:rsidR="007A6A53" w:rsidRDefault="007A6A53" w:rsidP="001D7C92">
                              <w:pPr>
                                <w:spacing w:line="199" w:lineRule="exact"/>
                                <w:rPr>
                                  <w:sz w:val="18"/>
                                </w:rPr>
                              </w:pPr>
                              <w:r>
                                <w:rPr>
                                  <w:color w:val="585858"/>
                                  <w:sz w:val="18"/>
                                </w:rPr>
                                <w:t>Cumulative</w:t>
                              </w:r>
                              <w:r>
                                <w:rPr>
                                  <w:color w:val="585858"/>
                                  <w:spacing w:val="-3"/>
                                  <w:sz w:val="18"/>
                                </w:rPr>
                                <w:t xml:space="preserve"> </w:t>
                              </w:r>
                              <w:r>
                                <w:rPr>
                                  <w:color w:val="585858"/>
                                  <w:sz w:val="18"/>
                                </w:rPr>
                                <w:t>%</w:t>
                              </w:r>
                            </w:p>
                          </w:txbxContent>
                        </wps:txbx>
                        <wps:bodyPr rot="0" vert="horz" wrap="square" lIns="0" tIns="0" rIns="0" bIns="0" anchor="t" anchorCtr="0" upright="1">
                          <a:noAutofit/>
                        </wps:bodyPr>
                      </wps:wsp>
                    </wpg:wgp>
                  </a:graphicData>
                </a:graphic>
              </wp:inline>
            </w:drawing>
          </mc:Choice>
          <mc:Fallback>
            <w:pict>
              <v:group w14:anchorId="30D0BD6C" id="Group 193" o:spid="_x0000_s1172" style="width:5in;height:217.5pt;mso-position-horizontal-relative:char;mso-position-vertical-relative:line" coordorigin="7,7" coordsize="7200,4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">
                <v:shape id="AutoShape 189" o:spid="_x0000_s1173" style="position:absolute;left:560;top:1026;width:5944;height:2000;visibility:visible;mso-wrap-style:square;v-text-anchor:top" coordsize="5944,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" path="m,2000r5943,m,1752r5943,m,1500r5943,m,1252r5943,m,1000r5943,m,752r5943,m,500r5943,m,248r5943,m,l5943,e" filled="f" strokecolor="#d9d9d9">
                  <v:path arrowok="t" o:connecttype="custom" o:connectlocs="0,3026;5943,3026;0,2778;5943,2778;0,2526;5943,2526;0,2278;5943,2278;0,2026;5943,2026;0,1778;5943,1778;0,1526;5943,1526;0,1274;5943,1274;0,1026;5943,1026" o:connectangles="0,0,0,0,0,0,0,0,0,0,0,0,0,0,0,0,0,0"/>
                </v:shape>
                <v:shape id="Picture 190" o:spid="_x0000_s1174" type="#_x0000_t75" style="position:absolute;left:822;top:930;width:665;height:2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">
                  <v:imagedata r:id="rId47" o:title=""/>
                </v:shape>
                <v:shape id="Picture 191" o:spid="_x0000_s1175" type="#_x0000_t75" style="position:absolute;left:2010;top:1150;width:665;height:2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">
                  <v:imagedata r:id="rId48" o:title=""/>
                </v:shape>
                <v:shape id="Picture 192" o:spid="_x0000_s1176" type="#_x0000_t75" style="position:absolute;left:3198;top:1726;width:665;height: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">
                  <v:imagedata r:id="rId49" o:title=""/>
                </v:shape>
                <v:shape id="Picture 193" o:spid="_x0000_s1177" type="#_x0000_t75" style="position:absolute;left:4386;top:2154;width:665;height:1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">
                  <v:imagedata r:id="rId50" o:title=""/>
                </v:shape>
                <v:shape id="Picture 194" o:spid="_x0000_s1178" type="#_x0000_t75" style="position:absolute;left:5578;top:2426;width:661;height: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">
                  <v:imagedata r:id="rId51" o:title=""/>
                </v:shape>
                <v:shape id="Picture 195" o:spid="_x0000_s1179" type="#_x0000_t75" style="position:absolute;left:917;top:995;width:476;height: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">
                  <v:imagedata r:id="rId52" o:title=""/>
                </v:shape>
                <v:shape id="Picture 196" o:spid="_x0000_s1180" type="#_x0000_t75" style="position:absolute;left:2106;top:1215;width:476;height:2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">
                  <v:imagedata r:id="rId53" o:title=""/>
                </v:shape>
                <v:shape id="Picture 197" o:spid="_x0000_s1181" type="#_x0000_t75" style="position:absolute;left:3294;top:1791;width:476;height:1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">
                  <v:imagedata r:id="rId54" o:title=""/>
                </v:shape>
                <v:shape id="Picture 198" o:spid="_x0000_s1182" type="#_x0000_t75" style="position:absolute;left:4483;top:2221;width:476;height: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">
                  <v:imagedata r:id="rId55" o:title=""/>
                </v:shape>
                <v:shape id="Picture 199" o:spid="_x0000_s1183" type="#_x0000_t75" style="position:absolute;left:5672;top:2491;width:476;height: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">
                  <v:imagedata r:id="rId56" o:title=""/>
                </v:shape>
                <v:line id="Line 200" o:spid="_x0000_s1184" style="position:absolute;visibility:visible;mso-wrap-style:square" from="561,3277" to="6504,3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" strokecolor="#d9d9d9" strokeweight="1pt"/>
                <v:shape id="Picture 201" o:spid="_x0000_s1185" type="#_x0000_t75" style="position:absolute;left:1030;top:1098;width:5001;height:1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">
                  <v:imagedata r:id="rId57" o:title=""/>
                </v:shape>
                <v:shape id="Picture 202" o:spid="_x0000_s1186" type="#_x0000_t75" style="position:absolute;left:994;top:2526;width:317;height: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">
                  <v:imagedata r:id="rId58" o:title=""/>
                </v:shape>
                <v:shape id="Picture 203" o:spid="_x0000_s1187" type="#_x0000_t75" style="position:absolute;left:2182;top:1966;width:317;height: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">
                  <v:imagedata r:id="rId58" o:title=""/>
                </v:shape>
                <v:shape id="Picture 204" o:spid="_x0000_s1188" type="#_x0000_t75" style="position:absolute;left:3374;top:1562;width:317;height: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">
                  <v:imagedata r:id="rId58" o:title=""/>
                </v:shape>
                <v:shape id="Picture 205" o:spid="_x0000_s1189" type="#_x0000_t75" style="position:absolute;left:4562;top:1274;width:317;height: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">
                  <v:imagedata r:id="rId58" o:title=""/>
                </v:shape>
                <v:shape id="Picture 206" o:spid="_x0000_s1190" type="#_x0000_t75" style="position:absolute;left:5750;top:1062;width:317;height: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">
                  <v:imagedata r:id="rId58" o:title=""/>
                </v:shape>
                <v:shape id="Freeform 207" o:spid="_x0000_s1191" style="position:absolute;left:1155;top:1192;width:4755;height:1465;visibility:visible;mso-wrap-style:square;v-text-anchor:top" coordsize="4755,1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" path="m,1464l1187,905,2379,501,3567,213,4755,e" filled="f" strokecolor="#ec7c30" strokeweight="2.75pt">
                  <v:path arrowok="t" o:connecttype="custom" o:connectlocs="0,2657;1187,2098;2379,1694;3567,1406;4755,1193" o:connectangles="0,0,0,0,0"/>
                </v:shape>
                <v:shape id="Picture 208" o:spid="_x0000_s1192" type="#_x0000_t75" style="position:absolute;left:1082;top:2586;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">
                  <v:imagedata r:id="rId59" o:title=""/>
                </v:shape>
                <v:shape id="Picture 209" o:spid="_x0000_s1193" type="#_x0000_t75" style="position:absolute;left:2270;top:2026;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">
                  <v:imagedata r:id="rId59" o:title=""/>
                </v:shape>
                <v:shape id="Picture 210" o:spid="_x0000_s1194" type="#_x0000_t75" style="position:absolute;left:3462;top:1622;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">
                  <v:imagedata r:id="rId59" o:title=""/>
                </v:shape>
                <v:shape id="Picture 211" o:spid="_x0000_s1195" type="#_x0000_t75" style="position:absolute;left:4650;top:1334;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">
                  <v:imagedata r:id="rId59" o:title=""/>
                </v:shape>
                <v:shape id="Picture 212" o:spid="_x0000_s1196" type="#_x0000_t75" style="position:absolute;left:5838;top:1122;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">
                  <v:imagedata r:id="rId59" o:title=""/>
                </v:shape>
                <v:line id="Line 213" o:spid="_x0000_s1197" style="position:absolute;visibility:visible;mso-wrap-style:square" from="561,776" to="6504,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" strokecolor="#d9d9d9"/>
                <v:shape id="Picture 214" o:spid="_x0000_s1198" type="#_x0000_t75" style="position:absolute;left:2049;top:4034;width:384;height: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">
                  <v:imagedata r:id="rId60" o:title=""/>
                </v:shape>
                <v:line id="Line 215" o:spid="_x0000_s1199" style="position:absolute;visibility:visible;mso-wrap-style:square" from="3777,4079" to="4161,4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" strokecolor="#ec7c30" strokeweight="2.75pt"/>
                <v:shape id="Picture 216" o:spid="_x0000_s1200" type="#_x0000_t75" style="position:absolute;left:3914;top:4026;width:10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">
                  <v:imagedata r:id="rId61" o:title=""/>
                </v:shape>
                <v:shape id="Freeform 217" o:spid="_x0000_s1201" style="position:absolute;left:3914;top:4026;width:100;height:100;visibility:visible;mso-wrap-style:square;v-text-anchor:top" coordsize="100,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" path="m100,50l96,70,85,85,70,96r-20,4l31,96,15,85,4,70,,50,4,31,15,15,31,4,50,,70,4,85,15,96,31r4,19xe" filled="f" strokecolor="#ec7c30">
                  <v:path arrowok="t" o:connecttype="custom" o:connectlocs="100,4076;96,4096;85,4111;70,4122;50,4126;31,4122;15,4111;4,4096;0,4076;4,4057;15,4041;31,4030;50,4026;70,4030;85,4041;96,4057;100,4076" o:connectangles="0,0,0,0,0,0,0,0,0,0,0,0,0,0,0,0,0"/>
                </v:shape>
                <v:shape id="Freeform 218" o:spid="_x0000_s1202" style="position:absolute;left:7;top:7;width:7200;height:4350;visibility:visible;mso-wrap-style:square;v-text-anchor:top" coordsize="7200,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" path="m,200l15,122,58,58,122,15,200,,7000,r77,15l7141,58r43,64l7200,200r,3950l7184,4227r-43,64l7077,4334r-77,16l200,4350r-78,-16l58,4291,15,4227,,4150,,200xe" filled="f" strokecolor="#d9d9d9">
                  <v:path arrowok="t" o:connecttype="custom" o:connectlocs="0,208;15,130;58,66;122,23;200,8;7000,8;7077,23;7141,66;7184,130;7200,208;7200,4158;7184,4235;7141,4299;7077,4342;7000,4358;200,4358;122,4342;58,4299;15,4235;0,4158;0,208" o:connectangles="0,0,0,0,0,0,0,0,0,0,0,0,0,0,0,0,0,0,0,0,0"/>
                </v:shape>
                <v:shape id="Text Box 219" o:spid="_x0000_s1203" type="#_x0000_t202" style="position:absolute;left:2513;top:173;width:221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" filled="f" stroked="f">
                  <v:textbox inset="0,0,0,0">
                    <w:txbxContent>
                      <w:p w14:paraId="5D4197D9" w14:textId="71ABE749" w:rsidR="007A6A53" w:rsidRDefault="007A6A53" w:rsidP="001D7C92">
                        <w:pPr>
                          <w:spacing w:line="354" w:lineRule="exact"/>
                          <w:rPr>
                            <w:b/>
                            <w:sz w:val="32"/>
                          </w:rPr>
                        </w:pPr>
                        <w:r>
                          <w:rPr>
                            <w:b/>
                            <w:color w:val="585858"/>
                            <w:sz w:val="32"/>
                          </w:rPr>
                          <w:t>Pareto</w:t>
                        </w:r>
                        <w:r w:rsidR="002D31DC">
                          <w:rPr>
                            <w:b/>
                            <w:color w:val="585858"/>
                            <w:sz w:val="32"/>
                          </w:rPr>
                          <w:t xml:space="preserve"> Diagram</w:t>
                        </w:r>
                      </w:p>
                    </w:txbxContent>
                  </v:textbox>
                </v:shape>
                <v:shape id="Text Box 220" o:spid="_x0000_s1204" type="#_x0000_t202" style="position:absolute;left:138;top:672;width:294;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" filled="f" stroked="f">
                  <v:textbox inset="0,0,0,0">
                    <w:txbxContent>
                      <w:p w14:paraId="386B553F" w14:textId="77777777" w:rsidR="007A6A53" w:rsidRDefault="007A6A53" w:rsidP="001D7C92">
                        <w:pPr>
                          <w:spacing w:line="199" w:lineRule="exact"/>
                          <w:ind w:right="22"/>
                          <w:jc w:val="right"/>
                          <w:rPr>
                            <w:sz w:val="18"/>
                          </w:rPr>
                        </w:pPr>
                        <w:r>
                          <w:rPr>
                            <w:color w:val="585858"/>
                            <w:sz w:val="18"/>
                          </w:rPr>
                          <w:t>500</w:t>
                        </w:r>
                      </w:p>
                      <w:p w14:paraId="08B21D91" w14:textId="77777777" w:rsidR="007A6A53" w:rsidRDefault="007A6A53" w:rsidP="001D7C92">
                        <w:pPr>
                          <w:spacing w:before="43"/>
                          <w:ind w:right="22"/>
                          <w:jc w:val="right"/>
                          <w:rPr>
                            <w:sz w:val="18"/>
                          </w:rPr>
                        </w:pPr>
                        <w:r>
                          <w:rPr>
                            <w:color w:val="585858"/>
                            <w:sz w:val="18"/>
                          </w:rPr>
                          <w:t>450</w:t>
                        </w:r>
                      </w:p>
                      <w:p w14:paraId="342508B0" w14:textId="77777777" w:rsidR="007A6A53" w:rsidRDefault="007A6A53" w:rsidP="001D7C92">
                        <w:pPr>
                          <w:spacing w:before="43"/>
                          <w:ind w:right="22"/>
                          <w:jc w:val="right"/>
                          <w:rPr>
                            <w:sz w:val="18"/>
                          </w:rPr>
                        </w:pPr>
                        <w:r>
                          <w:rPr>
                            <w:color w:val="585858"/>
                            <w:sz w:val="18"/>
                          </w:rPr>
                          <w:t>400</w:t>
                        </w:r>
                      </w:p>
                      <w:p w14:paraId="0BCB0695" w14:textId="77777777" w:rsidR="007A6A53" w:rsidRDefault="007A6A53" w:rsidP="001D7C92">
                        <w:pPr>
                          <w:spacing w:before="44"/>
                          <w:ind w:right="22"/>
                          <w:jc w:val="right"/>
                          <w:rPr>
                            <w:sz w:val="18"/>
                          </w:rPr>
                        </w:pPr>
                        <w:r>
                          <w:rPr>
                            <w:color w:val="585858"/>
                            <w:sz w:val="18"/>
                          </w:rPr>
                          <w:t>350</w:t>
                        </w:r>
                      </w:p>
                      <w:p w14:paraId="06C82FEA" w14:textId="77777777" w:rsidR="007A6A53" w:rsidRDefault="007A6A53" w:rsidP="001D7C92">
                        <w:pPr>
                          <w:spacing w:before="43"/>
                          <w:ind w:right="22"/>
                          <w:jc w:val="right"/>
                          <w:rPr>
                            <w:sz w:val="18"/>
                          </w:rPr>
                        </w:pPr>
                        <w:r>
                          <w:rPr>
                            <w:color w:val="585858"/>
                            <w:sz w:val="18"/>
                          </w:rPr>
                          <w:t>300</w:t>
                        </w:r>
                      </w:p>
                      <w:p w14:paraId="48E2D6CF" w14:textId="77777777" w:rsidR="007A6A53" w:rsidRDefault="007A6A53" w:rsidP="001D7C92">
                        <w:pPr>
                          <w:spacing w:before="43"/>
                          <w:ind w:right="21"/>
                          <w:jc w:val="right"/>
                          <w:rPr>
                            <w:sz w:val="18"/>
                          </w:rPr>
                        </w:pPr>
                        <w:r>
                          <w:rPr>
                            <w:color w:val="585858"/>
                            <w:sz w:val="18"/>
                          </w:rPr>
                          <w:t>250</w:t>
                        </w:r>
                      </w:p>
                      <w:p w14:paraId="4157A2E2" w14:textId="77777777" w:rsidR="007A6A53" w:rsidRDefault="007A6A53" w:rsidP="001D7C92">
                        <w:pPr>
                          <w:spacing w:before="43"/>
                          <w:ind w:right="22"/>
                          <w:jc w:val="right"/>
                          <w:rPr>
                            <w:sz w:val="18"/>
                          </w:rPr>
                        </w:pPr>
                        <w:r>
                          <w:rPr>
                            <w:color w:val="585858"/>
                            <w:sz w:val="18"/>
                          </w:rPr>
                          <w:t>200</w:t>
                        </w:r>
                      </w:p>
                      <w:p w14:paraId="5A109037" w14:textId="77777777" w:rsidR="007A6A53" w:rsidRDefault="007A6A53" w:rsidP="001D7C92">
                        <w:pPr>
                          <w:spacing w:before="43"/>
                          <w:ind w:right="22"/>
                          <w:jc w:val="right"/>
                          <w:rPr>
                            <w:sz w:val="18"/>
                          </w:rPr>
                        </w:pPr>
                        <w:r>
                          <w:rPr>
                            <w:color w:val="585858"/>
                            <w:sz w:val="18"/>
                          </w:rPr>
                          <w:t>150</w:t>
                        </w:r>
                      </w:p>
                      <w:p w14:paraId="48797F32" w14:textId="77777777" w:rsidR="007A6A53" w:rsidRDefault="007A6A53" w:rsidP="001D7C92">
                        <w:pPr>
                          <w:spacing w:before="44"/>
                          <w:ind w:right="22"/>
                          <w:jc w:val="right"/>
                          <w:rPr>
                            <w:sz w:val="18"/>
                          </w:rPr>
                        </w:pPr>
                        <w:r>
                          <w:rPr>
                            <w:color w:val="585858"/>
                            <w:sz w:val="18"/>
                          </w:rPr>
                          <w:t>100</w:t>
                        </w:r>
                      </w:p>
                      <w:p w14:paraId="78118C9C" w14:textId="77777777" w:rsidR="007A6A53" w:rsidRDefault="007A6A53" w:rsidP="001D7C92">
                        <w:pPr>
                          <w:spacing w:before="43"/>
                          <w:ind w:right="18"/>
                          <w:jc w:val="right"/>
                          <w:rPr>
                            <w:sz w:val="18"/>
                          </w:rPr>
                        </w:pPr>
                        <w:r>
                          <w:rPr>
                            <w:color w:val="585858"/>
                            <w:sz w:val="18"/>
                          </w:rPr>
                          <w:t>50</w:t>
                        </w:r>
                      </w:p>
                      <w:p w14:paraId="544C28A5" w14:textId="77777777" w:rsidR="007A6A53" w:rsidRDefault="007A6A53" w:rsidP="001D7C92">
                        <w:pPr>
                          <w:spacing w:before="43"/>
                          <w:ind w:right="22"/>
                          <w:jc w:val="right"/>
                          <w:rPr>
                            <w:sz w:val="18"/>
                          </w:rPr>
                        </w:pPr>
                        <w:r>
                          <w:rPr>
                            <w:color w:val="585858"/>
                            <w:sz w:val="18"/>
                          </w:rPr>
                          <w:t>0</w:t>
                        </w:r>
                      </w:p>
                    </w:txbxContent>
                  </v:textbox>
                </v:shape>
                <v:shape id="Text Box 221" o:spid="_x0000_s1205" type="#_x0000_t202" style="position:absolute;left:6660;top:672;width:442;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" filled="f" stroked="f">
                  <v:textbox inset="0,0,0,0">
                    <w:txbxContent>
                      <w:p w14:paraId="08C0120B" w14:textId="77777777" w:rsidR="007A6A53" w:rsidRDefault="007A6A53" w:rsidP="001D7C92">
                        <w:pPr>
                          <w:spacing w:line="199" w:lineRule="exact"/>
                          <w:rPr>
                            <w:sz w:val="18"/>
                          </w:rPr>
                        </w:pPr>
                        <w:r>
                          <w:rPr>
                            <w:color w:val="585858"/>
                            <w:sz w:val="18"/>
                          </w:rPr>
                          <w:t>120%</w:t>
                        </w:r>
                      </w:p>
                      <w:p w14:paraId="4B80EA24" w14:textId="77777777" w:rsidR="007A6A53" w:rsidRDefault="007A6A53" w:rsidP="001D7C92">
                        <w:pPr>
                          <w:spacing w:before="2"/>
                          <w:rPr>
                            <w:sz w:val="18"/>
                          </w:rPr>
                        </w:pPr>
                      </w:p>
                      <w:p w14:paraId="2BA33F1F" w14:textId="77777777" w:rsidR="007A6A53" w:rsidRDefault="007A6A53" w:rsidP="001D7C92">
                        <w:pPr>
                          <w:spacing w:before="1"/>
                          <w:rPr>
                            <w:sz w:val="18"/>
                          </w:rPr>
                        </w:pPr>
                        <w:r>
                          <w:rPr>
                            <w:color w:val="585858"/>
                            <w:sz w:val="18"/>
                          </w:rPr>
                          <w:t>100%</w:t>
                        </w:r>
                      </w:p>
                      <w:p w14:paraId="30B94C26" w14:textId="77777777" w:rsidR="007A6A53" w:rsidRDefault="007A6A53" w:rsidP="001D7C92">
                        <w:pPr>
                          <w:spacing w:before="2"/>
                          <w:rPr>
                            <w:sz w:val="18"/>
                          </w:rPr>
                        </w:pPr>
                      </w:p>
                      <w:p w14:paraId="4FAB1702" w14:textId="77777777" w:rsidR="007A6A53" w:rsidRDefault="007A6A53" w:rsidP="001D7C92">
                        <w:pPr>
                          <w:spacing w:before="1"/>
                          <w:rPr>
                            <w:sz w:val="18"/>
                          </w:rPr>
                        </w:pPr>
                        <w:r>
                          <w:rPr>
                            <w:color w:val="585858"/>
                            <w:sz w:val="18"/>
                          </w:rPr>
                          <w:t>80%</w:t>
                        </w:r>
                      </w:p>
                      <w:p w14:paraId="719E9352" w14:textId="77777777" w:rsidR="007A6A53" w:rsidRDefault="007A6A53" w:rsidP="001D7C92">
                        <w:pPr>
                          <w:spacing w:before="3"/>
                          <w:rPr>
                            <w:sz w:val="18"/>
                          </w:rPr>
                        </w:pPr>
                      </w:p>
                      <w:p w14:paraId="6B86AAB2" w14:textId="77777777" w:rsidR="007A6A53" w:rsidRDefault="007A6A53" w:rsidP="001D7C92">
                        <w:pPr>
                          <w:rPr>
                            <w:sz w:val="18"/>
                          </w:rPr>
                        </w:pPr>
                        <w:r>
                          <w:rPr>
                            <w:color w:val="585858"/>
                            <w:sz w:val="18"/>
                          </w:rPr>
                          <w:t>60%</w:t>
                        </w:r>
                      </w:p>
                      <w:p w14:paraId="284F5CE3" w14:textId="77777777" w:rsidR="007A6A53" w:rsidRDefault="007A6A53" w:rsidP="001D7C92">
                        <w:pPr>
                          <w:spacing w:before="3"/>
                          <w:rPr>
                            <w:sz w:val="18"/>
                          </w:rPr>
                        </w:pPr>
                      </w:p>
                      <w:p w14:paraId="07AB2B70" w14:textId="77777777" w:rsidR="007A6A53" w:rsidRDefault="007A6A53" w:rsidP="001D7C92">
                        <w:pPr>
                          <w:rPr>
                            <w:sz w:val="18"/>
                          </w:rPr>
                        </w:pPr>
                        <w:r>
                          <w:rPr>
                            <w:color w:val="585858"/>
                            <w:sz w:val="18"/>
                          </w:rPr>
                          <w:t>40%</w:t>
                        </w:r>
                      </w:p>
                      <w:p w14:paraId="4CAE194A" w14:textId="77777777" w:rsidR="007A6A53" w:rsidRDefault="007A6A53" w:rsidP="001D7C92">
                        <w:pPr>
                          <w:spacing w:before="3"/>
                          <w:rPr>
                            <w:sz w:val="18"/>
                          </w:rPr>
                        </w:pPr>
                      </w:p>
                      <w:p w14:paraId="4E0D0F2A" w14:textId="77777777" w:rsidR="007A6A53" w:rsidRDefault="007A6A53" w:rsidP="001D7C92">
                        <w:pPr>
                          <w:rPr>
                            <w:sz w:val="18"/>
                          </w:rPr>
                        </w:pPr>
                        <w:r>
                          <w:rPr>
                            <w:color w:val="585858"/>
                            <w:sz w:val="18"/>
                          </w:rPr>
                          <w:t>20%</w:t>
                        </w:r>
                      </w:p>
                      <w:p w14:paraId="660B8B95" w14:textId="77777777" w:rsidR="007A6A53" w:rsidRDefault="007A6A53" w:rsidP="001D7C92">
                        <w:pPr>
                          <w:spacing w:before="3"/>
                          <w:rPr>
                            <w:sz w:val="18"/>
                          </w:rPr>
                        </w:pPr>
                      </w:p>
                      <w:p w14:paraId="63F6BE59" w14:textId="77777777" w:rsidR="007A6A53" w:rsidRDefault="007A6A53" w:rsidP="001D7C92">
                        <w:pPr>
                          <w:rPr>
                            <w:sz w:val="18"/>
                          </w:rPr>
                        </w:pPr>
                        <w:r>
                          <w:rPr>
                            <w:color w:val="585858"/>
                            <w:sz w:val="18"/>
                          </w:rPr>
                          <w:t>0%</w:t>
                        </w:r>
                      </w:p>
                    </w:txbxContent>
                  </v:textbox>
                </v:shape>
                <v:shape id="Text Box 222" o:spid="_x0000_s1206" type="#_x0000_t202" style="position:absolute;left:649;top:3385;width:2115;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" filled="f" stroked="f">
                  <v:textbox inset="0,0,0,0">
                    <w:txbxContent>
                      <w:p w14:paraId="0BF159C4" w14:textId="0058A576" w:rsidR="007A6A53" w:rsidRDefault="007A6A53" w:rsidP="001D7C92">
                        <w:pPr>
                          <w:tabs>
                            <w:tab w:val="left" w:pos="1296"/>
                          </w:tabs>
                          <w:spacing w:line="200" w:lineRule="exact"/>
                          <w:rPr>
                            <w:sz w:val="18"/>
                          </w:rPr>
                        </w:pPr>
                        <w:r>
                          <w:rPr>
                            <w:color w:val="585858"/>
                            <w:sz w:val="18"/>
                          </w:rPr>
                          <w:t>Cover</w:t>
                        </w:r>
                        <w:r>
                          <w:rPr>
                            <w:color w:val="585858"/>
                            <w:spacing w:val="-3"/>
                            <w:sz w:val="18"/>
                          </w:rPr>
                          <w:t xml:space="preserve"> </w:t>
                        </w:r>
                        <w:r>
                          <w:rPr>
                            <w:color w:val="585858"/>
                            <w:sz w:val="18"/>
                          </w:rPr>
                          <w:t>Battery</w:t>
                        </w:r>
                        <w:r>
                          <w:rPr>
                            <w:color w:val="585858"/>
                            <w:sz w:val="18"/>
                          </w:rPr>
                          <w:tab/>
                        </w:r>
                        <w:r w:rsidR="002D31DC">
                          <w:rPr>
                            <w:color w:val="585858"/>
                            <w:sz w:val="18"/>
                          </w:rPr>
                          <w:t>Electrical</w:t>
                        </w:r>
                      </w:p>
                      <w:p w14:paraId="450D6A3A" w14:textId="77777777" w:rsidR="007A6A53" w:rsidRDefault="007A6A53" w:rsidP="001D7C92">
                        <w:pPr>
                          <w:tabs>
                            <w:tab w:val="left" w:pos="1456"/>
                          </w:tabs>
                          <w:ind w:left="267"/>
                          <w:rPr>
                            <w:sz w:val="18"/>
                          </w:rPr>
                        </w:pPr>
                        <w:r>
                          <w:rPr>
                            <w:color w:val="585858"/>
                            <w:sz w:val="18"/>
                          </w:rPr>
                          <w:t>Defect</w:t>
                        </w:r>
                        <w:r>
                          <w:rPr>
                            <w:color w:val="585858"/>
                            <w:sz w:val="18"/>
                          </w:rPr>
                          <w:tab/>
                          <w:t>Defect</w:t>
                        </w:r>
                      </w:p>
                    </w:txbxContent>
                  </v:textbox>
                </v:shape>
                <v:shape id="Text Box 223" o:spid="_x0000_s1207" type="#_x0000_t202" style="position:absolute;left:3097;top:3385;width:2141;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" filled="f" stroked="f">
                  <v:textbox inset="0,0,0,0">
                    <w:txbxContent>
                      <w:p w14:paraId="2EB10B7D" w14:textId="77777777" w:rsidR="007A6A53" w:rsidRDefault="007A6A53" w:rsidP="001D7C92">
                        <w:pPr>
                          <w:tabs>
                            <w:tab w:val="left" w:pos="1134"/>
                          </w:tabs>
                          <w:spacing w:line="200" w:lineRule="exact"/>
                          <w:rPr>
                            <w:sz w:val="18"/>
                          </w:rPr>
                        </w:pPr>
                        <w:r>
                          <w:rPr>
                            <w:color w:val="585858"/>
                            <w:sz w:val="18"/>
                          </w:rPr>
                          <w:t>Cover</w:t>
                        </w:r>
                        <w:r>
                          <w:rPr>
                            <w:color w:val="585858"/>
                            <w:spacing w:val="-3"/>
                            <w:sz w:val="18"/>
                          </w:rPr>
                          <w:t xml:space="preserve"> </w:t>
                        </w:r>
                        <w:r>
                          <w:rPr>
                            <w:color w:val="585858"/>
                            <w:sz w:val="18"/>
                          </w:rPr>
                          <w:t>Body</w:t>
                        </w:r>
                        <w:r>
                          <w:rPr>
                            <w:color w:val="585858"/>
                            <w:sz w:val="18"/>
                          </w:rPr>
                          <w:tab/>
                          <w:t>Frame Defect</w:t>
                        </w:r>
                      </w:p>
                      <w:p w14:paraId="59127AC6" w14:textId="77777777" w:rsidR="007A6A53" w:rsidRDefault="007A6A53" w:rsidP="001D7C92">
                        <w:pPr>
                          <w:ind w:left="197"/>
                          <w:rPr>
                            <w:sz w:val="18"/>
                          </w:rPr>
                        </w:pPr>
                        <w:r>
                          <w:rPr>
                            <w:color w:val="585858"/>
                            <w:sz w:val="18"/>
                          </w:rPr>
                          <w:t>Defect</w:t>
                        </w:r>
                      </w:p>
                    </w:txbxContent>
                  </v:textbox>
                </v:shape>
                <v:shape id="Text Box 224" o:spid="_x0000_s1208" type="#_x0000_t202" style="position:absolute;left:5415;top:3385;width:1015;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" filled="f" stroked="f">
                  <v:textbox inset="0,0,0,0">
                    <w:txbxContent>
                      <w:p w14:paraId="34FCD8E5" w14:textId="36AF7063" w:rsidR="007A6A53" w:rsidRDefault="002D31DC" w:rsidP="001D7C92">
                        <w:pPr>
                          <w:spacing w:line="200" w:lineRule="exact"/>
                          <w:rPr>
                            <w:sz w:val="18"/>
                          </w:rPr>
                        </w:pPr>
                        <w:r>
                          <w:rPr>
                            <w:color w:val="585858"/>
                            <w:sz w:val="18"/>
                          </w:rPr>
                          <w:t xml:space="preserve">Chain </w:t>
                        </w:r>
                        <w:r w:rsidR="007A6A53">
                          <w:rPr>
                            <w:color w:val="585858"/>
                            <w:sz w:val="18"/>
                          </w:rPr>
                          <w:t>Defect</w:t>
                        </w:r>
                      </w:p>
                    </w:txbxContent>
                  </v:textbox>
                </v:shape>
                <v:shape id="Text Box 225" o:spid="_x0000_s1209" type="#_x0000_t202" style="position:absolute;left:2475;top:3976;width:1539;height: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" filled="f" stroked="f">
                  <v:textbox inset="0,0,0,0">
                    <w:txbxContent>
                      <w:p w14:paraId="6319904C" w14:textId="030574E6" w:rsidR="007A6A53" w:rsidRDefault="002D31DC" w:rsidP="001D7C92">
                        <w:pPr>
                          <w:spacing w:line="199" w:lineRule="exact"/>
                          <w:rPr>
                            <w:sz w:val="18"/>
                          </w:rPr>
                        </w:pPr>
                        <w:r>
                          <w:rPr>
                            <w:color w:val="585858"/>
                            <w:sz w:val="18"/>
                          </w:rPr>
                          <w:t xml:space="preserve">Number of </w:t>
                        </w:r>
                        <w:r w:rsidR="007A6A53">
                          <w:rPr>
                            <w:color w:val="585858"/>
                            <w:sz w:val="18"/>
                          </w:rPr>
                          <w:t>Defect</w:t>
                        </w:r>
                      </w:p>
                    </w:txbxContent>
                  </v:textbox>
                </v:shape>
                <v:shape id="Text Box 226" o:spid="_x0000_s1210" type="#_x0000_t202" style="position:absolute;left:4203;top:3976;width:105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" filled="f" stroked="f">
                  <v:textbox inset="0,0,0,0">
                    <w:txbxContent>
                      <w:p w14:paraId="66C19BE8" w14:textId="77777777" w:rsidR="007A6A53" w:rsidRDefault="007A6A53" w:rsidP="001D7C92">
                        <w:pPr>
                          <w:spacing w:line="199" w:lineRule="exact"/>
                          <w:rPr>
                            <w:sz w:val="18"/>
                          </w:rPr>
                        </w:pPr>
                        <w:r>
                          <w:rPr>
                            <w:color w:val="585858"/>
                            <w:sz w:val="18"/>
                          </w:rPr>
                          <w:t>Cumulative</w:t>
                        </w:r>
                        <w:r>
                          <w:rPr>
                            <w:color w:val="585858"/>
                            <w:spacing w:val="-3"/>
                            <w:sz w:val="18"/>
                          </w:rPr>
                          <w:t xml:space="preserve"> </w:t>
                        </w:r>
                        <w:r>
                          <w:rPr>
                            <w:color w:val="585858"/>
                            <w:sz w:val="18"/>
                          </w:rPr>
                          <w:t>%</w:t>
                        </w:r>
                      </w:p>
                    </w:txbxContent>
                  </v:textbox>
                </v:shape>
                <w10:anchorlock/>
              </v:group>
            </w:pict>
          </mc:Fallback>
        </mc:AlternateContent>
      </w:r>
    </w:p>
    <w:p w14:paraId="2B96F269" w14:textId="683669C6" w:rsidR="001D7C92" w:rsidRPr="002D31DC" w:rsidRDefault="002D31DC" w:rsidP="002D31DC">
      <w:pPr>
        <w:pStyle w:val="FigureCaption"/>
        <w:rPr>
          <w:rStyle w:val="Emphasis"/>
          <w:i w:val="0"/>
          <w:iCs w:val="0"/>
        </w:rPr>
      </w:pPr>
      <w:bookmarkStart w:id="10" w:name="_bookmark42"/>
      <w:bookmarkEnd w:id="10"/>
      <w:r w:rsidRPr="002D31DC">
        <w:rPr>
          <w:rStyle w:val="Emphasis"/>
          <w:b/>
          <w:bCs/>
          <w:i w:val="0"/>
          <w:iCs w:val="0"/>
        </w:rPr>
        <w:t>FIGURE 7</w:t>
      </w:r>
      <w:r>
        <w:rPr>
          <w:rStyle w:val="Emphasis"/>
          <w:b/>
          <w:bCs/>
          <w:i w:val="0"/>
          <w:iCs w:val="0"/>
        </w:rPr>
        <w:t>.</w:t>
      </w:r>
      <w:r w:rsidR="001D7C92" w:rsidRPr="002D31DC">
        <w:rPr>
          <w:rStyle w:val="Emphasis"/>
          <w:i w:val="0"/>
          <w:iCs w:val="0"/>
        </w:rPr>
        <w:t xml:space="preserve"> Pareto</w:t>
      </w:r>
      <w:r w:rsidRPr="002D31DC">
        <w:rPr>
          <w:rStyle w:val="Emphasis"/>
          <w:i w:val="0"/>
          <w:iCs w:val="0"/>
        </w:rPr>
        <w:t xml:space="preserve"> Diagram</w:t>
      </w:r>
    </w:p>
    <w:p w14:paraId="58DE6AC7" w14:textId="77777777" w:rsidR="001D7C92" w:rsidRPr="001D7C92" w:rsidRDefault="001D7C92" w:rsidP="001D7C92">
      <w:pPr>
        <w:pStyle w:val="Paragraph"/>
        <w:rPr>
          <w:color w:val="333333"/>
          <w:lang w:val="id"/>
        </w:rPr>
      </w:pPr>
    </w:p>
    <w:p w14:paraId="7524A6E8" w14:textId="77777777" w:rsidR="003E0022" w:rsidRPr="002D31DC" w:rsidRDefault="003E0022" w:rsidP="003E0022">
      <w:pPr>
        <w:pStyle w:val="Paragraph"/>
        <w:rPr>
          <w:rStyle w:val="Emphasis"/>
          <w:i w:val="0"/>
          <w:iCs w:val="0"/>
        </w:rPr>
      </w:pPr>
      <w:r w:rsidRPr="002D31DC">
        <w:rPr>
          <w:rStyle w:val="Emphasis"/>
          <w:i w:val="0"/>
          <w:iCs w:val="0"/>
        </w:rPr>
        <w:t>Based on the Pareto diagram above, it is known that the highest number of defects is in the battery cover. The next highest number of defects is in the electrical system, followed by the cover body, frame, and chain.</w:t>
      </w:r>
    </w:p>
    <w:p w14:paraId="16853FB2" w14:textId="10E959B2" w:rsidR="001D7C92" w:rsidRDefault="003E0022" w:rsidP="001B7402">
      <w:pPr>
        <w:pStyle w:val="Paragraph"/>
        <w:rPr>
          <w:rStyle w:val="Emphasis"/>
          <w:i w:val="0"/>
          <w:iCs w:val="0"/>
        </w:rPr>
      </w:pPr>
      <w:r w:rsidRPr="002D31DC">
        <w:rPr>
          <w:rStyle w:val="Emphasis"/>
          <w:i w:val="0"/>
          <w:iCs w:val="0"/>
        </w:rPr>
        <w:t>The next step is to use the fishbone diagram to identify the causes of the five types of product defects, which consist of human, machine, method, material, and environment factors. The fishbone diagram is designed based on direct observation and interviews. The following is the Fishbone Diagram</w:t>
      </w:r>
      <w:r w:rsidR="00FC702C">
        <w:rPr>
          <w:rStyle w:val="Emphasis"/>
          <w:i w:val="0"/>
          <w:iCs w:val="0"/>
        </w:rPr>
        <w:t>.</w:t>
      </w:r>
    </w:p>
    <w:p w14:paraId="5F85DC38" w14:textId="77777777" w:rsidR="001D7C92" w:rsidRPr="001D7C92" w:rsidRDefault="001D7C92" w:rsidP="001B7402">
      <w:pPr>
        <w:pStyle w:val="Paragraph"/>
        <w:ind w:firstLine="0"/>
        <w:rPr>
          <w:i/>
          <w:color w:val="333333"/>
          <w:lang w:val="id"/>
        </w:rPr>
      </w:pPr>
    </w:p>
    <w:p w14:paraId="2D5E27C9" w14:textId="34E98C4C" w:rsidR="001D7C92" w:rsidRPr="001D7C92" w:rsidRDefault="001B7402" w:rsidP="00EA5574">
      <w:pPr>
        <w:pStyle w:val="Paragraph"/>
        <w:jc w:val="center"/>
        <w:rPr>
          <w:color w:val="333333"/>
          <w:lang w:val="id"/>
        </w:rPr>
      </w:pPr>
      <w:r>
        <w:rPr>
          <w:noProof/>
          <w:color w:val="333333"/>
          <w:lang w:val="id"/>
        </w:rPr>
        <w:drawing>
          <wp:inline distT="0" distB="0" distL="0" distR="0" wp14:anchorId="7EB802AB" wp14:editId="0067F2ED">
            <wp:extent cx="5040000" cy="2296000"/>
            <wp:effectExtent l="0" t="0" r="8255" b="9525"/>
            <wp:docPr id="187655110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551102" name="Picture 1876551102"/>
                    <pic:cNvPicPr/>
                  </pic:nvPicPr>
                  <pic:blipFill>
                    <a:blip r:embed="rId62">
                      <a:extLst>
                        <a:ext uri="{28A0092B-C50C-407E-A947-70E740481C1C}">
                          <a14:useLocalDpi xmlns:a14="http://schemas.microsoft.com/office/drawing/2010/main" val="0"/>
                        </a:ext>
                      </a:extLst>
                    </a:blip>
                    <a:stretch>
                      <a:fillRect/>
                    </a:stretch>
                  </pic:blipFill>
                  <pic:spPr>
                    <a:xfrm>
                      <a:off x="0" y="0"/>
                      <a:ext cx="5040000" cy="2296000"/>
                    </a:xfrm>
                    <a:prstGeom prst="rect">
                      <a:avLst/>
                    </a:prstGeom>
                  </pic:spPr>
                </pic:pic>
              </a:graphicData>
            </a:graphic>
          </wp:inline>
        </w:drawing>
      </w:r>
    </w:p>
    <w:p w14:paraId="102922E3" w14:textId="380F032B" w:rsidR="001D7C92" w:rsidRDefault="002D31DC" w:rsidP="002D31DC">
      <w:pPr>
        <w:pStyle w:val="FigureCaption"/>
        <w:rPr>
          <w:lang w:val="id"/>
        </w:rPr>
      </w:pPr>
      <w:bookmarkStart w:id="11" w:name="_bookmark43"/>
      <w:bookmarkEnd w:id="11"/>
      <w:r w:rsidRPr="002D31DC">
        <w:rPr>
          <w:b/>
          <w:bCs/>
          <w:lang w:val="id"/>
        </w:rPr>
        <w:t>FIGURE 7</w:t>
      </w:r>
      <w:r>
        <w:rPr>
          <w:lang w:val="id"/>
        </w:rPr>
        <w:t>.</w:t>
      </w:r>
      <w:r w:rsidR="001D7C92" w:rsidRPr="001D7C92">
        <w:rPr>
          <w:lang w:val="id"/>
        </w:rPr>
        <w:t xml:space="preserve"> Fishbone</w:t>
      </w:r>
      <w:r>
        <w:rPr>
          <w:lang w:val="id"/>
        </w:rPr>
        <w:t xml:space="preserve"> Diagram of </w:t>
      </w:r>
      <w:r w:rsidR="001D7C92" w:rsidRPr="001D7C92">
        <w:rPr>
          <w:lang w:val="id"/>
        </w:rPr>
        <w:t xml:space="preserve"> Cover Battery Defect</w:t>
      </w:r>
    </w:p>
    <w:p w14:paraId="2231FB74" w14:textId="77777777" w:rsidR="003E09A9" w:rsidRPr="003E09A9" w:rsidRDefault="003E09A9" w:rsidP="003E09A9">
      <w:pPr>
        <w:pStyle w:val="Paragraph"/>
        <w:rPr>
          <w:lang w:val="id"/>
        </w:rPr>
      </w:pPr>
    </w:p>
    <w:p w14:paraId="152C2247" w14:textId="6523C476" w:rsidR="001D7C92" w:rsidRPr="001D7C92" w:rsidRDefault="001B7402" w:rsidP="00EA5574">
      <w:pPr>
        <w:pStyle w:val="Paragraph"/>
        <w:jc w:val="center"/>
        <w:rPr>
          <w:i/>
          <w:color w:val="333333"/>
          <w:lang w:val="id"/>
        </w:rPr>
      </w:pPr>
      <w:r>
        <w:rPr>
          <w:i/>
          <w:noProof/>
          <w:color w:val="333333"/>
          <w:lang w:val="id"/>
        </w:rPr>
        <w:lastRenderedPageBreak/>
        <w:drawing>
          <wp:inline distT="0" distB="0" distL="0" distR="0" wp14:anchorId="2834C566" wp14:editId="25B701A2">
            <wp:extent cx="4919124" cy="2520000"/>
            <wp:effectExtent l="0" t="0" r="0" b="0"/>
            <wp:docPr id="759150390"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50390" name="Picture 759150390"/>
                    <pic:cNvPicPr/>
                  </pic:nvPicPr>
                  <pic:blipFill>
                    <a:blip r:embed="rId63">
                      <a:extLst>
                        <a:ext uri="{28A0092B-C50C-407E-A947-70E740481C1C}">
                          <a14:useLocalDpi xmlns:a14="http://schemas.microsoft.com/office/drawing/2010/main" val="0"/>
                        </a:ext>
                      </a:extLst>
                    </a:blip>
                    <a:stretch>
                      <a:fillRect/>
                    </a:stretch>
                  </pic:blipFill>
                  <pic:spPr>
                    <a:xfrm>
                      <a:off x="0" y="0"/>
                      <a:ext cx="4919124" cy="2520000"/>
                    </a:xfrm>
                    <a:prstGeom prst="rect">
                      <a:avLst/>
                    </a:prstGeom>
                  </pic:spPr>
                </pic:pic>
              </a:graphicData>
            </a:graphic>
          </wp:inline>
        </w:drawing>
      </w:r>
    </w:p>
    <w:p w14:paraId="592BC007" w14:textId="4832593B" w:rsidR="001D7C92" w:rsidRDefault="002D31DC" w:rsidP="002D31DC">
      <w:pPr>
        <w:pStyle w:val="FigureCaption"/>
        <w:rPr>
          <w:iCs/>
          <w:lang w:val="id"/>
        </w:rPr>
      </w:pPr>
      <w:bookmarkStart w:id="12" w:name="_bookmark44"/>
      <w:bookmarkEnd w:id="12"/>
      <w:r w:rsidRPr="002D31DC">
        <w:rPr>
          <w:b/>
          <w:bCs/>
          <w:lang w:val="id"/>
        </w:rPr>
        <w:t>FIGURE 8</w:t>
      </w:r>
      <w:r>
        <w:rPr>
          <w:lang w:val="id"/>
        </w:rPr>
        <w:t>.</w:t>
      </w:r>
      <w:r w:rsidR="001D7C92" w:rsidRPr="001D7C92">
        <w:rPr>
          <w:lang w:val="id"/>
        </w:rPr>
        <w:t xml:space="preserve"> </w:t>
      </w:r>
      <w:r w:rsidR="001D7C92" w:rsidRPr="002D31DC">
        <w:rPr>
          <w:iCs/>
          <w:lang w:val="id"/>
        </w:rPr>
        <w:t xml:space="preserve">Fishbone </w:t>
      </w:r>
      <w:r w:rsidRPr="002D31DC">
        <w:rPr>
          <w:iCs/>
          <w:lang w:val="id"/>
        </w:rPr>
        <w:t xml:space="preserve">Diagram of Electrical </w:t>
      </w:r>
      <w:r w:rsidR="001D7C92" w:rsidRPr="002D31DC">
        <w:rPr>
          <w:iCs/>
          <w:lang w:val="id"/>
        </w:rPr>
        <w:t>Defect</w:t>
      </w:r>
    </w:p>
    <w:p w14:paraId="4E95F856" w14:textId="77777777" w:rsidR="00FC702C" w:rsidRPr="00FC702C" w:rsidRDefault="00FC702C" w:rsidP="00FC702C">
      <w:pPr>
        <w:pStyle w:val="Paragraph"/>
        <w:rPr>
          <w:lang w:val="id"/>
        </w:rPr>
      </w:pPr>
    </w:p>
    <w:p w14:paraId="718C29C2" w14:textId="77777777" w:rsidR="003E09A9" w:rsidRPr="003E09A9" w:rsidRDefault="003E09A9" w:rsidP="003E09A9">
      <w:pPr>
        <w:pStyle w:val="Paragraph"/>
        <w:rPr>
          <w:lang w:val="id"/>
        </w:rPr>
      </w:pPr>
    </w:p>
    <w:p w14:paraId="7E72BC42" w14:textId="4719DE55" w:rsidR="001D7C92" w:rsidRPr="001D7C92" w:rsidRDefault="001B7402" w:rsidP="00EA5574">
      <w:pPr>
        <w:pStyle w:val="Paragraph"/>
        <w:jc w:val="center"/>
        <w:rPr>
          <w:i/>
          <w:color w:val="333333"/>
          <w:lang w:val="id"/>
        </w:rPr>
      </w:pPr>
      <w:r>
        <w:rPr>
          <w:i/>
          <w:noProof/>
          <w:color w:val="333333"/>
          <w:lang w:val="id"/>
        </w:rPr>
        <w:drawing>
          <wp:inline distT="0" distB="0" distL="0" distR="0" wp14:anchorId="46734ACE" wp14:editId="79FE2E09">
            <wp:extent cx="5040000" cy="2296000"/>
            <wp:effectExtent l="0" t="0" r="8255" b="9525"/>
            <wp:docPr id="1878198498"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98498" name="Picture 1878198498"/>
                    <pic:cNvPicPr/>
                  </pic:nvPicPr>
                  <pic:blipFill>
                    <a:blip r:embed="rId64">
                      <a:extLst>
                        <a:ext uri="{28A0092B-C50C-407E-A947-70E740481C1C}">
                          <a14:useLocalDpi xmlns:a14="http://schemas.microsoft.com/office/drawing/2010/main" val="0"/>
                        </a:ext>
                      </a:extLst>
                    </a:blip>
                    <a:stretch>
                      <a:fillRect/>
                    </a:stretch>
                  </pic:blipFill>
                  <pic:spPr>
                    <a:xfrm>
                      <a:off x="0" y="0"/>
                      <a:ext cx="5040000" cy="2296000"/>
                    </a:xfrm>
                    <a:prstGeom prst="rect">
                      <a:avLst/>
                    </a:prstGeom>
                  </pic:spPr>
                </pic:pic>
              </a:graphicData>
            </a:graphic>
          </wp:inline>
        </w:drawing>
      </w:r>
    </w:p>
    <w:p w14:paraId="12AD2983" w14:textId="0BE96039" w:rsidR="001D7C92" w:rsidRPr="001D7C92" w:rsidRDefault="002D31DC" w:rsidP="002D31DC">
      <w:pPr>
        <w:pStyle w:val="FigureCaption"/>
        <w:rPr>
          <w:lang w:val="id"/>
        </w:rPr>
      </w:pPr>
      <w:bookmarkStart w:id="13" w:name="_bookmark45"/>
      <w:bookmarkEnd w:id="13"/>
      <w:r w:rsidRPr="002D31DC">
        <w:rPr>
          <w:b/>
          <w:bCs/>
          <w:lang w:val="id"/>
        </w:rPr>
        <w:t>FIGURE 9.</w:t>
      </w:r>
      <w:r w:rsidR="001D7C92" w:rsidRPr="001D7C92">
        <w:rPr>
          <w:lang w:val="id"/>
        </w:rPr>
        <w:t xml:space="preserve"> Fishbone</w:t>
      </w:r>
      <w:r>
        <w:rPr>
          <w:lang w:val="id"/>
        </w:rPr>
        <w:t xml:space="preserve"> Diagram of</w:t>
      </w:r>
      <w:r w:rsidR="001D7C92" w:rsidRPr="001D7C92">
        <w:rPr>
          <w:lang w:val="id"/>
        </w:rPr>
        <w:t xml:space="preserve"> Cover Body Defect</w:t>
      </w:r>
    </w:p>
    <w:p w14:paraId="3952382C" w14:textId="77777777" w:rsidR="001D7C92" w:rsidRDefault="001D7C92" w:rsidP="001B7402">
      <w:pPr>
        <w:pStyle w:val="Paragraph"/>
        <w:ind w:firstLine="0"/>
        <w:rPr>
          <w:color w:val="333333"/>
          <w:lang w:val="id"/>
        </w:rPr>
      </w:pPr>
    </w:p>
    <w:p w14:paraId="260BC3A8" w14:textId="3D3E9341" w:rsidR="001D7C92" w:rsidRPr="001D7C92" w:rsidRDefault="001B7402" w:rsidP="001B7402">
      <w:pPr>
        <w:pStyle w:val="Paragraph"/>
        <w:jc w:val="center"/>
        <w:rPr>
          <w:color w:val="333333"/>
          <w:lang w:val="id"/>
        </w:rPr>
      </w:pPr>
      <w:r>
        <w:rPr>
          <w:noProof/>
          <w:color w:val="333333"/>
          <w:lang w:val="id"/>
        </w:rPr>
        <w:lastRenderedPageBreak/>
        <w:drawing>
          <wp:inline distT="0" distB="0" distL="0" distR="0" wp14:anchorId="24A3EE0C" wp14:editId="3AE831FC">
            <wp:extent cx="5040000" cy="2581923"/>
            <wp:effectExtent l="0" t="0" r="8255" b="8890"/>
            <wp:docPr id="1140746253"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746253" name="Picture 1140746253"/>
                    <pic:cNvPicPr/>
                  </pic:nvPicPr>
                  <pic:blipFill>
                    <a:blip r:embed="rId65">
                      <a:extLst>
                        <a:ext uri="{28A0092B-C50C-407E-A947-70E740481C1C}">
                          <a14:useLocalDpi xmlns:a14="http://schemas.microsoft.com/office/drawing/2010/main" val="0"/>
                        </a:ext>
                      </a:extLst>
                    </a:blip>
                    <a:stretch>
                      <a:fillRect/>
                    </a:stretch>
                  </pic:blipFill>
                  <pic:spPr>
                    <a:xfrm>
                      <a:off x="0" y="0"/>
                      <a:ext cx="5040000" cy="2581923"/>
                    </a:xfrm>
                    <a:prstGeom prst="rect">
                      <a:avLst/>
                    </a:prstGeom>
                  </pic:spPr>
                </pic:pic>
              </a:graphicData>
            </a:graphic>
          </wp:inline>
        </w:drawing>
      </w:r>
    </w:p>
    <w:p w14:paraId="2C5DD4CE" w14:textId="2241C541" w:rsidR="001D7C92" w:rsidRDefault="001A7268" w:rsidP="001A7268">
      <w:pPr>
        <w:pStyle w:val="FigureCaption"/>
        <w:rPr>
          <w:lang w:val="id"/>
        </w:rPr>
      </w:pPr>
      <w:bookmarkStart w:id="14" w:name="_bookmark46"/>
      <w:bookmarkEnd w:id="14"/>
      <w:r w:rsidRPr="001A7268">
        <w:rPr>
          <w:b/>
          <w:bCs/>
          <w:lang w:val="id"/>
        </w:rPr>
        <w:t>FIGURE 10</w:t>
      </w:r>
      <w:r>
        <w:rPr>
          <w:lang w:val="id"/>
        </w:rPr>
        <w:t>.</w:t>
      </w:r>
      <w:r w:rsidR="001D7C92" w:rsidRPr="001D7C92">
        <w:rPr>
          <w:lang w:val="id"/>
        </w:rPr>
        <w:t xml:space="preserve"> Fishbone </w:t>
      </w:r>
      <w:r w:rsidR="002D31DC">
        <w:rPr>
          <w:lang w:val="id"/>
        </w:rPr>
        <w:t xml:space="preserve">Diagram of </w:t>
      </w:r>
      <w:r w:rsidR="001D7C92" w:rsidRPr="001D7C92">
        <w:rPr>
          <w:lang w:val="id"/>
        </w:rPr>
        <w:t>Frame Defect</w:t>
      </w:r>
    </w:p>
    <w:p w14:paraId="50391D36" w14:textId="77777777" w:rsidR="00FC702C" w:rsidRPr="00FC702C" w:rsidRDefault="00FC702C" w:rsidP="00FC702C">
      <w:pPr>
        <w:pStyle w:val="Paragraph"/>
        <w:rPr>
          <w:lang w:val="id"/>
        </w:rPr>
      </w:pPr>
    </w:p>
    <w:p w14:paraId="6C285119" w14:textId="77777777" w:rsidR="003E09A9" w:rsidRPr="003E09A9" w:rsidRDefault="003E09A9" w:rsidP="003E09A9">
      <w:pPr>
        <w:pStyle w:val="Paragraph"/>
        <w:rPr>
          <w:lang w:val="id"/>
        </w:rPr>
      </w:pPr>
    </w:p>
    <w:p w14:paraId="26B9B555" w14:textId="11CD3AF8" w:rsidR="001D7C92" w:rsidRPr="001D7C92" w:rsidRDefault="001B7402" w:rsidP="001B7402">
      <w:pPr>
        <w:pStyle w:val="Paragraph"/>
        <w:jc w:val="center"/>
        <w:rPr>
          <w:i/>
          <w:color w:val="333333"/>
          <w:lang w:val="id"/>
        </w:rPr>
      </w:pPr>
      <w:r>
        <w:rPr>
          <w:i/>
          <w:noProof/>
          <w:color w:val="333333"/>
          <w:lang w:val="id"/>
        </w:rPr>
        <w:drawing>
          <wp:inline distT="0" distB="0" distL="0" distR="0" wp14:anchorId="095BED07" wp14:editId="6DF388D1">
            <wp:extent cx="5040000" cy="2326154"/>
            <wp:effectExtent l="0" t="0" r="8255" b="0"/>
            <wp:docPr id="805839650"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839650" name="Picture 805839650"/>
                    <pic:cNvPicPr/>
                  </pic:nvPicPr>
                  <pic:blipFill>
                    <a:blip r:embed="rId66">
                      <a:extLst>
                        <a:ext uri="{28A0092B-C50C-407E-A947-70E740481C1C}">
                          <a14:useLocalDpi xmlns:a14="http://schemas.microsoft.com/office/drawing/2010/main" val="0"/>
                        </a:ext>
                      </a:extLst>
                    </a:blip>
                    <a:stretch>
                      <a:fillRect/>
                    </a:stretch>
                  </pic:blipFill>
                  <pic:spPr>
                    <a:xfrm>
                      <a:off x="0" y="0"/>
                      <a:ext cx="5040000" cy="2326154"/>
                    </a:xfrm>
                    <a:prstGeom prst="rect">
                      <a:avLst/>
                    </a:prstGeom>
                  </pic:spPr>
                </pic:pic>
              </a:graphicData>
            </a:graphic>
          </wp:inline>
        </w:drawing>
      </w:r>
    </w:p>
    <w:p w14:paraId="3D6E5732" w14:textId="57E0A4AA" w:rsidR="001D7C92" w:rsidRPr="001D7C92" w:rsidRDefault="001A7268" w:rsidP="001A7268">
      <w:pPr>
        <w:pStyle w:val="FigureCaption"/>
        <w:rPr>
          <w:lang w:val="id"/>
        </w:rPr>
      </w:pPr>
      <w:bookmarkStart w:id="15" w:name="_bookmark47"/>
      <w:bookmarkEnd w:id="15"/>
      <w:r w:rsidRPr="001A7268">
        <w:rPr>
          <w:b/>
          <w:bCs/>
          <w:lang w:val="id"/>
        </w:rPr>
        <w:t>FIGURE 11</w:t>
      </w:r>
      <w:r>
        <w:rPr>
          <w:lang w:val="id"/>
        </w:rPr>
        <w:t>.</w:t>
      </w:r>
      <w:r w:rsidR="001D7C92" w:rsidRPr="001D7C92">
        <w:rPr>
          <w:lang w:val="id"/>
        </w:rPr>
        <w:t xml:space="preserve"> Fishbone</w:t>
      </w:r>
      <w:r>
        <w:rPr>
          <w:lang w:val="id"/>
        </w:rPr>
        <w:t xml:space="preserve"> Diagram of Chain</w:t>
      </w:r>
      <w:r w:rsidR="001D7C92" w:rsidRPr="001D7C92">
        <w:rPr>
          <w:lang w:val="id"/>
        </w:rPr>
        <w:t xml:space="preserve"> Defect</w:t>
      </w:r>
    </w:p>
    <w:p w14:paraId="4D13E06C" w14:textId="77777777" w:rsidR="001D7C92" w:rsidRPr="001D7C92" w:rsidRDefault="001D7C92" w:rsidP="001D7C92">
      <w:pPr>
        <w:pStyle w:val="Paragraph"/>
        <w:rPr>
          <w:i/>
          <w:color w:val="333333"/>
          <w:lang w:val="id"/>
        </w:rPr>
      </w:pPr>
    </w:p>
    <w:p w14:paraId="0A770E8C" w14:textId="77777777" w:rsidR="001B7CF0" w:rsidRPr="001A7268" w:rsidRDefault="001B7CF0" w:rsidP="001B7CF0">
      <w:pPr>
        <w:pStyle w:val="Paragraph"/>
        <w:rPr>
          <w:rStyle w:val="Emphasis"/>
          <w:i w:val="0"/>
          <w:iCs w:val="0"/>
        </w:rPr>
      </w:pPr>
      <w:r w:rsidRPr="001A7268">
        <w:rPr>
          <w:rStyle w:val="Emphasis"/>
          <w:i w:val="0"/>
          <w:iCs w:val="0"/>
        </w:rPr>
        <w:t>Based on the above image, there are 5 factors causing defects in a product, namely, man, machine, method, material, and environment factors. The man factor is caused by operators being less meticulous, unfocused, and in a hurry. The machine factor is caused by the machine used, which is an impact machine, experiencing issues. The method factor is due to improper installation and storage of spare parts. The material factor is due to raw materials or spare parts that are ordered not meeting specifications. The environment factor is due to inadequate lighting in the production line and a high noise level.</w:t>
      </w:r>
    </w:p>
    <w:p w14:paraId="1475BB0C" w14:textId="7B752318" w:rsidR="001B7CF0" w:rsidRPr="001A7268" w:rsidRDefault="001A7268" w:rsidP="001A7268">
      <w:pPr>
        <w:pStyle w:val="Paragraph"/>
        <w:rPr>
          <w:rStyle w:val="Emphasis"/>
          <w:i w:val="0"/>
          <w:iCs w:val="0"/>
        </w:rPr>
      </w:pPr>
      <w:r w:rsidRPr="001A7268">
        <w:rPr>
          <w:rStyle w:val="Emphasis"/>
          <w:b/>
          <w:bCs/>
          <w:i w:val="0"/>
          <w:iCs w:val="0"/>
        </w:rPr>
        <w:t>d</w:t>
      </w:r>
      <w:r w:rsidR="001B7CF0" w:rsidRPr="001A7268">
        <w:rPr>
          <w:rStyle w:val="Emphasis"/>
          <w:b/>
          <w:bCs/>
          <w:i w:val="0"/>
          <w:iCs w:val="0"/>
        </w:rPr>
        <w:t>. Improve Stage</w:t>
      </w:r>
      <w:r w:rsidR="001B7CF0" w:rsidRPr="001A7268">
        <w:rPr>
          <w:rStyle w:val="Emphasis"/>
          <w:i w:val="0"/>
          <w:iCs w:val="0"/>
        </w:rPr>
        <w:t xml:space="preserve"> The improve stage is carried out to provide suggestions or recommendations for improvements to the company based on the causes or identification of defects in the e-bike products to reduce the number of product defects. After calculating the CTQ and DPMO values as well as the sigma values, the analysis is done using a pareto diagram and a fishbone diagram. In this improve stage, defective product improvements are made using the Kaizen method, specifically the Five-M Checklist</w:t>
      </w:r>
    </w:p>
    <w:p w14:paraId="3054D955" w14:textId="6EE2B643" w:rsidR="001D7C92" w:rsidRDefault="001D7C92" w:rsidP="001D7C92">
      <w:pPr>
        <w:pStyle w:val="Paragraph"/>
        <w:rPr>
          <w:i/>
          <w:color w:val="333333"/>
          <w:lang w:val="id"/>
        </w:rPr>
      </w:pPr>
    </w:p>
    <w:p w14:paraId="7FC86822" w14:textId="77777777" w:rsidR="001B7CF0" w:rsidRDefault="001B7CF0" w:rsidP="001D7C92">
      <w:pPr>
        <w:pStyle w:val="Paragraph"/>
        <w:rPr>
          <w:i/>
          <w:color w:val="333333"/>
          <w:lang w:val="id"/>
        </w:rPr>
      </w:pPr>
    </w:p>
    <w:p w14:paraId="037BBEAE" w14:textId="77777777" w:rsidR="00EA5574" w:rsidRDefault="00EA5574" w:rsidP="001D7C92">
      <w:pPr>
        <w:pStyle w:val="Paragraph"/>
        <w:rPr>
          <w:i/>
          <w:color w:val="333333"/>
          <w:lang w:val="id"/>
        </w:rPr>
      </w:pPr>
    </w:p>
    <w:p w14:paraId="3D4EC1D3" w14:textId="77777777" w:rsidR="00EA5574" w:rsidRDefault="00EA5574" w:rsidP="001D7C92">
      <w:pPr>
        <w:pStyle w:val="Paragraph"/>
        <w:rPr>
          <w:i/>
          <w:color w:val="333333"/>
          <w:lang w:val="id"/>
        </w:rPr>
      </w:pPr>
    </w:p>
    <w:p w14:paraId="36B055FF" w14:textId="77777777" w:rsidR="00EA5574" w:rsidRDefault="00EA5574" w:rsidP="003E09A9">
      <w:pPr>
        <w:pStyle w:val="Paragraph"/>
        <w:ind w:firstLine="0"/>
        <w:rPr>
          <w:i/>
          <w:color w:val="333333"/>
          <w:lang w:val="id"/>
        </w:rPr>
      </w:pPr>
    </w:p>
    <w:p w14:paraId="00A601B8" w14:textId="52EFB165" w:rsidR="00EA5574" w:rsidRPr="00EA5574" w:rsidRDefault="001A7268" w:rsidP="001A7268">
      <w:pPr>
        <w:pStyle w:val="TableCaption"/>
        <w:rPr>
          <w:lang w:val="id"/>
        </w:rPr>
      </w:pPr>
      <w:r w:rsidRPr="001A7268">
        <w:rPr>
          <w:b/>
          <w:bCs/>
          <w:lang w:val="id"/>
        </w:rPr>
        <w:lastRenderedPageBreak/>
        <w:t>TABLE 8</w:t>
      </w:r>
      <w:r>
        <w:rPr>
          <w:lang w:val="id"/>
        </w:rPr>
        <w:t>.</w:t>
      </w:r>
      <w:r w:rsidR="00EA5574" w:rsidRPr="00EA5574">
        <w:rPr>
          <w:lang w:val="id"/>
        </w:rPr>
        <w:t xml:space="preserve"> Five-M Ceklist</w:t>
      </w:r>
    </w:p>
    <w:tbl>
      <w:tblPr>
        <w:tblW w:w="9072"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1134"/>
        <w:gridCol w:w="3541"/>
        <w:gridCol w:w="3688"/>
      </w:tblGrid>
      <w:tr w:rsidR="00EA5574" w:rsidRPr="001A7268" w14:paraId="1BF344DD" w14:textId="77777777" w:rsidTr="00FC702C">
        <w:trPr>
          <w:trHeight w:val="144"/>
        </w:trPr>
        <w:tc>
          <w:tcPr>
            <w:tcW w:w="709" w:type="dxa"/>
            <w:shd w:val="clear" w:color="auto" w:fill="auto"/>
            <w:vAlign w:val="center"/>
          </w:tcPr>
          <w:p w14:paraId="7B9C9621" w14:textId="77777777" w:rsidR="00EA5574" w:rsidRPr="00FF4C55" w:rsidRDefault="00EA5574" w:rsidP="00FC702C">
            <w:pPr>
              <w:jc w:val="center"/>
              <w:rPr>
                <w:b/>
                <w:bCs/>
                <w:sz w:val="20"/>
                <w:lang w:val="id"/>
              </w:rPr>
            </w:pPr>
            <w:r w:rsidRPr="00FF4C55">
              <w:rPr>
                <w:b/>
                <w:bCs/>
                <w:sz w:val="20"/>
                <w:lang w:val="id"/>
              </w:rPr>
              <w:t>No</w:t>
            </w:r>
          </w:p>
        </w:tc>
        <w:tc>
          <w:tcPr>
            <w:tcW w:w="1134" w:type="dxa"/>
            <w:shd w:val="clear" w:color="auto" w:fill="auto"/>
            <w:vAlign w:val="center"/>
          </w:tcPr>
          <w:p w14:paraId="41386939" w14:textId="3A228F36" w:rsidR="00EA5574" w:rsidRPr="00FF4C55" w:rsidRDefault="00EA5574" w:rsidP="00FC702C">
            <w:pPr>
              <w:jc w:val="center"/>
              <w:rPr>
                <w:b/>
                <w:bCs/>
                <w:sz w:val="20"/>
                <w:lang w:val="id"/>
              </w:rPr>
            </w:pPr>
            <w:r w:rsidRPr="00FF4C55">
              <w:rPr>
                <w:b/>
                <w:bCs/>
                <w:sz w:val="20"/>
                <w:lang w:val="id"/>
              </w:rPr>
              <w:t>F</w:t>
            </w:r>
            <w:r w:rsidR="00FC702C">
              <w:rPr>
                <w:b/>
                <w:bCs/>
                <w:sz w:val="20"/>
              </w:rPr>
              <w:t>a</w:t>
            </w:r>
            <w:r w:rsidR="00FF4C55" w:rsidRPr="00FF4C55">
              <w:rPr>
                <w:b/>
                <w:bCs/>
                <w:sz w:val="20"/>
                <w:lang w:val="id"/>
              </w:rPr>
              <w:t>ctors</w:t>
            </w:r>
          </w:p>
        </w:tc>
        <w:tc>
          <w:tcPr>
            <w:tcW w:w="3541" w:type="dxa"/>
            <w:shd w:val="clear" w:color="auto" w:fill="auto"/>
            <w:vAlign w:val="center"/>
          </w:tcPr>
          <w:p w14:paraId="2C29910A" w14:textId="71335B70" w:rsidR="00EA5574" w:rsidRPr="00FF4C55" w:rsidRDefault="00FF4C55" w:rsidP="00FC702C">
            <w:pPr>
              <w:jc w:val="center"/>
              <w:rPr>
                <w:b/>
                <w:bCs/>
                <w:sz w:val="20"/>
                <w:lang w:val="id"/>
              </w:rPr>
            </w:pPr>
            <w:r w:rsidRPr="00FF4C55">
              <w:rPr>
                <w:b/>
                <w:bCs/>
                <w:sz w:val="20"/>
                <w:lang w:val="id"/>
              </w:rPr>
              <w:t>Problem</w:t>
            </w:r>
          </w:p>
        </w:tc>
        <w:tc>
          <w:tcPr>
            <w:tcW w:w="3688" w:type="dxa"/>
            <w:shd w:val="clear" w:color="auto" w:fill="auto"/>
            <w:vAlign w:val="center"/>
          </w:tcPr>
          <w:p w14:paraId="51AE0499" w14:textId="2AB43929" w:rsidR="00EA5574" w:rsidRPr="00FF4C55" w:rsidRDefault="00FF4C55" w:rsidP="00FC702C">
            <w:pPr>
              <w:jc w:val="center"/>
              <w:rPr>
                <w:b/>
                <w:bCs/>
                <w:sz w:val="20"/>
                <w:lang w:val="id"/>
              </w:rPr>
            </w:pPr>
            <w:r w:rsidRPr="00FF4C55">
              <w:rPr>
                <w:b/>
                <w:bCs/>
                <w:sz w:val="20"/>
                <w:lang w:val="id"/>
              </w:rPr>
              <w:t>Troubleshooting</w:t>
            </w:r>
          </w:p>
        </w:tc>
      </w:tr>
      <w:tr w:rsidR="00EA5574" w:rsidRPr="001A7268" w14:paraId="160771B6" w14:textId="77777777" w:rsidTr="00FC702C">
        <w:trPr>
          <w:trHeight w:val="144"/>
        </w:trPr>
        <w:tc>
          <w:tcPr>
            <w:tcW w:w="709" w:type="dxa"/>
            <w:vMerge w:val="restart"/>
            <w:vAlign w:val="center"/>
          </w:tcPr>
          <w:p w14:paraId="5EA59F9C" w14:textId="77777777" w:rsidR="00EA5574" w:rsidRPr="00FF4C55" w:rsidRDefault="00EA5574" w:rsidP="00FC702C">
            <w:pPr>
              <w:rPr>
                <w:sz w:val="20"/>
                <w:lang w:val="id"/>
              </w:rPr>
            </w:pPr>
          </w:p>
          <w:p w14:paraId="12E90EE6" w14:textId="77777777" w:rsidR="00EA5574" w:rsidRPr="00FF4C55" w:rsidRDefault="00EA5574" w:rsidP="00FC702C">
            <w:pPr>
              <w:rPr>
                <w:sz w:val="20"/>
                <w:lang w:val="id"/>
              </w:rPr>
            </w:pPr>
          </w:p>
          <w:p w14:paraId="11ED3E43" w14:textId="77777777" w:rsidR="00EA5574" w:rsidRPr="00FF4C55" w:rsidRDefault="00EA5574" w:rsidP="00FC702C">
            <w:pPr>
              <w:rPr>
                <w:sz w:val="20"/>
                <w:lang w:val="id"/>
              </w:rPr>
            </w:pPr>
          </w:p>
          <w:p w14:paraId="557A465D" w14:textId="568C4897" w:rsidR="00EA5574" w:rsidRPr="00FF4C55" w:rsidRDefault="00EA5574" w:rsidP="00FC702C">
            <w:pPr>
              <w:rPr>
                <w:sz w:val="20"/>
                <w:lang w:val="id"/>
              </w:rPr>
            </w:pPr>
            <w:r w:rsidRPr="00FF4C55">
              <w:rPr>
                <w:sz w:val="20"/>
                <w:lang w:val="id"/>
              </w:rPr>
              <w:t>1</w:t>
            </w:r>
            <w:r w:rsidR="001A7268" w:rsidRPr="00FF4C55">
              <w:rPr>
                <w:sz w:val="20"/>
                <w:lang w:val="id"/>
              </w:rPr>
              <w:t>.</w:t>
            </w:r>
          </w:p>
        </w:tc>
        <w:tc>
          <w:tcPr>
            <w:tcW w:w="1134" w:type="dxa"/>
            <w:vMerge w:val="restart"/>
            <w:vAlign w:val="center"/>
          </w:tcPr>
          <w:p w14:paraId="4EEA3633" w14:textId="77777777" w:rsidR="00EA5574" w:rsidRPr="00FF4C55" w:rsidRDefault="00EA5574" w:rsidP="00FC702C">
            <w:pPr>
              <w:rPr>
                <w:sz w:val="20"/>
                <w:lang w:val="id"/>
              </w:rPr>
            </w:pPr>
          </w:p>
          <w:p w14:paraId="0A2E2942" w14:textId="77777777" w:rsidR="00EA5574" w:rsidRPr="00FF4C55" w:rsidRDefault="00EA5574" w:rsidP="00FC702C">
            <w:pPr>
              <w:rPr>
                <w:sz w:val="20"/>
                <w:lang w:val="id"/>
              </w:rPr>
            </w:pPr>
          </w:p>
          <w:p w14:paraId="27F17D94" w14:textId="77777777" w:rsidR="00EA5574" w:rsidRPr="00FF4C55" w:rsidRDefault="00EA5574" w:rsidP="00FC702C">
            <w:pPr>
              <w:rPr>
                <w:sz w:val="20"/>
                <w:lang w:val="id"/>
              </w:rPr>
            </w:pPr>
          </w:p>
          <w:p w14:paraId="766B5DDF" w14:textId="77777777" w:rsidR="00EA5574" w:rsidRPr="00FF4C55" w:rsidRDefault="00EA5574" w:rsidP="00FC702C">
            <w:pPr>
              <w:rPr>
                <w:sz w:val="20"/>
                <w:lang w:val="id"/>
              </w:rPr>
            </w:pPr>
            <w:r w:rsidRPr="00FF4C55">
              <w:rPr>
                <w:sz w:val="20"/>
                <w:lang w:val="id"/>
              </w:rPr>
              <w:t>Man</w:t>
            </w:r>
          </w:p>
        </w:tc>
        <w:tc>
          <w:tcPr>
            <w:tcW w:w="3541" w:type="dxa"/>
            <w:tcBorders>
              <w:bottom w:val="nil"/>
            </w:tcBorders>
            <w:vAlign w:val="center"/>
          </w:tcPr>
          <w:p w14:paraId="0FFD1C51" w14:textId="062F1AFC" w:rsidR="00EA5574" w:rsidRPr="00FF4C55" w:rsidRDefault="00EA5574" w:rsidP="00FC702C">
            <w:pPr>
              <w:rPr>
                <w:sz w:val="20"/>
                <w:lang w:val="id"/>
              </w:rPr>
            </w:pPr>
            <w:r w:rsidRPr="00FF4C55">
              <w:rPr>
                <w:sz w:val="20"/>
                <w:lang w:val="id"/>
              </w:rPr>
              <w:t xml:space="preserve">1. </w:t>
            </w:r>
            <w:r w:rsidR="008C4D9C" w:rsidRPr="00FF4C55">
              <w:rPr>
                <w:sz w:val="20"/>
                <w:lang w:val="id"/>
              </w:rPr>
              <w:t>Less thorough and unfocused</w:t>
            </w:r>
          </w:p>
        </w:tc>
        <w:tc>
          <w:tcPr>
            <w:tcW w:w="3688" w:type="dxa"/>
            <w:tcBorders>
              <w:bottom w:val="nil"/>
            </w:tcBorders>
            <w:vAlign w:val="center"/>
          </w:tcPr>
          <w:p w14:paraId="78274823" w14:textId="2493C362" w:rsidR="00EA5574" w:rsidRPr="00FF4C55" w:rsidRDefault="00EA5574" w:rsidP="00FC702C">
            <w:pPr>
              <w:rPr>
                <w:sz w:val="20"/>
                <w:lang w:val="id"/>
              </w:rPr>
            </w:pPr>
            <w:r w:rsidRPr="00FF4C55">
              <w:rPr>
                <w:sz w:val="20"/>
                <w:lang w:val="id"/>
              </w:rPr>
              <w:t xml:space="preserve">1. </w:t>
            </w:r>
            <w:r w:rsidR="008C4D9C" w:rsidRPr="00FF4C55">
              <w:rPr>
                <w:sz w:val="20"/>
                <w:lang w:val="id"/>
              </w:rPr>
              <w:t>Regular training to utilize rest time and evaluate working time and workload.</w:t>
            </w:r>
          </w:p>
        </w:tc>
      </w:tr>
      <w:tr w:rsidR="00EA5574" w:rsidRPr="001A7268" w14:paraId="180D9A7F" w14:textId="77777777" w:rsidTr="00FC702C">
        <w:trPr>
          <w:trHeight w:val="144"/>
        </w:trPr>
        <w:tc>
          <w:tcPr>
            <w:tcW w:w="709" w:type="dxa"/>
            <w:vMerge/>
            <w:tcBorders>
              <w:top w:val="nil"/>
            </w:tcBorders>
            <w:vAlign w:val="center"/>
          </w:tcPr>
          <w:p w14:paraId="36A2047F" w14:textId="77777777" w:rsidR="00EA5574" w:rsidRPr="00FF4C55" w:rsidRDefault="00EA5574" w:rsidP="00FC702C">
            <w:pPr>
              <w:rPr>
                <w:sz w:val="20"/>
                <w:lang w:val="id"/>
              </w:rPr>
            </w:pPr>
          </w:p>
        </w:tc>
        <w:tc>
          <w:tcPr>
            <w:tcW w:w="1134" w:type="dxa"/>
            <w:vMerge/>
            <w:tcBorders>
              <w:top w:val="nil"/>
            </w:tcBorders>
            <w:vAlign w:val="center"/>
          </w:tcPr>
          <w:p w14:paraId="00934A84" w14:textId="77777777" w:rsidR="00EA5574" w:rsidRPr="00FF4C55" w:rsidRDefault="00EA5574" w:rsidP="00FC702C">
            <w:pPr>
              <w:rPr>
                <w:sz w:val="20"/>
                <w:lang w:val="id"/>
              </w:rPr>
            </w:pPr>
          </w:p>
        </w:tc>
        <w:tc>
          <w:tcPr>
            <w:tcW w:w="3541" w:type="dxa"/>
            <w:tcBorders>
              <w:top w:val="nil"/>
            </w:tcBorders>
            <w:vAlign w:val="center"/>
          </w:tcPr>
          <w:p w14:paraId="2D9E5D48" w14:textId="3BFFC5C2" w:rsidR="00EA5574" w:rsidRPr="00FF4C55" w:rsidRDefault="00EA5574" w:rsidP="00FC702C">
            <w:pPr>
              <w:rPr>
                <w:sz w:val="20"/>
                <w:lang w:val="id"/>
              </w:rPr>
            </w:pPr>
            <w:r w:rsidRPr="00FF4C55">
              <w:rPr>
                <w:sz w:val="20"/>
                <w:lang w:val="id"/>
              </w:rPr>
              <w:t xml:space="preserve">2. </w:t>
            </w:r>
            <w:r w:rsidR="008C4D9C" w:rsidRPr="00FF4C55">
              <w:rPr>
                <w:sz w:val="20"/>
                <w:lang w:val="id"/>
              </w:rPr>
              <w:t>Operator rush</w:t>
            </w:r>
          </w:p>
        </w:tc>
        <w:tc>
          <w:tcPr>
            <w:tcW w:w="3688" w:type="dxa"/>
            <w:tcBorders>
              <w:top w:val="nil"/>
            </w:tcBorders>
            <w:vAlign w:val="center"/>
          </w:tcPr>
          <w:p w14:paraId="10AB55F7" w14:textId="1614E27C" w:rsidR="00EA5574" w:rsidRPr="00FF4C55" w:rsidRDefault="00EA5574" w:rsidP="00FC702C">
            <w:pPr>
              <w:rPr>
                <w:sz w:val="20"/>
                <w:lang w:val="id"/>
              </w:rPr>
            </w:pPr>
            <w:r w:rsidRPr="00FF4C55">
              <w:rPr>
                <w:sz w:val="20"/>
                <w:lang w:val="id"/>
              </w:rPr>
              <w:t xml:space="preserve">2. </w:t>
            </w:r>
            <w:r w:rsidR="008C4D9C" w:rsidRPr="00FF4C55">
              <w:rPr>
                <w:sz w:val="20"/>
                <w:lang w:val="id"/>
              </w:rPr>
              <w:t>Review conveyor speed so as not to rush tasks at workstations</w:t>
            </w:r>
          </w:p>
        </w:tc>
      </w:tr>
      <w:tr w:rsidR="00EA5574" w:rsidRPr="001A7268" w14:paraId="3E8C4329" w14:textId="77777777" w:rsidTr="00FC702C">
        <w:trPr>
          <w:trHeight w:val="144"/>
        </w:trPr>
        <w:tc>
          <w:tcPr>
            <w:tcW w:w="709" w:type="dxa"/>
            <w:vAlign w:val="center"/>
          </w:tcPr>
          <w:p w14:paraId="5CECA6FB" w14:textId="77777777" w:rsidR="00EA5574" w:rsidRPr="00FF4C55" w:rsidRDefault="00EA5574" w:rsidP="00FC702C">
            <w:pPr>
              <w:rPr>
                <w:sz w:val="20"/>
                <w:lang w:val="id"/>
              </w:rPr>
            </w:pPr>
          </w:p>
          <w:p w14:paraId="7DCECD26" w14:textId="77777777" w:rsidR="00EA5574" w:rsidRPr="00FF4C55" w:rsidRDefault="00EA5574" w:rsidP="00FC702C">
            <w:pPr>
              <w:rPr>
                <w:sz w:val="20"/>
                <w:lang w:val="id"/>
              </w:rPr>
            </w:pPr>
            <w:r w:rsidRPr="00FF4C55">
              <w:rPr>
                <w:sz w:val="20"/>
                <w:lang w:val="id"/>
              </w:rPr>
              <w:t>2.</w:t>
            </w:r>
          </w:p>
        </w:tc>
        <w:tc>
          <w:tcPr>
            <w:tcW w:w="1134" w:type="dxa"/>
            <w:vAlign w:val="center"/>
          </w:tcPr>
          <w:p w14:paraId="01A12AC9" w14:textId="77777777" w:rsidR="00EA5574" w:rsidRPr="00FF4C55" w:rsidRDefault="00EA5574" w:rsidP="00FC702C">
            <w:pPr>
              <w:rPr>
                <w:sz w:val="20"/>
                <w:lang w:val="id"/>
              </w:rPr>
            </w:pPr>
          </w:p>
          <w:p w14:paraId="1EF31DCA" w14:textId="77777777" w:rsidR="00EA5574" w:rsidRPr="00FF4C55" w:rsidRDefault="00EA5574" w:rsidP="00FC702C">
            <w:pPr>
              <w:rPr>
                <w:sz w:val="20"/>
                <w:lang w:val="id"/>
              </w:rPr>
            </w:pPr>
            <w:r w:rsidRPr="00FF4C55">
              <w:rPr>
                <w:sz w:val="20"/>
                <w:lang w:val="id"/>
              </w:rPr>
              <w:t>Machine</w:t>
            </w:r>
          </w:p>
        </w:tc>
        <w:tc>
          <w:tcPr>
            <w:tcW w:w="3541" w:type="dxa"/>
            <w:vAlign w:val="center"/>
          </w:tcPr>
          <w:p w14:paraId="6FCA8DC5" w14:textId="14C94C1B" w:rsidR="00EA5574" w:rsidRPr="00FF4C55" w:rsidRDefault="00EA5574" w:rsidP="00FC702C">
            <w:pPr>
              <w:rPr>
                <w:sz w:val="20"/>
                <w:lang w:val="id"/>
              </w:rPr>
            </w:pPr>
            <w:r w:rsidRPr="00FF4C55">
              <w:rPr>
                <w:sz w:val="20"/>
                <w:lang w:val="id"/>
              </w:rPr>
              <w:t xml:space="preserve">1. </w:t>
            </w:r>
            <w:r w:rsidR="008C4D9C" w:rsidRPr="00FF4C55">
              <w:rPr>
                <w:sz w:val="20"/>
                <w:lang w:val="id"/>
              </w:rPr>
              <w:t>Impact machine maintenance</w:t>
            </w:r>
          </w:p>
        </w:tc>
        <w:tc>
          <w:tcPr>
            <w:tcW w:w="3688" w:type="dxa"/>
            <w:vAlign w:val="center"/>
          </w:tcPr>
          <w:p w14:paraId="4C4CEF7C" w14:textId="2147C31E" w:rsidR="00EA5574" w:rsidRPr="00FF4C55" w:rsidRDefault="00EA5574" w:rsidP="00FC702C">
            <w:pPr>
              <w:rPr>
                <w:sz w:val="20"/>
                <w:lang w:val="id"/>
              </w:rPr>
            </w:pPr>
            <w:r w:rsidRPr="00FF4C55">
              <w:rPr>
                <w:sz w:val="20"/>
                <w:lang w:val="id"/>
              </w:rPr>
              <w:t xml:space="preserve">1. </w:t>
            </w:r>
            <w:r w:rsidR="008C4D9C" w:rsidRPr="00FF4C55">
              <w:rPr>
                <w:sz w:val="20"/>
                <w:lang w:val="id"/>
              </w:rPr>
              <w:t>Checking every time it will be used and periodic machine maintenance</w:t>
            </w:r>
          </w:p>
        </w:tc>
      </w:tr>
      <w:tr w:rsidR="00EA5574" w:rsidRPr="001A7268" w14:paraId="46A59D08" w14:textId="77777777" w:rsidTr="00FC702C">
        <w:trPr>
          <w:trHeight w:val="144"/>
        </w:trPr>
        <w:tc>
          <w:tcPr>
            <w:tcW w:w="709" w:type="dxa"/>
            <w:vMerge w:val="restart"/>
            <w:vAlign w:val="center"/>
          </w:tcPr>
          <w:p w14:paraId="25F950F1" w14:textId="77777777" w:rsidR="00EA5574" w:rsidRPr="00FF4C55" w:rsidRDefault="00EA5574" w:rsidP="00FC702C">
            <w:pPr>
              <w:rPr>
                <w:sz w:val="20"/>
                <w:lang w:val="id"/>
              </w:rPr>
            </w:pPr>
          </w:p>
          <w:p w14:paraId="68A2E73E" w14:textId="77777777" w:rsidR="00EA5574" w:rsidRPr="00FF4C55" w:rsidRDefault="00EA5574" w:rsidP="00FC702C">
            <w:pPr>
              <w:rPr>
                <w:sz w:val="20"/>
                <w:lang w:val="id"/>
              </w:rPr>
            </w:pPr>
          </w:p>
          <w:p w14:paraId="4C8E307B" w14:textId="77777777" w:rsidR="00EA5574" w:rsidRPr="00FF4C55" w:rsidRDefault="00EA5574" w:rsidP="00FC702C">
            <w:pPr>
              <w:rPr>
                <w:sz w:val="20"/>
                <w:lang w:val="id"/>
              </w:rPr>
            </w:pPr>
          </w:p>
          <w:p w14:paraId="05E6BB4D" w14:textId="77777777" w:rsidR="00EA5574" w:rsidRPr="00FF4C55" w:rsidRDefault="00EA5574" w:rsidP="00FC702C">
            <w:pPr>
              <w:rPr>
                <w:sz w:val="20"/>
                <w:lang w:val="id"/>
              </w:rPr>
            </w:pPr>
            <w:r w:rsidRPr="00FF4C55">
              <w:rPr>
                <w:sz w:val="20"/>
                <w:lang w:val="id"/>
              </w:rPr>
              <w:t>3.</w:t>
            </w:r>
          </w:p>
        </w:tc>
        <w:tc>
          <w:tcPr>
            <w:tcW w:w="1134" w:type="dxa"/>
            <w:vMerge w:val="restart"/>
            <w:vAlign w:val="center"/>
          </w:tcPr>
          <w:p w14:paraId="7FAC1990" w14:textId="77777777" w:rsidR="00EA5574" w:rsidRPr="00FF4C55" w:rsidRDefault="00EA5574" w:rsidP="00FC702C">
            <w:pPr>
              <w:rPr>
                <w:sz w:val="20"/>
                <w:lang w:val="id"/>
              </w:rPr>
            </w:pPr>
          </w:p>
          <w:p w14:paraId="085DAA0B" w14:textId="77777777" w:rsidR="00EA5574" w:rsidRPr="00FF4C55" w:rsidRDefault="00EA5574" w:rsidP="00FC702C">
            <w:pPr>
              <w:rPr>
                <w:sz w:val="20"/>
                <w:lang w:val="id"/>
              </w:rPr>
            </w:pPr>
          </w:p>
          <w:p w14:paraId="0C511DDF" w14:textId="77777777" w:rsidR="00EA5574" w:rsidRPr="00FF4C55" w:rsidRDefault="00EA5574" w:rsidP="00FC702C">
            <w:pPr>
              <w:rPr>
                <w:sz w:val="20"/>
                <w:lang w:val="id"/>
              </w:rPr>
            </w:pPr>
          </w:p>
          <w:p w14:paraId="1EF3BE7E" w14:textId="77777777" w:rsidR="00EA5574" w:rsidRPr="00FF4C55" w:rsidRDefault="00EA5574" w:rsidP="00FC702C">
            <w:pPr>
              <w:rPr>
                <w:sz w:val="20"/>
                <w:lang w:val="id"/>
              </w:rPr>
            </w:pPr>
            <w:r w:rsidRPr="00FF4C55">
              <w:rPr>
                <w:sz w:val="20"/>
                <w:lang w:val="id"/>
              </w:rPr>
              <w:t>Method</w:t>
            </w:r>
          </w:p>
        </w:tc>
        <w:tc>
          <w:tcPr>
            <w:tcW w:w="3541" w:type="dxa"/>
            <w:tcBorders>
              <w:bottom w:val="nil"/>
            </w:tcBorders>
            <w:vAlign w:val="center"/>
          </w:tcPr>
          <w:p w14:paraId="07DFB062" w14:textId="0F01ED82" w:rsidR="00EA5574" w:rsidRPr="00FF4C55" w:rsidRDefault="00EA5574" w:rsidP="00FC702C">
            <w:pPr>
              <w:rPr>
                <w:sz w:val="20"/>
                <w:lang w:val="id"/>
              </w:rPr>
            </w:pPr>
            <w:r w:rsidRPr="00FF4C55">
              <w:rPr>
                <w:sz w:val="20"/>
                <w:lang w:val="id"/>
              </w:rPr>
              <w:t xml:space="preserve">1. </w:t>
            </w:r>
            <w:r w:rsidR="008C4D9C" w:rsidRPr="00FF4C55">
              <w:rPr>
                <w:sz w:val="20"/>
                <w:lang w:val="id"/>
              </w:rPr>
              <w:t>Improper installation</w:t>
            </w:r>
          </w:p>
        </w:tc>
        <w:tc>
          <w:tcPr>
            <w:tcW w:w="3688" w:type="dxa"/>
            <w:tcBorders>
              <w:bottom w:val="nil"/>
            </w:tcBorders>
            <w:vAlign w:val="center"/>
          </w:tcPr>
          <w:p w14:paraId="2854574B" w14:textId="00670732" w:rsidR="00EA5574" w:rsidRPr="00FF4C55" w:rsidRDefault="00EA5574" w:rsidP="00FC702C">
            <w:pPr>
              <w:rPr>
                <w:sz w:val="20"/>
                <w:lang w:val="id"/>
              </w:rPr>
            </w:pPr>
            <w:r w:rsidRPr="00FF4C55">
              <w:rPr>
                <w:sz w:val="20"/>
                <w:lang w:val="id"/>
              </w:rPr>
              <w:t xml:space="preserve">1. </w:t>
            </w:r>
            <w:r w:rsidR="008C4D9C" w:rsidRPr="00FF4C55">
              <w:rPr>
                <w:sz w:val="20"/>
                <w:lang w:val="id"/>
              </w:rPr>
              <w:t>Provide SOPs and periodic training at each work station.</w:t>
            </w:r>
          </w:p>
        </w:tc>
      </w:tr>
      <w:tr w:rsidR="00EA5574" w:rsidRPr="001A7268" w14:paraId="265A60FE" w14:textId="77777777" w:rsidTr="00FC702C">
        <w:trPr>
          <w:trHeight w:val="144"/>
        </w:trPr>
        <w:tc>
          <w:tcPr>
            <w:tcW w:w="709" w:type="dxa"/>
            <w:vMerge/>
            <w:tcBorders>
              <w:top w:val="nil"/>
            </w:tcBorders>
            <w:vAlign w:val="center"/>
          </w:tcPr>
          <w:p w14:paraId="5A860C01" w14:textId="77777777" w:rsidR="00EA5574" w:rsidRPr="00FF4C55" w:rsidRDefault="00EA5574" w:rsidP="00FC702C">
            <w:pPr>
              <w:rPr>
                <w:sz w:val="20"/>
                <w:lang w:val="id"/>
              </w:rPr>
            </w:pPr>
          </w:p>
        </w:tc>
        <w:tc>
          <w:tcPr>
            <w:tcW w:w="1134" w:type="dxa"/>
            <w:vMerge/>
            <w:tcBorders>
              <w:top w:val="nil"/>
            </w:tcBorders>
            <w:vAlign w:val="center"/>
          </w:tcPr>
          <w:p w14:paraId="638762DE" w14:textId="77777777" w:rsidR="00EA5574" w:rsidRPr="00FF4C55" w:rsidRDefault="00EA5574" w:rsidP="00FC702C">
            <w:pPr>
              <w:rPr>
                <w:sz w:val="20"/>
                <w:lang w:val="id"/>
              </w:rPr>
            </w:pPr>
          </w:p>
        </w:tc>
        <w:tc>
          <w:tcPr>
            <w:tcW w:w="3541" w:type="dxa"/>
            <w:tcBorders>
              <w:top w:val="nil"/>
              <w:bottom w:val="nil"/>
            </w:tcBorders>
            <w:vAlign w:val="center"/>
          </w:tcPr>
          <w:p w14:paraId="5BE8DD0D" w14:textId="74228960" w:rsidR="00EA5574" w:rsidRPr="00FF4C55" w:rsidRDefault="00EA5574" w:rsidP="00FC702C">
            <w:pPr>
              <w:rPr>
                <w:sz w:val="20"/>
                <w:lang w:val="id"/>
              </w:rPr>
            </w:pPr>
            <w:r w:rsidRPr="00FF4C55">
              <w:rPr>
                <w:sz w:val="20"/>
                <w:lang w:val="id"/>
              </w:rPr>
              <w:t xml:space="preserve">2. </w:t>
            </w:r>
            <w:r w:rsidR="008C4D9C" w:rsidRPr="00FF4C55">
              <w:rPr>
                <w:sz w:val="20"/>
                <w:lang w:val="id"/>
              </w:rPr>
              <w:t>Passage inspection</w:t>
            </w:r>
          </w:p>
        </w:tc>
        <w:tc>
          <w:tcPr>
            <w:tcW w:w="3688" w:type="dxa"/>
            <w:tcBorders>
              <w:top w:val="nil"/>
              <w:bottom w:val="nil"/>
            </w:tcBorders>
            <w:vAlign w:val="center"/>
          </w:tcPr>
          <w:p w14:paraId="1C3E8AAA" w14:textId="59D58B57" w:rsidR="00EA5574" w:rsidRPr="00FF4C55" w:rsidRDefault="00EA5574" w:rsidP="00FC702C">
            <w:pPr>
              <w:rPr>
                <w:sz w:val="20"/>
                <w:lang w:val="id"/>
              </w:rPr>
            </w:pPr>
            <w:r w:rsidRPr="00FF4C55">
              <w:rPr>
                <w:sz w:val="20"/>
                <w:lang w:val="id"/>
              </w:rPr>
              <w:t xml:space="preserve">2. </w:t>
            </w:r>
            <w:r w:rsidR="00FF4C55" w:rsidRPr="00FF4C55">
              <w:rPr>
                <w:sz w:val="20"/>
                <w:lang w:val="id"/>
              </w:rPr>
              <w:t>Provide SOPs and checklists for each electrical component that has passed the check.</w:t>
            </w:r>
          </w:p>
        </w:tc>
      </w:tr>
      <w:tr w:rsidR="00EA5574" w:rsidRPr="001A7268" w14:paraId="4027F149" w14:textId="77777777" w:rsidTr="00FC702C">
        <w:trPr>
          <w:trHeight w:val="144"/>
        </w:trPr>
        <w:tc>
          <w:tcPr>
            <w:tcW w:w="709" w:type="dxa"/>
            <w:vMerge/>
            <w:tcBorders>
              <w:top w:val="nil"/>
            </w:tcBorders>
            <w:vAlign w:val="center"/>
          </w:tcPr>
          <w:p w14:paraId="7447C3D1" w14:textId="77777777" w:rsidR="00EA5574" w:rsidRPr="00FF4C55" w:rsidRDefault="00EA5574" w:rsidP="00FC702C">
            <w:pPr>
              <w:rPr>
                <w:sz w:val="20"/>
                <w:lang w:val="id"/>
              </w:rPr>
            </w:pPr>
          </w:p>
        </w:tc>
        <w:tc>
          <w:tcPr>
            <w:tcW w:w="1134" w:type="dxa"/>
            <w:vMerge/>
            <w:tcBorders>
              <w:top w:val="nil"/>
            </w:tcBorders>
            <w:vAlign w:val="center"/>
          </w:tcPr>
          <w:p w14:paraId="00301713" w14:textId="77777777" w:rsidR="00EA5574" w:rsidRPr="00FF4C55" w:rsidRDefault="00EA5574" w:rsidP="00FC702C">
            <w:pPr>
              <w:rPr>
                <w:sz w:val="20"/>
                <w:lang w:val="id"/>
              </w:rPr>
            </w:pPr>
          </w:p>
        </w:tc>
        <w:tc>
          <w:tcPr>
            <w:tcW w:w="3541" w:type="dxa"/>
            <w:tcBorders>
              <w:top w:val="nil"/>
            </w:tcBorders>
            <w:vAlign w:val="center"/>
          </w:tcPr>
          <w:p w14:paraId="4FF1E7FA" w14:textId="5475B81F" w:rsidR="00EA5574" w:rsidRPr="00FF4C55" w:rsidRDefault="00EA5574" w:rsidP="00FC702C">
            <w:pPr>
              <w:rPr>
                <w:sz w:val="20"/>
                <w:lang w:val="id"/>
              </w:rPr>
            </w:pPr>
            <w:r w:rsidRPr="00FF4C55">
              <w:rPr>
                <w:sz w:val="20"/>
                <w:lang w:val="id"/>
              </w:rPr>
              <w:t xml:space="preserve">3. </w:t>
            </w:r>
            <w:r w:rsidR="008C4D9C" w:rsidRPr="00FF4C55">
              <w:rPr>
                <w:sz w:val="20"/>
                <w:lang w:val="id"/>
              </w:rPr>
              <w:t>Repair frame not according to SOP</w:t>
            </w:r>
          </w:p>
        </w:tc>
        <w:tc>
          <w:tcPr>
            <w:tcW w:w="3688" w:type="dxa"/>
            <w:tcBorders>
              <w:top w:val="nil"/>
            </w:tcBorders>
            <w:vAlign w:val="center"/>
          </w:tcPr>
          <w:p w14:paraId="574FF7C1" w14:textId="77777777" w:rsidR="00FF4C55" w:rsidRPr="00FF4C55" w:rsidRDefault="00EA5574" w:rsidP="00FC702C">
            <w:pPr>
              <w:rPr>
                <w:sz w:val="20"/>
                <w:lang w:val="id"/>
              </w:rPr>
            </w:pPr>
            <w:r w:rsidRPr="00FF4C55">
              <w:rPr>
                <w:sz w:val="20"/>
                <w:lang w:val="id"/>
              </w:rPr>
              <w:t xml:space="preserve">3. </w:t>
            </w:r>
            <w:r w:rsidR="00FF4C55" w:rsidRPr="00FF4C55">
              <w:rPr>
                <w:sz w:val="20"/>
                <w:lang w:val="id"/>
              </w:rPr>
              <w:t>Provide regular training so that when repairing there are no defects that are</w:t>
            </w:r>
          </w:p>
          <w:p w14:paraId="2B28328C" w14:textId="31E07B42" w:rsidR="00EA5574" w:rsidRPr="00FF4C55" w:rsidRDefault="00EA5574" w:rsidP="00FC702C">
            <w:pPr>
              <w:rPr>
                <w:sz w:val="20"/>
                <w:lang w:val="id"/>
              </w:rPr>
            </w:pPr>
          </w:p>
        </w:tc>
      </w:tr>
      <w:tr w:rsidR="00EA5574" w:rsidRPr="001A7268" w14:paraId="6F74CD3A" w14:textId="77777777" w:rsidTr="00FC702C">
        <w:trPr>
          <w:trHeight w:val="144"/>
        </w:trPr>
        <w:tc>
          <w:tcPr>
            <w:tcW w:w="709" w:type="dxa"/>
            <w:vMerge w:val="restart"/>
            <w:vAlign w:val="center"/>
          </w:tcPr>
          <w:p w14:paraId="576061D9" w14:textId="77777777" w:rsidR="00EA5574" w:rsidRPr="00FF4C55" w:rsidRDefault="00EA5574" w:rsidP="00FC702C">
            <w:pPr>
              <w:rPr>
                <w:sz w:val="20"/>
                <w:lang w:val="id"/>
              </w:rPr>
            </w:pPr>
          </w:p>
          <w:p w14:paraId="2796A3FD" w14:textId="77777777" w:rsidR="00EA5574" w:rsidRPr="00FF4C55" w:rsidRDefault="00EA5574" w:rsidP="00FC702C">
            <w:pPr>
              <w:rPr>
                <w:sz w:val="20"/>
                <w:lang w:val="id"/>
              </w:rPr>
            </w:pPr>
          </w:p>
          <w:p w14:paraId="591DF8CD" w14:textId="77777777" w:rsidR="00EA5574" w:rsidRPr="00FF4C55" w:rsidRDefault="00EA5574" w:rsidP="00FC702C">
            <w:pPr>
              <w:rPr>
                <w:sz w:val="20"/>
                <w:lang w:val="id"/>
              </w:rPr>
            </w:pPr>
            <w:r w:rsidRPr="00FF4C55">
              <w:rPr>
                <w:sz w:val="20"/>
                <w:lang w:val="id"/>
              </w:rPr>
              <w:t>4.</w:t>
            </w:r>
          </w:p>
        </w:tc>
        <w:tc>
          <w:tcPr>
            <w:tcW w:w="1134" w:type="dxa"/>
            <w:vMerge w:val="restart"/>
            <w:vAlign w:val="center"/>
          </w:tcPr>
          <w:p w14:paraId="6DDEACC8" w14:textId="77777777" w:rsidR="00EA5574" w:rsidRPr="00FF4C55" w:rsidRDefault="00EA5574" w:rsidP="00FC702C">
            <w:pPr>
              <w:rPr>
                <w:sz w:val="20"/>
                <w:lang w:val="id"/>
              </w:rPr>
            </w:pPr>
          </w:p>
          <w:p w14:paraId="12976C78" w14:textId="77777777" w:rsidR="00EA5574" w:rsidRPr="00FF4C55" w:rsidRDefault="00EA5574" w:rsidP="00FC702C">
            <w:pPr>
              <w:rPr>
                <w:sz w:val="20"/>
                <w:lang w:val="id"/>
              </w:rPr>
            </w:pPr>
          </w:p>
          <w:p w14:paraId="5628FC27" w14:textId="77777777" w:rsidR="00EA5574" w:rsidRPr="00FF4C55" w:rsidRDefault="00EA5574" w:rsidP="00FC702C">
            <w:pPr>
              <w:rPr>
                <w:sz w:val="20"/>
                <w:lang w:val="id"/>
              </w:rPr>
            </w:pPr>
            <w:r w:rsidRPr="00FF4C55">
              <w:rPr>
                <w:sz w:val="20"/>
                <w:lang w:val="id"/>
              </w:rPr>
              <w:t>Material</w:t>
            </w:r>
          </w:p>
        </w:tc>
        <w:tc>
          <w:tcPr>
            <w:tcW w:w="3541" w:type="dxa"/>
            <w:tcBorders>
              <w:bottom w:val="nil"/>
            </w:tcBorders>
            <w:vAlign w:val="center"/>
          </w:tcPr>
          <w:p w14:paraId="24A5B714" w14:textId="437086DD" w:rsidR="00EA5574" w:rsidRPr="00FF4C55" w:rsidRDefault="00EA5574" w:rsidP="00FC702C">
            <w:pPr>
              <w:rPr>
                <w:sz w:val="20"/>
                <w:lang w:val="id"/>
              </w:rPr>
            </w:pPr>
            <w:r w:rsidRPr="00FF4C55">
              <w:rPr>
                <w:sz w:val="20"/>
                <w:lang w:val="id"/>
              </w:rPr>
              <w:t xml:space="preserve">1. </w:t>
            </w:r>
            <w:r w:rsidR="008C4D9C" w:rsidRPr="00FF4C55">
              <w:rPr>
                <w:sz w:val="20"/>
                <w:lang w:val="id"/>
              </w:rPr>
              <w:t>Raw materials (spare parts) are of poor quality and not up to standard</w:t>
            </w:r>
          </w:p>
        </w:tc>
        <w:tc>
          <w:tcPr>
            <w:tcW w:w="3688" w:type="dxa"/>
            <w:tcBorders>
              <w:bottom w:val="nil"/>
            </w:tcBorders>
            <w:vAlign w:val="center"/>
          </w:tcPr>
          <w:p w14:paraId="12D4DCCE" w14:textId="77777777" w:rsidR="00FF4C55" w:rsidRPr="00FF4C55" w:rsidRDefault="00EA5574" w:rsidP="00FC702C">
            <w:pPr>
              <w:rPr>
                <w:sz w:val="20"/>
                <w:lang w:val="id"/>
              </w:rPr>
            </w:pPr>
            <w:r w:rsidRPr="00FF4C55">
              <w:rPr>
                <w:sz w:val="20"/>
                <w:lang w:val="id"/>
              </w:rPr>
              <w:t xml:space="preserve">1. </w:t>
            </w:r>
            <w:r w:rsidR="00FF4C55" w:rsidRPr="00FF4C55">
              <w:rPr>
                <w:sz w:val="20"/>
                <w:lang w:val="id"/>
              </w:rPr>
              <w:t>Ensure from the beginning the supplier's commitment to provide raw materials in accordance with (standard spare parts</w:t>
            </w:r>
          </w:p>
          <w:p w14:paraId="70D32664" w14:textId="0B2786DB" w:rsidR="00EA5574" w:rsidRPr="00FF4C55" w:rsidRDefault="00EA5574" w:rsidP="00FC702C">
            <w:pPr>
              <w:rPr>
                <w:sz w:val="20"/>
                <w:lang w:val="id"/>
              </w:rPr>
            </w:pPr>
          </w:p>
        </w:tc>
      </w:tr>
      <w:tr w:rsidR="00EA5574" w:rsidRPr="001A7268" w14:paraId="2CB57F4F" w14:textId="77777777" w:rsidTr="00FC702C">
        <w:trPr>
          <w:trHeight w:val="144"/>
        </w:trPr>
        <w:tc>
          <w:tcPr>
            <w:tcW w:w="709" w:type="dxa"/>
            <w:vMerge/>
            <w:tcBorders>
              <w:top w:val="nil"/>
            </w:tcBorders>
            <w:vAlign w:val="center"/>
          </w:tcPr>
          <w:p w14:paraId="6EF2107F" w14:textId="77777777" w:rsidR="00EA5574" w:rsidRPr="00FF4C55" w:rsidRDefault="00EA5574" w:rsidP="00FC702C">
            <w:pPr>
              <w:rPr>
                <w:sz w:val="20"/>
                <w:lang w:val="id"/>
              </w:rPr>
            </w:pPr>
          </w:p>
        </w:tc>
        <w:tc>
          <w:tcPr>
            <w:tcW w:w="1134" w:type="dxa"/>
            <w:vMerge/>
            <w:tcBorders>
              <w:top w:val="nil"/>
            </w:tcBorders>
            <w:vAlign w:val="center"/>
          </w:tcPr>
          <w:p w14:paraId="576FBDAA" w14:textId="77777777" w:rsidR="00EA5574" w:rsidRPr="00FF4C55" w:rsidRDefault="00EA5574" w:rsidP="00FC702C">
            <w:pPr>
              <w:rPr>
                <w:sz w:val="20"/>
                <w:lang w:val="id"/>
              </w:rPr>
            </w:pPr>
          </w:p>
        </w:tc>
        <w:tc>
          <w:tcPr>
            <w:tcW w:w="3541" w:type="dxa"/>
            <w:tcBorders>
              <w:top w:val="nil"/>
            </w:tcBorders>
            <w:vAlign w:val="center"/>
          </w:tcPr>
          <w:p w14:paraId="74CC0164" w14:textId="6E595D2C" w:rsidR="00EA5574" w:rsidRPr="00FF4C55" w:rsidRDefault="00EA5574" w:rsidP="00FC702C">
            <w:pPr>
              <w:rPr>
                <w:sz w:val="20"/>
                <w:lang w:val="id"/>
              </w:rPr>
            </w:pPr>
            <w:r w:rsidRPr="00FF4C55">
              <w:rPr>
                <w:sz w:val="20"/>
                <w:lang w:val="id"/>
              </w:rPr>
              <w:t xml:space="preserve">2. </w:t>
            </w:r>
            <w:r w:rsidR="008C4D9C" w:rsidRPr="00FF4C55">
              <w:rPr>
                <w:sz w:val="20"/>
                <w:lang w:val="id"/>
              </w:rPr>
              <w:t>Poor bolt quality</w:t>
            </w:r>
          </w:p>
        </w:tc>
        <w:tc>
          <w:tcPr>
            <w:tcW w:w="3688" w:type="dxa"/>
            <w:tcBorders>
              <w:top w:val="nil"/>
            </w:tcBorders>
            <w:vAlign w:val="center"/>
          </w:tcPr>
          <w:p w14:paraId="283C4F28" w14:textId="44A2AC45" w:rsidR="00EA5574" w:rsidRPr="00FF4C55" w:rsidRDefault="00EA5574" w:rsidP="00FC702C">
            <w:pPr>
              <w:rPr>
                <w:sz w:val="20"/>
                <w:lang w:val="id"/>
              </w:rPr>
            </w:pPr>
            <w:r w:rsidRPr="00FF4C55">
              <w:rPr>
                <w:sz w:val="20"/>
                <w:lang w:val="id"/>
              </w:rPr>
              <w:t xml:space="preserve">2. </w:t>
            </w:r>
            <w:r w:rsidR="00FF4C55" w:rsidRPr="00FF4C55">
              <w:rPr>
                <w:sz w:val="20"/>
                <w:lang w:val="id"/>
              </w:rPr>
              <w:t>Ensure from the outset the bolt supplier's commitment to provide sturdy bolts</w:t>
            </w:r>
          </w:p>
        </w:tc>
      </w:tr>
      <w:tr w:rsidR="00EA5574" w:rsidRPr="001A7268" w14:paraId="1A6315DB" w14:textId="77777777" w:rsidTr="00FC702C">
        <w:trPr>
          <w:trHeight w:val="144"/>
        </w:trPr>
        <w:tc>
          <w:tcPr>
            <w:tcW w:w="709" w:type="dxa"/>
            <w:vMerge w:val="restart"/>
            <w:vAlign w:val="center"/>
          </w:tcPr>
          <w:p w14:paraId="49E1C201" w14:textId="77777777" w:rsidR="00EA5574" w:rsidRPr="00FF4C55" w:rsidRDefault="00EA5574" w:rsidP="00FC702C">
            <w:pPr>
              <w:rPr>
                <w:sz w:val="20"/>
                <w:lang w:val="id"/>
              </w:rPr>
            </w:pPr>
          </w:p>
          <w:p w14:paraId="74DC8510" w14:textId="77777777" w:rsidR="00EA5574" w:rsidRPr="00FF4C55" w:rsidRDefault="00EA5574" w:rsidP="00FC702C">
            <w:pPr>
              <w:rPr>
                <w:sz w:val="20"/>
                <w:lang w:val="id"/>
              </w:rPr>
            </w:pPr>
          </w:p>
          <w:p w14:paraId="4AE9BBCF" w14:textId="77777777" w:rsidR="00EA5574" w:rsidRPr="00FF4C55" w:rsidRDefault="00EA5574" w:rsidP="00FC702C">
            <w:pPr>
              <w:rPr>
                <w:sz w:val="20"/>
                <w:lang w:val="id"/>
              </w:rPr>
            </w:pPr>
          </w:p>
          <w:p w14:paraId="03D6DDED" w14:textId="77777777" w:rsidR="00EA5574" w:rsidRPr="00FF4C55" w:rsidRDefault="00EA5574" w:rsidP="00FC702C">
            <w:pPr>
              <w:rPr>
                <w:sz w:val="20"/>
                <w:lang w:val="id"/>
              </w:rPr>
            </w:pPr>
            <w:r w:rsidRPr="00FF4C55">
              <w:rPr>
                <w:sz w:val="20"/>
                <w:lang w:val="id"/>
              </w:rPr>
              <w:t>5.</w:t>
            </w:r>
          </w:p>
        </w:tc>
        <w:tc>
          <w:tcPr>
            <w:tcW w:w="1134" w:type="dxa"/>
            <w:vMerge w:val="restart"/>
            <w:vAlign w:val="center"/>
          </w:tcPr>
          <w:p w14:paraId="650C8BE3" w14:textId="77777777" w:rsidR="00EA5574" w:rsidRPr="00FF4C55" w:rsidRDefault="00EA5574" w:rsidP="00FC702C">
            <w:pPr>
              <w:rPr>
                <w:sz w:val="20"/>
                <w:lang w:val="id"/>
              </w:rPr>
            </w:pPr>
          </w:p>
          <w:p w14:paraId="2D5F658C" w14:textId="77777777" w:rsidR="00EA5574" w:rsidRPr="00FF4C55" w:rsidRDefault="00EA5574" w:rsidP="00FC702C">
            <w:pPr>
              <w:rPr>
                <w:sz w:val="20"/>
                <w:lang w:val="id"/>
              </w:rPr>
            </w:pPr>
          </w:p>
          <w:p w14:paraId="3FC77CC8" w14:textId="77777777" w:rsidR="00EA5574" w:rsidRPr="00FF4C55" w:rsidRDefault="00EA5574" w:rsidP="00FC702C">
            <w:pPr>
              <w:rPr>
                <w:sz w:val="20"/>
                <w:lang w:val="id"/>
              </w:rPr>
            </w:pPr>
          </w:p>
          <w:p w14:paraId="630AE516" w14:textId="77777777" w:rsidR="00EA5574" w:rsidRPr="00FF4C55" w:rsidRDefault="00EA5574" w:rsidP="00FC702C">
            <w:pPr>
              <w:rPr>
                <w:sz w:val="20"/>
                <w:lang w:val="id"/>
              </w:rPr>
            </w:pPr>
            <w:r w:rsidRPr="00FF4C55">
              <w:rPr>
                <w:sz w:val="20"/>
                <w:lang w:val="id"/>
              </w:rPr>
              <w:t>Environment</w:t>
            </w:r>
          </w:p>
        </w:tc>
        <w:tc>
          <w:tcPr>
            <w:tcW w:w="3541" w:type="dxa"/>
            <w:tcBorders>
              <w:bottom w:val="nil"/>
            </w:tcBorders>
            <w:vAlign w:val="center"/>
          </w:tcPr>
          <w:p w14:paraId="3403746E" w14:textId="28EFA667" w:rsidR="00EA5574" w:rsidRPr="00FF4C55" w:rsidRDefault="00EA5574" w:rsidP="00FC702C">
            <w:pPr>
              <w:rPr>
                <w:sz w:val="20"/>
                <w:lang w:val="id"/>
              </w:rPr>
            </w:pPr>
            <w:r w:rsidRPr="00FF4C55">
              <w:rPr>
                <w:sz w:val="20"/>
                <w:lang w:val="id"/>
              </w:rPr>
              <w:t xml:space="preserve">1. </w:t>
            </w:r>
            <w:r w:rsidR="008C4D9C" w:rsidRPr="00FF4C55">
              <w:rPr>
                <w:sz w:val="20"/>
                <w:lang w:val="id"/>
              </w:rPr>
              <w:t>Noise</w:t>
            </w:r>
          </w:p>
        </w:tc>
        <w:tc>
          <w:tcPr>
            <w:tcW w:w="3688" w:type="dxa"/>
            <w:tcBorders>
              <w:bottom w:val="nil"/>
            </w:tcBorders>
            <w:vAlign w:val="center"/>
          </w:tcPr>
          <w:p w14:paraId="3C1F5DED" w14:textId="440B6B40" w:rsidR="00EA5574" w:rsidRPr="00FF4C55" w:rsidRDefault="00EA5574" w:rsidP="00FC702C">
            <w:pPr>
              <w:rPr>
                <w:sz w:val="20"/>
                <w:lang w:val="id"/>
              </w:rPr>
            </w:pPr>
            <w:r w:rsidRPr="00FF4C55">
              <w:rPr>
                <w:sz w:val="20"/>
                <w:lang w:val="id"/>
              </w:rPr>
              <w:t xml:space="preserve">1. </w:t>
            </w:r>
            <w:r w:rsidR="00FF4C55" w:rsidRPr="00FF4C55">
              <w:rPr>
                <w:sz w:val="20"/>
                <w:lang w:val="id"/>
              </w:rPr>
              <w:t>Provide PPE such as earplugs to minimize the effects of noise</w:t>
            </w:r>
          </w:p>
        </w:tc>
      </w:tr>
      <w:tr w:rsidR="00EA5574" w:rsidRPr="001A7268" w14:paraId="2B59B29E" w14:textId="77777777" w:rsidTr="00FC702C">
        <w:trPr>
          <w:trHeight w:val="144"/>
        </w:trPr>
        <w:tc>
          <w:tcPr>
            <w:tcW w:w="709" w:type="dxa"/>
            <w:vMerge/>
            <w:tcBorders>
              <w:top w:val="nil"/>
            </w:tcBorders>
            <w:vAlign w:val="center"/>
          </w:tcPr>
          <w:p w14:paraId="664A3458" w14:textId="77777777" w:rsidR="00EA5574" w:rsidRPr="00FF4C55" w:rsidRDefault="00EA5574" w:rsidP="00FC702C">
            <w:pPr>
              <w:rPr>
                <w:sz w:val="20"/>
                <w:lang w:val="id"/>
              </w:rPr>
            </w:pPr>
          </w:p>
        </w:tc>
        <w:tc>
          <w:tcPr>
            <w:tcW w:w="1134" w:type="dxa"/>
            <w:vMerge/>
            <w:tcBorders>
              <w:top w:val="nil"/>
            </w:tcBorders>
            <w:vAlign w:val="center"/>
          </w:tcPr>
          <w:p w14:paraId="47C7003D" w14:textId="77777777" w:rsidR="00EA5574" w:rsidRPr="00FF4C55" w:rsidRDefault="00EA5574" w:rsidP="00FC702C">
            <w:pPr>
              <w:rPr>
                <w:sz w:val="20"/>
                <w:lang w:val="id"/>
              </w:rPr>
            </w:pPr>
          </w:p>
        </w:tc>
        <w:tc>
          <w:tcPr>
            <w:tcW w:w="3541" w:type="dxa"/>
            <w:tcBorders>
              <w:top w:val="nil"/>
              <w:bottom w:val="nil"/>
            </w:tcBorders>
            <w:vAlign w:val="center"/>
          </w:tcPr>
          <w:p w14:paraId="3861100F" w14:textId="64CADFBB" w:rsidR="00EA5574" w:rsidRPr="00FF4C55" w:rsidRDefault="00EA5574" w:rsidP="00FC702C">
            <w:pPr>
              <w:rPr>
                <w:sz w:val="20"/>
                <w:lang w:val="id"/>
              </w:rPr>
            </w:pPr>
            <w:r w:rsidRPr="00FF4C55">
              <w:rPr>
                <w:sz w:val="20"/>
                <w:lang w:val="id"/>
              </w:rPr>
              <w:t xml:space="preserve">2. </w:t>
            </w:r>
            <w:r w:rsidR="008C4D9C" w:rsidRPr="00FF4C55">
              <w:rPr>
                <w:sz w:val="20"/>
                <w:lang w:val="id"/>
              </w:rPr>
              <w:t>Less lighting</w:t>
            </w:r>
          </w:p>
        </w:tc>
        <w:tc>
          <w:tcPr>
            <w:tcW w:w="3688" w:type="dxa"/>
            <w:tcBorders>
              <w:top w:val="nil"/>
              <w:bottom w:val="nil"/>
            </w:tcBorders>
            <w:vAlign w:val="center"/>
          </w:tcPr>
          <w:p w14:paraId="07CBAA87" w14:textId="46B79B2E" w:rsidR="00EA5574" w:rsidRPr="00FF4C55" w:rsidRDefault="00EA5574" w:rsidP="00FC702C">
            <w:pPr>
              <w:rPr>
                <w:sz w:val="20"/>
                <w:lang w:val="id"/>
              </w:rPr>
            </w:pPr>
            <w:r w:rsidRPr="00FF4C55">
              <w:rPr>
                <w:sz w:val="20"/>
                <w:lang w:val="id"/>
              </w:rPr>
              <w:t xml:space="preserve">2. </w:t>
            </w:r>
            <w:r w:rsidR="00FF4C55" w:rsidRPr="00FF4C55">
              <w:rPr>
                <w:sz w:val="20"/>
                <w:lang w:val="id"/>
              </w:rPr>
              <w:t>Add or replace sufficient lighting, not too bright and not too dim</w:t>
            </w:r>
          </w:p>
        </w:tc>
      </w:tr>
      <w:tr w:rsidR="00EA5574" w:rsidRPr="001A7268" w14:paraId="6E5F598E" w14:textId="77777777" w:rsidTr="00FC702C">
        <w:trPr>
          <w:trHeight w:val="144"/>
        </w:trPr>
        <w:tc>
          <w:tcPr>
            <w:tcW w:w="709" w:type="dxa"/>
            <w:vMerge/>
            <w:tcBorders>
              <w:top w:val="nil"/>
            </w:tcBorders>
            <w:vAlign w:val="center"/>
          </w:tcPr>
          <w:p w14:paraId="2B262C5E" w14:textId="77777777" w:rsidR="00EA5574" w:rsidRPr="00FF4C55" w:rsidRDefault="00EA5574" w:rsidP="00FC702C">
            <w:pPr>
              <w:rPr>
                <w:sz w:val="20"/>
                <w:lang w:val="id"/>
              </w:rPr>
            </w:pPr>
          </w:p>
        </w:tc>
        <w:tc>
          <w:tcPr>
            <w:tcW w:w="1134" w:type="dxa"/>
            <w:vMerge/>
            <w:tcBorders>
              <w:top w:val="nil"/>
            </w:tcBorders>
            <w:vAlign w:val="center"/>
          </w:tcPr>
          <w:p w14:paraId="7280EB3C" w14:textId="77777777" w:rsidR="00EA5574" w:rsidRPr="00FF4C55" w:rsidRDefault="00EA5574" w:rsidP="00FC702C">
            <w:pPr>
              <w:rPr>
                <w:sz w:val="20"/>
                <w:lang w:val="id"/>
              </w:rPr>
            </w:pPr>
          </w:p>
        </w:tc>
        <w:tc>
          <w:tcPr>
            <w:tcW w:w="3541" w:type="dxa"/>
            <w:tcBorders>
              <w:top w:val="nil"/>
            </w:tcBorders>
            <w:vAlign w:val="center"/>
          </w:tcPr>
          <w:p w14:paraId="56CD5BE0" w14:textId="78F3059B" w:rsidR="00EA5574" w:rsidRPr="00FF4C55" w:rsidRDefault="00EA5574" w:rsidP="00FC702C">
            <w:pPr>
              <w:rPr>
                <w:sz w:val="20"/>
                <w:lang w:val="id"/>
              </w:rPr>
            </w:pPr>
            <w:r w:rsidRPr="00FF4C55">
              <w:rPr>
                <w:sz w:val="20"/>
                <w:lang w:val="id"/>
              </w:rPr>
              <w:t xml:space="preserve">3. </w:t>
            </w:r>
            <w:r w:rsidR="008C4D9C" w:rsidRPr="00FF4C55">
              <w:rPr>
                <w:sz w:val="20"/>
                <w:lang w:val="id"/>
              </w:rPr>
              <w:t>Presence of dust particles</w:t>
            </w:r>
          </w:p>
        </w:tc>
        <w:tc>
          <w:tcPr>
            <w:tcW w:w="3688" w:type="dxa"/>
            <w:tcBorders>
              <w:top w:val="nil"/>
            </w:tcBorders>
            <w:vAlign w:val="center"/>
          </w:tcPr>
          <w:p w14:paraId="079B5D85" w14:textId="5B71FFB9" w:rsidR="00EA5574" w:rsidRPr="00FF4C55" w:rsidRDefault="00EA5574" w:rsidP="00FC702C">
            <w:pPr>
              <w:rPr>
                <w:sz w:val="20"/>
                <w:lang w:val="id"/>
              </w:rPr>
            </w:pPr>
            <w:r w:rsidRPr="00FF4C55">
              <w:rPr>
                <w:sz w:val="20"/>
                <w:lang w:val="id"/>
              </w:rPr>
              <w:t xml:space="preserve">3. </w:t>
            </w:r>
            <w:r w:rsidR="00FF4C55" w:rsidRPr="00FF4C55">
              <w:rPr>
                <w:sz w:val="20"/>
                <w:lang w:val="id"/>
              </w:rPr>
              <w:t>Providing PPE such as masks to minimize inhalation of particulate dust</w:t>
            </w:r>
          </w:p>
        </w:tc>
      </w:tr>
    </w:tbl>
    <w:p w14:paraId="185D9081" w14:textId="77777777" w:rsidR="001A7268" w:rsidRDefault="001A7268" w:rsidP="00EA5574">
      <w:pPr>
        <w:pStyle w:val="Paragraph"/>
        <w:rPr>
          <w:i/>
          <w:color w:val="333333"/>
          <w:lang w:val="id"/>
        </w:rPr>
      </w:pPr>
    </w:p>
    <w:p w14:paraId="759125CD" w14:textId="7887A187" w:rsidR="00EA5574" w:rsidRPr="001A7268" w:rsidRDefault="001A7268" w:rsidP="00EA5574">
      <w:pPr>
        <w:pStyle w:val="Paragraph"/>
        <w:rPr>
          <w:rStyle w:val="Emphasis"/>
          <w:i w:val="0"/>
          <w:iCs w:val="0"/>
        </w:rPr>
      </w:pPr>
      <w:r w:rsidRPr="001A7268">
        <w:rPr>
          <w:rStyle w:val="Emphasis"/>
          <w:b/>
          <w:bCs/>
          <w:i w:val="0"/>
          <w:iCs w:val="0"/>
        </w:rPr>
        <w:t>e. Control Stage</w:t>
      </w:r>
      <w:r w:rsidRPr="001A7268">
        <w:rPr>
          <w:rStyle w:val="Emphasis"/>
          <w:i w:val="0"/>
          <w:iCs w:val="0"/>
        </w:rPr>
        <w:t xml:space="preserve"> </w:t>
      </w:r>
      <w:r w:rsidR="003E0022" w:rsidRPr="001A7268">
        <w:rPr>
          <w:rStyle w:val="Emphasis"/>
          <w:i w:val="0"/>
          <w:iCs w:val="0"/>
        </w:rPr>
        <w:t>The control stage is the final stage in DMAIC, aimed at controlling and monitoring the production process improvements based on the given recommendations to achieve the desired results. Successful improvements in the process are standardized and used as standard work guidelines. This stage is the last in problem-solving using the Six Sigma methodology. In this stage, all improvement efforts are technically controlled and documented, and disseminated to all company employees so that everyone understands good quality practices. The quality control department must be meticulous in checking products to prevent a high number of defects. Additionally, the quality control department records data on improvements based on the types of defects that occur, and the company should routinely update guidelines such as SOPs and Work Instructions</w:t>
      </w:r>
      <w:r>
        <w:rPr>
          <w:rStyle w:val="Emphasis"/>
          <w:i w:val="0"/>
          <w:iCs w:val="0"/>
        </w:rPr>
        <w:t>.</w:t>
      </w:r>
    </w:p>
    <w:p w14:paraId="488462FA" w14:textId="0E1A7B8B" w:rsidR="00EA50A7" w:rsidRPr="00494005" w:rsidRDefault="00EA50A7" w:rsidP="009A7BC2">
      <w:pPr>
        <w:pStyle w:val="Heading1"/>
        <w:rPr>
          <w:color w:val="FF0000"/>
          <w:sz w:val="20"/>
        </w:rPr>
      </w:pPr>
      <w:r w:rsidRPr="009A7BC2">
        <w:t>CONCLUSIONS</w:t>
      </w:r>
    </w:p>
    <w:p w14:paraId="6415EDD4" w14:textId="46C30FA0" w:rsidR="003E0022" w:rsidRPr="001A7268" w:rsidRDefault="003E0022" w:rsidP="00343C10">
      <w:pPr>
        <w:pStyle w:val="Paragraphnumbered"/>
        <w:numPr>
          <w:ilvl w:val="0"/>
          <w:numId w:val="0"/>
        </w:numPr>
        <w:ind w:firstLine="284"/>
        <w:rPr>
          <w:rStyle w:val="Emphasis"/>
          <w:i w:val="0"/>
          <w:iCs w:val="0"/>
        </w:rPr>
      </w:pPr>
      <w:r w:rsidRPr="001A7268">
        <w:rPr>
          <w:rStyle w:val="Emphasis"/>
          <w:i w:val="0"/>
          <w:iCs w:val="0"/>
        </w:rPr>
        <w:t>The following are the conclusions drawn from the research at PT. Roda Pasifik Mandiri:</w:t>
      </w:r>
    </w:p>
    <w:p w14:paraId="3851CA10" w14:textId="77777777" w:rsidR="003E0022" w:rsidRPr="001A7268" w:rsidRDefault="003E0022" w:rsidP="00343C10">
      <w:pPr>
        <w:pStyle w:val="Paragraphnumbered"/>
        <w:ind w:left="284" w:hanging="284"/>
        <w:rPr>
          <w:rStyle w:val="Emphasis"/>
          <w:i w:val="0"/>
          <w:iCs w:val="0"/>
        </w:rPr>
      </w:pPr>
      <w:r w:rsidRPr="001A7268">
        <w:rPr>
          <w:rStyle w:val="Emphasis"/>
          <w:i w:val="0"/>
          <w:iCs w:val="0"/>
        </w:rPr>
        <w:t>The assembly process of e-bike line 2 has several common defects, namely cover body defects at 19%, electrical defects at 27%, frame defects at 14%, battery cover defects at 30%, and chain defects at 10%. These percentages indicate that the most frequent defect in the assembly process is the battery cover defect, with the highest percentage of 30%.</w:t>
      </w:r>
    </w:p>
    <w:p w14:paraId="34C19ECE" w14:textId="32C7B043" w:rsidR="003E0022" w:rsidRPr="001A7268" w:rsidRDefault="003E0022" w:rsidP="00343C10">
      <w:pPr>
        <w:pStyle w:val="Paragraphnumbered"/>
        <w:ind w:left="284" w:hanging="284"/>
        <w:rPr>
          <w:rStyle w:val="Emphasis"/>
          <w:i w:val="0"/>
          <w:iCs w:val="0"/>
        </w:rPr>
      </w:pPr>
      <w:r w:rsidRPr="001A7268">
        <w:rPr>
          <w:rStyle w:val="Emphasis"/>
          <w:i w:val="0"/>
          <w:iCs w:val="0"/>
        </w:rPr>
        <w:t>Defects in e-bikes at PT. Roda Pasifik Mandiri occur due to 5 factors: man, machine, method, material, and environment. The causes for these factors are as follows:</w:t>
      </w:r>
    </w:p>
    <w:p w14:paraId="02F61A42" w14:textId="77777777" w:rsidR="003E0022" w:rsidRPr="001A7268" w:rsidRDefault="003E0022" w:rsidP="00343C10">
      <w:pPr>
        <w:pStyle w:val="Paragraphnumbered"/>
        <w:numPr>
          <w:ilvl w:val="0"/>
          <w:numId w:val="0"/>
        </w:numPr>
        <w:ind w:left="567" w:hanging="284"/>
        <w:rPr>
          <w:rStyle w:val="Emphasis"/>
          <w:i w:val="0"/>
          <w:iCs w:val="0"/>
        </w:rPr>
      </w:pPr>
      <w:r w:rsidRPr="001A7268">
        <w:rPr>
          <w:rStyle w:val="Emphasis"/>
          <w:i w:val="0"/>
          <w:iCs w:val="0"/>
        </w:rPr>
        <w:t>Man: Operators are rushing and not meticulous during the assembly process.</w:t>
      </w:r>
    </w:p>
    <w:p w14:paraId="365A0C27" w14:textId="77777777" w:rsidR="003E0022" w:rsidRPr="001A7268" w:rsidRDefault="003E0022" w:rsidP="00343C10">
      <w:pPr>
        <w:pStyle w:val="Paragraphnumbered"/>
        <w:numPr>
          <w:ilvl w:val="0"/>
          <w:numId w:val="0"/>
        </w:numPr>
        <w:ind w:left="567" w:hanging="284"/>
        <w:rPr>
          <w:rStyle w:val="Emphasis"/>
          <w:i w:val="0"/>
          <w:iCs w:val="0"/>
        </w:rPr>
      </w:pPr>
      <w:r w:rsidRPr="001A7268">
        <w:rPr>
          <w:rStyle w:val="Emphasis"/>
          <w:i w:val="0"/>
          <w:iCs w:val="0"/>
        </w:rPr>
        <w:t>Machine: Lack of maintenance on the impact machine before production activities.</w:t>
      </w:r>
    </w:p>
    <w:p w14:paraId="3790F429" w14:textId="77777777" w:rsidR="003E0022" w:rsidRPr="001A7268" w:rsidRDefault="003E0022" w:rsidP="00343C10">
      <w:pPr>
        <w:pStyle w:val="Paragraphnumbered"/>
        <w:numPr>
          <w:ilvl w:val="0"/>
          <w:numId w:val="0"/>
        </w:numPr>
        <w:ind w:left="567" w:hanging="284"/>
        <w:rPr>
          <w:rStyle w:val="Emphasis"/>
          <w:i w:val="0"/>
          <w:iCs w:val="0"/>
        </w:rPr>
      </w:pPr>
      <w:r w:rsidRPr="001A7268">
        <w:rPr>
          <w:rStyle w:val="Emphasis"/>
          <w:i w:val="0"/>
          <w:iCs w:val="0"/>
        </w:rPr>
        <w:t>Method: Incorrect installation of e-bike parts, errors in passing inspection, and frame repairs not following SOP.</w:t>
      </w:r>
    </w:p>
    <w:p w14:paraId="4EF39805" w14:textId="77777777" w:rsidR="003E0022" w:rsidRPr="001A7268" w:rsidRDefault="003E0022" w:rsidP="00343C10">
      <w:pPr>
        <w:pStyle w:val="Paragraphnumbered"/>
        <w:numPr>
          <w:ilvl w:val="0"/>
          <w:numId w:val="0"/>
        </w:numPr>
        <w:ind w:left="567" w:hanging="284"/>
        <w:rPr>
          <w:rStyle w:val="Emphasis"/>
          <w:i w:val="0"/>
          <w:iCs w:val="0"/>
        </w:rPr>
      </w:pPr>
      <w:r w:rsidRPr="001A7268">
        <w:rPr>
          <w:rStyle w:val="Emphasis"/>
          <w:i w:val="0"/>
          <w:iCs w:val="0"/>
        </w:rPr>
        <w:t>Material: Raw materials from the supplier do not meet standards.</w:t>
      </w:r>
    </w:p>
    <w:p w14:paraId="721BCA76" w14:textId="77777777" w:rsidR="003E0022" w:rsidRPr="001A7268" w:rsidRDefault="003E0022" w:rsidP="00343C10">
      <w:pPr>
        <w:pStyle w:val="Paragraphnumbered"/>
        <w:numPr>
          <w:ilvl w:val="0"/>
          <w:numId w:val="0"/>
        </w:numPr>
        <w:ind w:left="567" w:hanging="284"/>
        <w:rPr>
          <w:rStyle w:val="Emphasis"/>
          <w:i w:val="0"/>
          <w:iCs w:val="0"/>
        </w:rPr>
      </w:pPr>
      <w:r w:rsidRPr="001A7268">
        <w:rPr>
          <w:rStyle w:val="Emphasis"/>
          <w:i w:val="0"/>
          <w:iCs w:val="0"/>
        </w:rPr>
        <w:t>Environment: Noise, insufficient lighting, and airborne dust particles.</w:t>
      </w:r>
    </w:p>
    <w:p w14:paraId="2F32F81F" w14:textId="7479F46E" w:rsidR="003E0022" w:rsidRPr="001A7268" w:rsidRDefault="003E0022" w:rsidP="00343C10">
      <w:pPr>
        <w:pStyle w:val="Paragraphnumbered"/>
        <w:ind w:left="284" w:hanging="284"/>
        <w:rPr>
          <w:rStyle w:val="Emphasis"/>
          <w:i w:val="0"/>
          <w:iCs w:val="0"/>
        </w:rPr>
      </w:pPr>
      <w:r w:rsidRPr="001A7268">
        <w:rPr>
          <w:rStyle w:val="Emphasis"/>
          <w:i w:val="0"/>
          <w:iCs w:val="0"/>
        </w:rPr>
        <w:t xml:space="preserve">Actions that PT. Roda Pasifik Mandiri can take to improve product quality include increasing supervision during the production process and providing training to operators outside production hours to avoid disrupting production. Operators are required to perform maintenance on the impact tools before production to prevent </w:t>
      </w:r>
      <w:r w:rsidRPr="001A7268">
        <w:rPr>
          <w:rStyle w:val="Emphasis"/>
          <w:i w:val="0"/>
          <w:iCs w:val="0"/>
        </w:rPr>
        <w:lastRenderedPageBreak/>
        <w:t>issues during production. Additionally, the quality control process needs to be enhanced, and checksheet reports must be thorough to avoid rework processes. The company should regularly update SOPs and work instructions to serve as guidelines for both new and existing employees, ensuring adherence to SOPs and work instructions to reduce product defects.</w:t>
      </w:r>
    </w:p>
    <w:p w14:paraId="28118B63" w14:textId="2DF9D2BA" w:rsidR="00EA5574" w:rsidRPr="00494005" w:rsidRDefault="00EA5574" w:rsidP="003E0022">
      <w:pPr>
        <w:pStyle w:val="Paragraphnumbered"/>
        <w:numPr>
          <w:ilvl w:val="0"/>
          <w:numId w:val="0"/>
        </w:numPr>
        <w:ind w:left="284"/>
      </w:pPr>
    </w:p>
    <w:p w14:paraId="48D51471" w14:textId="6AE8AAD2" w:rsidR="00CB1FE9" w:rsidRPr="00312B60" w:rsidRDefault="00CB1FE9" w:rsidP="00CB1FE9">
      <w:pPr>
        <w:pStyle w:val="Heading1"/>
        <w:rPr>
          <w:color w:val="FF0000"/>
        </w:rPr>
      </w:pPr>
      <w:r w:rsidRPr="00CC2C58">
        <w:t>Acknowledgments</w:t>
      </w:r>
    </w:p>
    <w:p w14:paraId="660CFCB4" w14:textId="120850EE" w:rsidR="007E7179" w:rsidRDefault="007E7179" w:rsidP="00343C10">
      <w:pPr>
        <w:pStyle w:val="Paragraph"/>
        <w:rPr>
          <w:b/>
          <w:caps/>
        </w:rPr>
      </w:pPr>
      <w:r w:rsidRPr="007E7179">
        <w:t>Researchers would like to acknowledge Muhammadiyah Surakarta University for the opportunities and facilities provided</w:t>
      </w:r>
    </w:p>
    <w:p w14:paraId="3B7D7F3A" w14:textId="7549D089" w:rsidR="007D0A04" w:rsidRPr="00150EDA" w:rsidRDefault="00EA50A7" w:rsidP="00150EDA">
      <w:pPr>
        <w:pStyle w:val="Heading1"/>
      </w:pPr>
      <w:r w:rsidRPr="009A7BC2">
        <w:t>References</w:t>
      </w:r>
    </w:p>
    <w:p w14:paraId="6F0D1554" w14:textId="3EF172A7" w:rsidR="007D2E19" w:rsidRPr="007D2E19" w:rsidRDefault="007D0A04" w:rsidP="00B64E9F">
      <w:pPr>
        <w:pStyle w:val="Reference"/>
        <w:rPr>
          <w:noProof/>
        </w:rPr>
      </w:pPr>
      <w:r>
        <w:rPr>
          <w:rFonts w:eastAsia="Calibri"/>
          <w:noProof/>
        </w:rPr>
        <w:fldChar w:fldCharType="begin"/>
      </w:r>
      <w:r>
        <w:rPr>
          <w:rFonts w:eastAsia="Calibri"/>
        </w:rPr>
        <w:instrText xml:space="preserve"> ADDIN EN.REFLIST </w:instrText>
      </w:r>
      <w:r>
        <w:rPr>
          <w:rFonts w:eastAsia="Calibri"/>
          <w:noProof/>
        </w:rPr>
        <w:fldChar w:fldCharType="separate"/>
      </w:r>
      <w:r w:rsidR="007D2E19" w:rsidRPr="007D2E19">
        <w:rPr>
          <w:noProof/>
        </w:rPr>
        <w:t xml:space="preserve">D. R. Nasution, A. Hasibuan, and S. R. Sibuea, "Pengendalian Kualitas CPO untuk Meminimumkan ALB Menggunakan Metode DMAIC," </w:t>
      </w:r>
      <w:r w:rsidR="007D2E19" w:rsidRPr="007D2E19">
        <w:rPr>
          <w:i/>
          <w:noProof/>
        </w:rPr>
        <w:t xml:space="preserve">Blend Sains Jurnal Teknik, </w:t>
      </w:r>
      <w:r w:rsidR="007D2E19" w:rsidRPr="007D2E19">
        <w:rPr>
          <w:noProof/>
        </w:rPr>
        <w:t>vol. 1, no. 4, pp. 333-342, 2023.</w:t>
      </w:r>
    </w:p>
    <w:p w14:paraId="086FB525" w14:textId="4FC84E7A" w:rsidR="007D2E19" w:rsidRPr="007D2E19" w:rsidRDefault="007D2E19" w:rsidP="00B64E9F">
      <w:pPr>
        <w:pStyle w:val="Reference"/>
        <w:rPr>
          <w:noProof/>
        </w:rPr>
      </w:pPr>
      <w:r w:rsidRPr="007D2E19">
        <w:rPr>
          <w:noProof/>
        </w:rPr>
        <w:t xml:space="preserve">A. Kusumawati and L. Fitriyeni, "Pengendalian Kualitas Proses Pengemasan Gula Dengan Pendekatan Six Sigma," </w:t>
      </w:r>
      <w:r w:rsidRPr="007D2E19">
        <w:rPr>
          <w:i/>
          <w:noProof/>
        </w:rPr>
        <w:t xml:space="preserve">Jurnal Sistem Dan Manajemen Industri, </w:t>
      </w:r>
      <w:r w:rsidRPr="007D2E19">
        <w:rPr>
          <w:noProof/>
        </w:rPr>
        <w:t>vol. 1, no. 1, pp. 43-48, 2017.</w:t>
      </w:r>
    </w:p>
    <w:p w14:paraId="55AFEB0C" w14:textId="5277880B" w:rsidR="007D2E19" w:rsidRPr="007D2E19" w:rsidRDefault="007D2E19" w:rsidP="00B64E9F">
      <w:pPr>
        <w:pStyle w:val="Reference"/>
        <w:rPr>
          <w:noProof/>
        </w:rPr>
      </w:pPr>
      <w:r w:rsidRPr="007D2E19">
        <w:rPr>
          <w:noProof/>
        </w:rPr>
        <w:t xml:space="preserve">S. Zulaikha, "Pengendalian Kualitas Dengan Metode Statistical Quality Control Pada Ramadhani Bakery And Cake," </w:t>
      </w:r>
      <w:r w:rsidRPr="007D2E19">
        <w:rPr>
          <w:i/>
          <w:noProof/>
        </w:rPr>
        <w:t xml:space="preserve">Jurnal Samudra Ekonomika, </w:t>
      </w:r>
      <w:r w:rsidRPr="007D2E19">
        <w:rPr>
          <w:noProof/>
        </w:rPr>
        <w:t>vol. 5, no. 1, pp. 100-113, 2021.</w:t>
      </w:r>
    </w:p>
    <w:p w14:paraId="1B9D4530" w14:textId="4EAAF326" w:rsidR="007D2E19" w:rsidRPr="007D2E19" w:rsidRDefault="007D2E19" w:rsidP="00B64E9F">
      <w:pPr>
        <w:pStyle w:val="Reference"/>
        <w:rPr>
          <w:noProof/>
        </w:rPr>
      </w:pPr>
      <w:r w:rsidRPr="007D2E19">
        <w:rPr>
          <w:noProof/>
        </w:rPr>
        <w:t xml:space="preserve">R. Alwiar and M. I. Adelino, "Analisis Pengendalian Kualitas dengan Menggunakan Metode Statistical Quality Control," </w:t>
      </w:r>
      <w:r w:rsidRPr="007D2E19">
        <w:rPr>
          <w:i/>
          <w:noProof/>
        </w:rPr>
        <w:t xml:space="preserve">Journal of Industrial and Systems Engineering, </w:t>
      </w:r>
      <w:r w:rsidRPr="007D2E19">
        <w:rPr>
          <w:noProof/>
        </w:rPr>
        <w:t>vol. 2, no. 1, pp. 32-43, 2021.</w:t>
      </w:r>
    </w:p>
    <w:p w14:paraId="51B65474" w14:textId="0F3EDAE4" w:rsidR="007D2E19" w:rsidRPr="007D2E19" w:rsidRDefault="007D2E19" w:rsidP="00B64E9F">
      <w:pPr>
        <w:pStyle w:val="Reference"/>
        <w:rPr>
          <w:noProof/>
        </w:rPr>
      </w:pPr>
      <w:r w:rsidRPr="007D2E19">
        <w:rPr>
          <w:noProof/>
        </w:rPr>
        <w:t xml:space="preserve">M. Ramadhan, "Analisis Pengendalian Kualitas Untuk Mengurangi Cacat Pada Produk Sepatu Menggunakan Metode Six Sigma dan Kaizen," </w:t>
      </w:r>
      <w:r w:rsidRPr="007D2E19">
        <w:rPr>
          <w:i/>
          <w:noProof/>
        </w:rPr>
        <w:t xml:space="preserve">Matrik: Jurnal Manajemen dan Teknik Industri Produksi, </w:t>
      </w:r>
      <w:r w:rsidRPr="007D2E19">
        <w:rPr>
          <w:noProof/>
        </w:rPr>
        <w:t>vol. 22, no. 1, pp. 55-64, 2021.</w:t>
      </w:r>
    </w:p>
    <w:p w14:paraId="013F4E93" w14:textId="79600762" w:rsidR="007D2E19" w:rsidRPr="007D2E19" w:rsidRDefault="007D2E19" w:rsidP="00B64E9F">
      <w:pPr>
        <w:pStyle w:val="Reference"/>
        <w:rPr>
          <w:noProof/>
        </w:rPr>
      </w:pPr>
      <w:r w:rsidRPr="007D2E19">
        <w:rPr>
          <w:noProof/>
        </w:rPr>
        <w:t xml:space="preserve">T. A. Ashari and Y. A. Nugroho, "Analisis Pengendalian Kualitas Produk Dengan Menggunakan Metode Six Sigma Dan Kaizen (Study Kasus: Pt Xyz)," </w:t>
      </w:r>
      <w:r w:rsidRPr="007D2E19">
        <w:rPr>
          <w:i/>
          <w:noProof/>
        </w:rPr>
        <w:t xml:space="preserve">Jurnal Cakrawala Ilmiah, </w:t>
      </w:r>
      <w:r w:rsidRPr="007D2E19">
        <w:rPr>
          <w:noProof/>
        </w:rPr>
        <w:t>vol. 1, no. 10, pp. 2505-2516, 2022.</w:t>
      </w:r>
    </w:p>
    <w:p w14:paraId="19B31211" w14:textId="74084165" w:rsidR="007D2E19" w:rsidRPr="007D2E19" w:rsidRDefault="007D2E19" w:rsidP="00B64E9F">
      <w:pPr>
        <w:pStyle w:val="Reference"/>
        <w:rPr>
          <w:noProof/>
        </w:rPr>
      </w:pPr>
      <w:r w:rsidRPr="007D2E19">
        <w:rPr>
          <w:noProof/>
        </w:rPr>
        <w:t xml:space="preserve">I. Nursanti, D. Rahmawati, M. Djunaidi, and M. Anis, "Evaluasi Kompleksitas dan Aksesibilitas Produk Untuk Kemudahan Proses Pembongkaran," </w:t>
      </w:r>
      <w:r w:rsidRPr="007D2E19">
        <w:rPr>
          <w:i/>
          <w:noProof/>
        </w:rPr>
        <w:t xml:space="preserve">Jurnal Ilmiah Teknik Industri, </w:t>
      </w:r>
      <w:r w:rsidRPr="007D2E19">
        <w:rPr>
          <w:noProof/>
        </w:rPr>
        <w:t>vol. 17, no. 2, pp. 135-143, 2018.</w:t>
      </w:r>
    </w:p>
    <w:p w14:paraId="4DE2287B" w14:textId="7BC1B733" w:rsidR="007D2E19" w:rsidRPr="007D2E19" w:rsidRDefault="007D2E19" w:rsidP="00B64E9F">
      <w:pPr>
        <w:pStyle w:val="Reference"/>
        <w:rPr>
          <w:noProof/>
        </w:rPr>
      </w:pPr>
      <w:r w:rsidRPr="007D2E19">
        <w:rPr>
          <w:noProof/>
        </w:rPr>
        <w:t xml:space="preserve">U. L. Putri and N. U. Handayani, "Analisis beban kerja mental dengan metode NASA TLX pada departemen logistik PT ABC," </w:t>
      </w:r>
      <w:r w:rsidRPr="007D2E19">
        <w:rPr>
          <w:i/>
          <w:noProof/>
        </w:rPr>
        <w:t xml:space="preserve">Industrial Engineering Online Journal, </w:t>
      </w:r>
      <w:r w:rsidRPr="007D2E19">
        <w:rPr>
          <w:noProof/>
        </w:rPr>
        <w:t>vol. 6, no. 2, 2017.</w:t>
      </w:r>
    </w:p>
    <w:p w14:paraId="136C5225" w14:textId="519E14F0" w:rsidR="007D2E19" w:rsidRPr="007D2E19" w:rsidRDefault="007D2E19" w:rsidP="00B64E9F">
      <w:pPr>
        <w:pStyle w:val="Reference"/>
        <w:rPr>
          <w:noProof/>
        </w:rPr>
      </w:pPr>
      <w:r w:rsidRPr="007D2E19">
        <w:rPr>
          <w:noProof/>
        </w:rPr>
        <w:t xml:space="preserve">M. T. Nugroho, P. Setiawan, and O. Rahmasari, "Student’s preferences in the selection of online shopping goods delivery services," </w:t>
      </w:r>
      <w:r w:rsidRPr="007D2E19">
        <w:rPr>
          <w:i/>
          <w:noProof/>
        </w:rPr>
        <w:t xml:space="preserve">Jurnal Ilmiah Teknik Industri, </w:t>
      </w:r>
      <w:r w:rsidRPr="007D2E19">
        <w:rPr>
          <w:noProof/>
        </w:rPr>
        <w:t>vol. 20, no. 2, pp. 210-220, 2021.</w:t>
      </w:r>
    </w:p>
    <w:p w14:paraId="3B03D932" w14:textId="38962D4E" w:rsidR="007D2E19" w:rsidRPr="007D2E19" w:rsidRDefault="007D2E19" w:rsidP="00B64E9F">
      <w:pPr>
        <w:pStyle w:val="Reference"/>
        <w:rPr>
          <w:noProof/>
        </w:rPr>
      </w:pPr>
      <w:r w:rsidRPr="007D2E19">
        <w:rPr>
          <w:noProof/>
        </w:rPr>
        <w:t xml:space="preserve">S. C. Bommer and M. Fendley, "A theoretical framework for evaluating mental workload resources in human systems design for manufacturing operations," </w:t>
      </w:r>
      <w:r w:rsidRPr="007D2E19">
        <w:rPr>
          <w:i/>
          <w:noProof/>
        </w:rPr>
        <w:t xml:space="preserve">International Journal of Industrial Ergonomics, </w:t>
      </w:r>
      <w:r w:rsidRPr="007D2E19">
        <w:rPr>
          <w:noProof/>
        </w:rPr>
        <w:t>vol. 63, pp. 7-17, 2018.</w:t>
      </w:r>
    </w:p>
    <w:p w14:paraId="52CF4AAE" w14:textId="7454D54F" w:rsidR="007D2E19" w:rsidRPr="007D2E19" w:rsidRDefault="007D2E19" w:rsidP="00B64E9F">
      <w:pPr>
        <w:pStyle w:val="Reference"/>
        <w:rPr>
          <w:noProof/>
        </w:rPr>
      </w:pPr>
      <w:r w:rsidRPr="007D2E19">
        <w:rPr>
          <w:noProof/>
        </w:rPr>
        <w:t xml:space="preserve">I. Pratiwi and V. S. Kalyana, "Ergonomic Risk Evaluation of Manual Material Handling in Brick Production," </w:t>
      </w:r>
      <w:r w:rsidRPr="007D2E19">
        <w:rPr>
          <w:i/>
          <w:noProof/>
        </w:rPr>
        <w:t xml:space="preserve">Jurnal Ilmiah Teknik Industri, </w:t>
      </w:r>
      <w:r w:rsidRPr="007D2E19">
        <w:rPr>
          <w:noProof/>
        </w:rPr>
        <w:t>vol. 21, no. 1, pp. 113-124, 2022.</w:t>
      </w:r>
    </w:p>
    <w:p w14:paraId="50EA291D" w14:textId="75883EF1" w:rsidR="007D2E19" w:rsidRPr="007D2E19" w:rsidRDefault="007D2E19" w:rsidP="00B64E9F">
      <w:pPr>
        <w:pStyle w:val="Reference"/>
        <w:rPr>
          <w:noProof/>
        </w:rPr>
      </w:pPr>
      <w:r w:rsidRPr="007D2E19">
        <w:rPr>
          <w:noProof/>
        </w:rPr>
        <w:t xml:space="preserve">S. Raundal, R. Badgujar, R. More, and M. Nagare, "Capacity Planning Model for Manufacturing Organizations using AHP," </w:t>
      </w:r>
      <w:r w:rsidRPr="007D2E19">
        <w:rPr>
          <w:i/>
          <w:noProof/>
        </w:rPr>
        <w:t xml:space="preserve">International Journal of Engineering Research and Technology. IJERT, </w:t>
      </w:r>
      <w:r w:rsidRPr="007D2E19">
        <w:rPr>
          <w:noProof/>
        </w:rPr>
        <w:t>vol. 5, no. 7, pp. 137-140, 2016.</w:t>
      </w:r>
    </w:p>
    <w:p w14:paraId="7E85C954" w14:textId="3F81154B" w:rsidR="00BF6F61" w:rsidRPr="005D571B" w:rsidRDefault="007D0A04" w:rsidP="00B64E9F">
      <w:pPr>
        <w:pStyle w:val="Reference"/>
        <w:numPr>
          <w:ilvl w:val="0"/>
          <w:numId w:val="0"/>
        </w:numPr>
        <w:ind w:left="360"/>
        <w:rPr>
          <w:rFonts w:eastAsia="Calibri"/>
        </w:rPr>
      </w:pPr>
      <w:r>
        <w:rPr>
          <w:rFonts w:eastAsia="Calibri"/>
        </w:rPr>
        <w:fldChar w:fldCharType="end"/>
      </w:r>
    </w:p>
    <w:sectPr w:rsidR="00BF6F61" w:rsidRPr="005D571B" w:rsidSect="00217AFC">
      <w:headerReference w:type="default" r:id="rId6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3EC765" w14:textId="77777777" w:rsidR="00B77176" w:rsidRDefault="00B77176">
      <w:r>
        <w:separator/>
      </w:r>
    </w:p>
  </w:endnote>
  <w:endnote w:type="continuationSeparator" w:id="0">
    <w:p w14:paraId="35649885" w14:textId="77777777" w:rsidR="00B77176" w:rsidRDefault="00B77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926F4E" w14:textId="77777777" w:rsidR="00B77176" w:rsidRDefault="00B77176">
      <w:r>
        <w:separator/>
      </w:r>
    </w:p>
  </w:footnote>
  <w:footnote w:type="continuationSeparator" w:id="0">
    <w:p w14:paraId="18357DC0" w14:textId="77777777" w:rsidR="00B77176" w:rsidRDefault="00B771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03517E" w14:textId="3048179F" w:rsidR="007A6A53" w:rsidRDefault="007A6A53">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F6AD6"/>
    <w:multiLevelType w:val="hybridMultilevel"/>
    <w:tmpl w:val="A87A04B0"/>
    <w:lvl w:ilvl="0" w:tplc="345653A6">
      <w:start w:val="1"/>
      <w:numFmt w:val="lowerLetter"/>
      <w:lvlText w:val="%1."/>
      <w:lvlJc w:val="left"/>
      <w:pPr>
        <w:ind w:left="1297" w:hanging="280"/>
      </w:pPr>
      <w:rPr>
        <w:rFonts w:ascii="Times New Roman" w:eastAsia="Times New Roman" w:hAnsi="Times New Roman" w:cs="Times New Roman" w:hint="default"/>
        <w:spacing w:val="0"/>
        <w:w w:val="100"/>
        <w:sz w:val="24"/>
        <w:szCs w:val="24"/>
        <w:lang w:val="id" w:eastAsia="en-US" w:bidi="ar-SA"/>
      </w:rPr>
    </w:lvl>
    <w:lvl w:ilvl="1" w:tplc="778824F8">
      <w:numFmt w:val="bullet"/>
      <w:lvlText w:val="•"/>
      <w:lvlJc w:val="left"/>
      <w:pPr>
        <w:ind w:left="2058" w:hanging="280"/>
      </w:pPr>
      <w:rPr>
        <w:rFonts w:hint="default"/>
        <w:lang w:val="id" w:eastAsia="en-US" w:bidi="ar-SA"/>
      </w:rPr>
    </w:lvl>
    <w:lvl w:ilvl="2" w:tplc="8F40F9C6">
      <w:numFmt w:val="bullet"/>
      <w:lvlText w:val="•"/>
      <w:lvlJc w:val="left"/>
      <w:pPr>
        <w:ind w:left="2817" w:hanging="280"/>
      </w:pPr>
      <w:rPr>
        <w:rFonts w:hint="default"/>
        <w:lang w:val="id" w:eastAsia="en-US" w:bidi="ar-SA"/>
      </w:rPr>
    </w:lvl>
    <w:lvl w:ilvl="3" w:tplc="EC90FDF6">
      <w:numFmt w:val="bullet"/>
      <w:lvlText w:val="•"/>
      <w:lvlJc w:val="left"/>
      <w:pPr>
        <w:ind w:left="3576" w:hanging="280"/>
      </w:pPr>
      <w:rPr>
        <w:rFonts w:hint="default"/>
        <w:lang w:val="id" w:eastAsia="en-US" w:bidi="ar-SA"/>
      </w:rPr>
    </w:lvl>
    <w:lvl w:ilvl="4" w:tplc="8C309F94">
      <w:numFmt w:val="bullet"/>
      <w:lvlText w:val="•"/>
      <w:lvlJc w:val="left"/>
      <w:pPr>
        <w:ind w:left="4335" w:hanging="280"/>
      </w:pPr>
      <w:rPr>
        <w:rFonts w:hint="default"/>
        <w:lang w:val="id" w:eastAsia="en-US" w:bidi="ar-SA"/>
      </w:rPr>
    </w:lvl>
    <w:lvl w:ilvl="5" w:tplc="576ADF54">
      <w:numFmt w:val="bullet"/>
      <w:lvlText w:val="•"/>
      <w:lvlJc w:val="left"/>
      <w:pPr>
        <w:ind w:left="5094" w:hanging="280"/>
      </w:pPr>
      <w:rPr>
        <w:rFonts w:hint="default"/>
        <w:lang w:val="id" w:eastAsia="en-US" w:bidi="ar-SA"/>
      </w:rPr>
    </w:lvl>
    <w:lvl w:ilvl="6" w:tplc="16283AC8">
      <w:numFmt w:val="bullet"/>
      <w:lvlText w:val="•"/>
      <w:lvlJc w:val="left"/>
      <w:pPr>
        <w:ind w:left="5852" w:hanging="280"/>
      </w:pPr>
      <w:rPr>
        <w:rFonts w:hint="default"/>
        <w:lang w:val="id" w:eastAsia="en-US" w:bidi="ar-SA"/>
      </w:rPr>
    </w:lvl>
    <w:lvl w:ilvl="7" w:tplc="7D94F5A2">
      <w:numFmt w:val="bullet"/>
      <w:lvlText w:val="•"/>
      <w:lvlJc w:val="left"/>
      <w:pPr>
        <w:ind w:left="6611" w:hanging="280"/>
      </w:pPr>
      <w:rPr>
        <w:rFonts w:hint="default"/>
        <w:lang w:val="id" w:eastAsia="en-US" w:bidi="ar-SA"/>
      </w:rPr>
    </w:lvl>
    <w:lvl w:ilvl="8" w:tplc="13561434">
      <w:numFmt w:val="bullet"/>
      <w:lvlText w:val="•"/>
      <w:lvlJc w:val="left"/>
      <w:pPr>
        <w:ind w:left="7370" w:hanging="280"/>
      </w:pPr>
      <w:rPr>
        <w:rFonts w:hint="default"/>
        <w:lang w:val="id" w:eastAsia="en-US" w:bidi="ar-SA"/>
      </w:rPr>
    </w:lvl>
  </w:abstractNum>
  <w:abstractNum w:abstractNumId="1" w15:restartNumberingAfterBreak="0">
    <w:nsid w:val="036D2E2A"/>
    <w:multiLevelType w:val="hybridMultilevel"/>
    <w:tmpl w:val="61F67FF2"/>
    <w:lvl w:ilvl="0" w:tplc="0C740614">
      <w:start w:val="1"/>
      <w:numFmt w:val="decimal"/>
      <w:lvlText w:val="%1)"/>
      <w:lvlJc w:val="left"/>
      <w:pPr>
        <w:ind w:left="1309" w:hanging="360"/>
      </w:pPr>
      <w:rPr>
        <w:rFonts w:ascii="Times New Roman" w:eastAsia="Times New Roman" w:hAnsi="Times New Roman" w:cs="Times New Roman" w:hint="default"/>
        <w:w w:val="100"/>
        <w:sz w:val="24"/>
        <w:szCs w:val="24"/>
        <w:lang w:val="id" w:eastAsia="en-US" w:bidi="ar-SA"/>
      </w:rPr>
    </w:lvl>
    <w:lvl w:ilvl="1" w:tplc="75BC09F0">
      <w:numFmt w:val="bullet"/>
      <w:lvlText w:val="•"/>
      <w:lvlJc w:val="left"/>
      <w:pPr>
        <w:ind w:left="2058" w:hanging="360"/>
      </w:pPr>
      <w:rPr>
        <w:rFonts w:hint="default"/>
        <w:lang w:val="id" w:eastAsia="en-US" w:bidi="ar-SA"/>
      </w:rPr>
    </w:lvl>
    <w:lvl w:ilvl="2" w:tplc="89C027A6">
      <w:numFmt w:val="bullet"/>
      <w:lvlText w:val="•"/>
      <w:lvlJc w:val="left"/>
      <w:pPr>
        <w:ind w:left="2817" w:hanging="360"/>
      </w:pPr>
      <w:rPr>
        <w:rFonts w:hint="default"/>
        <w:lang w:val="id" w:eastAsia="en-US" w:bidi="ar-SA"/>
      </w:rPr>
    </w:lvl>
    <w:lvl w:ilvl="3" w:tplc="85685B28">
      <w:numFmt w:val="bullet"/>
      <w:lvlText w:val="•"/>
      <w:lvlJc w:val="left"/>
      <w:pPr>
        <w:ind w:left="3576" w:hanging="360"/>
      </w:pPr>
      <w:rPr>
        <w:rFonts w:hint="default"/>
        <w:lang w:val="id" w:eastAsia="en-US" w:bidi="ar-SA"/>
      </w:rPr>
    </w:lvl>
    <w:lvl w:ilvl="4" w:tplc="75663698">
      <w:numFmt w:val="bullet"/>
      <w:lvlText w:val="•"/>
      <w:lvlJc w:val="left"/>
      <w:pPr>
        <w:ind w:left="4335" w:hanging="360"/>
      </w:pPr>
      <w:rPr>
        <w:rFonts w:hint="default"/>
        <w:lang w:val="id" w:eastAsia="en-US" w:bidi="ar-SA"/>
      </w:rPr>
    </w:lvl>
    <w:lvl w:ilvl="5" w:tplc="EBB8705A">
      <w:numFmt w:val="bullet"/>
      <w:lvlText w:val="•"/>
      <w:lvlJc w:val="left"/>
      <w:pPr>
        <w:ind w:left="5094" w:hanging="360"/>
      </w:pPr>
      <w:rPr>
        <w:rFonts w:hint="default"/>
        <w:lang w:val="id" w:eastAsia="en-US" w:bidi="ar-SA"/>
      </w:rPr>
    </w:lvl>
    <w:lvl w:ilvl="6" w:tplc="9D928AE6">
      <w:numFmt w:val="bullet"/>
      <w:lvlText w:val="•"/>
      <w:lvlJc w:val="left"/>
      <w:pPr>
        <w:ind w:left="5852" w:hanging="360"/>
      </w:pPr>
      <w:rPr>
        <w:rFonts w:hint="default"/>
        <w:lang w:val="id" w:eastAsia="en-US" w:bidi="ar-SA"/>
      </w:rPr>
    </w:lvl>
    <w:lvl w:ilvl="7" w:tplc="20187E58">
      <w:numFmt w:val="bullet"/>
      <w:lvlText w:val="•"/>
      <w:lvlJc w:val="left"/>
      <w:pPr>
        <w:ind w:left="6611" w:hanging="360"/>
      </w:pPr>
      <w:rPr>
        <w:rFonts w:hint="default"/>
        <w:lang w:val="id" w:eastAsia="en-US" w:bidi="ar-SA"/>
      </w:rPr>
    </w:lvl>
    <w:lvl w:ilvl="8" w:tplc="5F26A736">
      <w:numFmt w:val="bullet"/>
      <w:lvlText w:val="•"/>
      <w:lvlJc w:val="left"/>
      <w:pPr>
        <w:ind w:left="7370" w:hanging="360"/>
      </w:pPr>
      <w:rPr>
        <w:rFonts w:hint="default"/>
        <w:lang w:val="id" w:eastAsia="en-US" w:bidi="ar-SA"/>
      </w:rPr>
    </w:lvl>
  </w:abstractNum>
  <w:abstractNum w:abstractNumId="2" w15:restartNumberingAfterBreak="0">
    <w:nsid w:val="039F143D"/>
    <w:multiLevelType w:val="multilevel"/>
    <w:tmpl w:val="22521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F769F7"/>
    <w:multiLevelType w:val="hybridMultilevel"/>
    <w:tmpl w:val="07CA2A8C"/>
    <w:lvl w:ilvl="0" w:tplc="B930DCDE">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F246074E">
      <w:numFmt w:val="bullet"/>
      <w:lvlText w:val="•"/>
      <w:lvlJc w:val="left"/>
      <w:pPr>
        <w:ind w:left="741" w:hanging="361"/>
      </w:pPr>
      <w:rPr>
        <w:rFonts w:hint="default"/>
        <w:lang w:val="id" w:eastAsia="en-US" w:bidi="ar-SA"/>
      </w:rPr>
    </w:lvl>
    <w:lvl w:ilvl="2" w:tplc="75E41C6A">
      <w:numFmt w:val="bullet"/>
      <w:lvlText w:val="•"/>
      <w:lvlJc w:val="left"/>
      <w:pPr>
        <w:ind w:left="1063" w:hanging="361"/>
      </w:pPr>
      <w:rPr>
        <w:rFonts w:hint="default"/>
        <w:lang w:val="id" w:eastAsia="en-US" w:bidi="ar-SA"/>
      </w:rPr>
    </w:lvl>
    <w:lvl w:ilvl="3" w:tplc="696CB908">
      <w:numFmt w:val="bullet"/>
      <w:lvlText w:val="•"/>
      <w:lvlJc w:val="left"/>
      <w:pPr>
        <w:ind w:left="1384" w:hanging="361"/>
      </w:pPr>
      <w:rPr>
        <w:rFonts w:hint="default"/>
        <w:lang w:val="id" w:eastAsia="en-US" w:bidi="ar-SA"/>
      </w:rPr>
    </w:lvl>
    <w:lvl w:ilvl="4" w:tplc="0B226152">
      <w:numFmt w:val="bullet"/>
      <w:lvlText w:val="•"/>
      <w:lvlJc w:val="left"/>
      <w:pPr>
        <w:ind w:left="1706" w:hanging="361"/>
      </w:pPr>
      <w:rPr>
        <w:rFonts w:hint="default"/>
        <w:lang w:val="id" w:eastAsia="en-US" w:bidi="ar-SA"/>
      </w:rPr>
    </w:lvl>
    <w:lvl w:ilvl="5" w:tplc="06CAEC2C">
      <w:numFmt w:val="bullet"/>
      <w:lvlText w:val="•"/>
      <w:lvlJc w:val="left"/>
      <w:pPr>
        <w:ind w:left="2028" w:hanging="361"/>
      </w:pPr>
      <w:rPr>
        <w:rFonts w:hint="default"/>
        <w:lang w:val="id" w:eastAsia="en-US" w:bidi="ar-SA"/>
      </w:rPr>
    </w:lvl>
    <w:lvl w:ilvl="6" w:tplc="E410D8D6">
      <w:numFmt w:val="bullet"/>
      <w:lvlText w:val="•"/>
      <w:lvlJc w:val="left"/>
      <w:pPr>
        <w:ind w:left="2349" w:hanging="361"/>
      </w:pPr>
      <w:rPr>
        <w:rFonts w:hint="default"/>
        <w:lang w:val="id" w:eastAsia="en-US" w:bidi="ar-SA"/>
      </w:rPr>
    </w:lvl>
    <w:lvl w:ilvl="7" w:tplc="09DC8C6A">
      <w:numFmt w:val="bullet"/>
      <w:lvlText w:val="•"/>
      <w:lvlJc w:val="left"/>
      <w:pPr>
        <w:ind w:left="2671" w:hanging="361"/>
      </w:pPr>
      <w:rPr>
        <w:rFonts w:hint="default"/>
        <w:lang w:val="id" w:eastAsia="en-US" w:bidi="ar-SA"/>
      </w:rPr>
    </w:lvl>
    <w:lvl w:ilvl="8" w:tplc="3E6E8246">
      <w:numFmt w:val="bullet"/>
      <w:lvlText w:val="•"/>
      <w:lvlJc w:val="left"/>
      <w:pPr>
        <w:ind w:left="2992" w:hanging="361"/>
      </w:pPr>
      <w:rPr>
        <w:rFonts w:hint="default"/>
        <w:lang w:val="id" w:eastAsia="en-US" w:bidi="ar-SA"/>
      </w:rPr>
    </w:lvl>
  </w:abstractNum>
  <w:abstractNum w:abstractNumId="4" w15:restartNumberingAfterBreak="0">
    <w:nsid w:val="102A4B00"/>
    <w:multiLevelType w:val="hybridMultilevel"/>
    <w:tmpl w:val="11C294F0"/>
    <w:lvl w:ilvl="0" w:tplc="2EB4FF44">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98661E74">
      <w:numFmt w:val="bullet"/>
      <w:lvlText w:val="•"/>
      <w:lvlJc w:val="left"/>
      <w:pPr>
        <w:ind w:left="741" w:hanging="361"/>
      </w:pPr>
      <w:rPr>
        <w:rFonts w:hint="default"/>
        <w:lang w:val="id" w:eastAsia="en-US" w:bidi="ar-SA"/>
      </w:rPr>
    </w:lvl>
    <w:lvl w:ilvl="2" w:tplc="CEA64800">
      <w:numFmt w:val="bullet"/>
      <w:lvlText w:val="•"/>
      <w:lvlJc w:val="left"/>
      <w:pPr>
        <w:ind w:left="1063" w:hanging="361"/>
      </w:pPr>
      <w:rPr>
        <w:rFonts w:hint="default"/>
        <w:lang w:val="id" w:eastAsia="en-US" w:bidi="ar-SA"/>
      </w:rPr>
    </w:lvl>
    <w:lvl w:ilvl="3" w:tplc="966065D2">
      <w:numFmt w:val="bullet"/>
      <w:lvlText w:val="•"/>
      <w:lvlJc w:val="left"/>
      <w:pPr>
        <w:ind w:left="1384" w:hanging="361"/>
      </w:pPr>
      <w:rPr>
        <w:rFonts w:hint="default"/>
        <w:lang w:val="id" w:eastAsia="en-US" w:bidi="ar-SA"/>
      </w:rPr>
    </w:lvl>
    <w:lvl w:ilvl="4" w:tplc="C87A99CE">
      <w:numFmt w:val="bullet"/>
      <w:lvlText w:val="•"/>
      <w:lvlJc w:val="left"/>
      <w:pPr>
        <w:ind w:left="1706" w:hanging="361"/>
      </w:pPr>
      <w:rPr>
        <w:rFonts w:hint="default"/>
        <w:lang w:val="id" w:eastAsia="en-US" w:bidi="ar-SA"/>
      </w:rPr>
    </w:lvl>
    <w:lvl w:ilvl="5" w:tplc="0C128C04">
      <w:numFmt w:val="bullet"/>
      <w:lvlText w:val="•"/>
      <w:lvlJc w:val="left"/>
      <w:pPr>
        <w:ind w:left="2028" w:hanging="361"/>
      </w:pPr>
      <w:rPr>
        <w:rFonts w:hint="default"/>
        <w:lang w:val="id" w:eastAsia="en-US" w:bidi="ar-SA"/>
      </w:rPr>
    </w:lvl>
    <w:lvl w:ilvl="6" w:tplc="042A1610">
      <w:numFmt w:val="bullet"/>
      <w:lvlText w:val="•"/>
      <w:lvlJc w:val="left"/>
      <w:pPr>
        <w:ind w:left="2349" w:hanging="361"/>
      </w:pPr>
      <w:rPr>
        <w:rFonts w:hint="default"/>
        <w:lang w:val="id" w:eastAsia="en-US" w:bidi="ar-SA"/>
      </w:rPr>
    </w:lvl>
    <w:lvl w:ilvl="7" w:tplc="D4765E4A">
      <w:numFmt w:val="bullet"/>
      <w:lvlText w:val="•"/>
      <w:lvlJc w:val="left"/>
      <w:pPr>
        <w:ind w:left="2671" w:hanging="361"/>
      </w:pPr>
      <w:rPr>
        <w:rFonts w:hint="default"/>
        <w:lang w:val="id" w:eastAsia="en-US" w:bidi="ar-SA"/>
      </w:rPr>
    </w:lvl>
    <w:lvl w:ilvl="8" w:tplc="D8FA8998">
      <w:numFmt w:val="bullet"/>
      <w:lvlText w:val="•"/>
      <w:lvlJc w:val="left"/>
      <w:pPr>
        <w:ind w:left="2992" w:hanging="361"/>
      </w:pPr>
      <w:rPr>
        <w:rFonts w:hint="default"/>
        <w:lang w:val="id" w:eastAsia="en-US" w:bidi="ar-SA"/>
      </w:rPr>
    </w:lvl>
  </w:abstractNum>
  <w:abstractNum w:abstractNumId="5" w15:restartNumberingAfterBreak="0">
    <w:nsid w:val="11563E7E"/>
    <w:multiLevelType w:val="hybridMultilevel"/>
    <w:tmpl w:val="5FB29182"/>
    <w:lvl w:ilvl="0" w:tplc="92A2B416">
      <w:start w:val="1"/>
      <w:numFmt w:val="lowerLetter"/>
      <w:lvlText w:val="%1."/>
      <w:lvlJc w:val="left"/>
      <w:pPr>
        <w:ind w:left="1309" w:hanging="360"/>
      </w:pPr>
      <w:rPr>
        <w:rFonts w:ascii="Times New Roman" w:eastAsia="Times New Roman" w:hAnsi="Times New Roman" w:cs="Times New Roman" w:hint="default"/>
        <w:spacing w:val="0"/>
        <w:w w:val="100"/>
        <w:sz w:val="24"/>
        <w:szCs w:val="24"/>
        <w:lang w:val="id" w:eastAsia="en-US" w:bidi="ar-SA"/>
      </w:rPr>
    </w:lvl>
    <w:lvl w:ilvl="1" w:tplc="67443BD4">
      <w:numFmt w:val="bullet"/>
      <w:lvlText w:val="•"/>
      <w:lvlJc w:val="left"/>
      <w:pPr>
        <w:ind w:left="2058" w:hanging="360"/>
      </w:pPr>
      <w:rPr>
        <w:rFonts w:hint="default"/>
        <w:lang w:val="id" w:eastAsia="en-US" w:bidi="ar-SA"/>
      </w:rPr>
    </w:lvl>
    <w:lvl w:ilvl="2" w:tplc="B68A4824">
      <w:numFmt w:val="bullet"/>
      <w:lvlText w:val="•"/>
      <w:lvlJc w:val="left"/>
      <w:pPr>
        <w:ind w:left="2817" w:hanging="360"/>
      </w:pPr>
      <w:rPr>
        <w:rFonts w:hint="default"/>
        <w:lang w:val="id" w:eastAsia="en-US" w:bidi="ar-SA"/>
      </w:rPr>
    </w:lvl>
    <w:lvl w:ilvl="3" w:tplc="E7EC0B3C">
      <w:numFmt w:val="bullet"/>
      <w:lvlText w:val="•"/>
      <w:lvlJc w:val="left"/>
      <w:pPr>
        <w:ind w:left="3576" w:hanging="360"/>
      </w:pPr>
      <w:rPr>
        <w:rFonts w:hint="default"/>
        <w:lang w:val="id" w:eastAsia="en-US" w:bidi="ar-SA"/>
      </w:rPr>
    </w:lvl>
    <w:lvl w:ilvl="4" w:tplc="7D941F0E">
      <w:numFmt w:val="bullet"/>
      <w:lvlText w:val="•"/>
      <w:lvlJc w:val="left"/>
      <w:pPr>
        <w:ind w:left="4335" w:hanging="360"/>
      </w:pPr>
      <w:rPr>
        <w:rFonts w:hint="default"/>
        <w:lang w:val="id" w:eastAsia="en-US" w:bidi="ar-SA"/>
      </w:rPr>
    </w:lvl>
    <w:lvl w:ilvl="5" w:tplc="B69AD71E">
      <w:numFmt w:val="bullet"/>
      <w:lvlText w:val="•"/>
      <w:lvlJc w:val="left"/>
      <w:pPr>
        <w:ind w:left="5094" w:hanging="360"/>
      </w:pPr>
      <w:rPr>
        <w:rFonts w:hint="default"/>
        <w:lang w:val="id" w:eastAsia="en-US" w:bidi="ar-SA"/>
      </w:rPr>
    </w:lvl>
    <w:lvl w:ilvl="6" w:tplc="4314ACDE">
      <w:numFmt w:val="bullet"/>
      <w:lvlText w:val="•"/>
      <w:lvlJc w:val="left"/>
      <w:pPr>
        <w:ind w:left="5852" w:hanging="360"/>
      </w:pPr>
      <w:rPr>
        <w:rFonts w:hint="default"/>
        <w:lang w:val="id" w:eastAsia="en-US" w:bidi="ar-SA"/>
      </w:rPr>
    </w:lvl>
    <w:lvl w:ilvl="7" w:tplc="413E3460">
      <w:numFmt w:val="bullet"/>
      <w:lvlText w:val="•"/>
      <w:lvlJc w:val="left"/>
      <w:pPr>
        <w:ind w:left="6611" w:hanging="360"/>
      </w:pPr>
      <w:rPr>
        <w:rFonts w:hint="default"/>
        <w:lang w:val="id" w:eastAsia="en-US" w:bidi="ar-SA"/>
      </w:rPr>
    </w:lvl>
    <w:lvl w:ilvl="8" w:tplc="BF00FB3A">
      <w:numFmt w:val="bullet"/>
      <w:lvlText w:val="•"/>
      <w:lvlJc w:val="left"/>
      <w:pPr>
        <w:ind w:left="7370" w:hanging="360"/>
      </w:pPr>
      <w:rPr>
        <w:rFonts w:hint="default"/>
        <w:lang w:val="id" w:eastAsia="en-US" w:bidi="ar-SA"/>
      </w:rPr>
    </w:lvl>
  </w:abstractNum>
  <w:abstractNum w:abstractNumId="6" w15:restartNumberingAfterBreak="0">
    <w:nsid w:val="172A6A80"/>
    <w:multiLevelType w:val="hybridMultilevel"/>
    <w:tmpl w:val="1BCCB486"/>
    <w:lvl w:ilvl="0" w:tplc="1BF263B0">
      <w:start w:val="1"/>
      <w:numFmt w:val="lowerLetter"/>
      <w:lvlText w:val="%1)"/>
      <w:lvlJc w:val="left"/>
      <w:pPr>
        <w:ind w:left="1309" w:hanging="360"/>
      </w:pPr>
      <w:rPr>
        <w:rFonts w:ascii="Times New Roman" w:eastAsia="Times New Roman" w:hAnsi="Times New Roman" w:cs="Times New Roman" w:hint="default"/>
        <w:spacing w:val="0"/>
        <w:w w:val="100"/>
        <w:sz w:val="24"/>
        <w:szCs w:val="24"/>
        <w:lang w:val="id" w:eastAsia="en-US" w:bidi="ar-SA"/>
      </w:rPr>
    </w:lvl>
    <w:lvl w:ilvl="1" w:tplc="D466E988">
      <w:numFmt w:val="bullet"/>
      <w:lvlText w:val="•"/>
      <w:lvlJc w:val="left"/>
      <w:pPr>
        <w:ind w:left="2058" w:hanging="360"/>
      </w:pPr>
      <w:rPr>
        <w:rFonts w:hint="default"/>
        <w:lang w:val="id" w:eastAsia="en-US" w:bidi="ar-SA"/>
      </w:rPr>
    </w:lvl>
    <w:lvl w:ilvl="2" w:tplc="8E7CAA1C">
      <w:numFmt w:val="bullet"/>
      <w:lvlText w:val="•"/>
      <w:lvlJc w:val="left"/>
      <w:pPr>
        <w:ind w:left="2817" w:hanging="360"/>
      </w:pPr>
      <w:rPr>
        <w:rFonts w:hint="default"/>
        <w:lang w:val="id" w:eastAsia="en-US" w:bidi="ar-SA"/>
      </w:rPr>
    </w:lvl>
    <w:lvl w:ilvl="3" w:tplc="6BB473CE">
      <w:numFmt w:val="bullet"/>
      <w:lvlText w:val="•"/>
      <w:lvlJc w:val="left"/>
      <w:pPr>
        <w:ind w:left="3576" w:hanging="360"/>
      </w:pPr>
      <w:rPr>
        <w:rFonts w:hint="default"/>
        <w:lang w:val="id" w:eastAsia="en-US" w:bidi="ar-SA"/>
      </w:rPr>
    </w:lvl>
    <w:lvl w:ilvl="4" w:tplc="2880FAA8">
      <w:numFmt w:val="bullet"/>
      <w:lvlText w:val="•"/>
      <w:lvlJc w:val="left"/>
      <w:pPr>
        <w:ind w:left="4335" w:hanging="360"/>
      </w:pPr>
      <w:rPr>
        <w:rFonts w:hint="default"/>
        <w:lang w:val="id" w:eastAsia="en-US" w:bidi="ar-SA"/>
      </w:rPr>
    </w:lvl>
    <w:lvl w:ilvl="5" w:tplc="8EB2DB26">
      <w:numFmt w:val="bullet"/>
      <w:lvlText w:val="•"/>
      <w:lvlJc w:val="left"/>
      <w:pPr>
        <w:ind w:left="5094" w:hanging="360"/>
      </w:pPr>
      <w:rPr>
        <w:rFonts w:hint="default"/>
        <w:lang w:val="id" w:eastAsia="en-US" w:bidi="ar-SA"/>
      </w:rPr>
    </w:lvl>
    <w:lvl w:ilvl="6" w:tplc="C0E22020">
      <w:numFmt w:val="bullet"/>
      <w:lvlText w:val="•"/>
      <w:lvlJc w:val="left"/>
      <w:pPr>
        <w:ind w:left="5852" w:hanging="360"/>
      </w:pPr>
      <w:rPr>
        <w:rFonts w:hint="default"/>
        <w:lang w:val="id" w:eastAsia="en-US" w:bidi="ar-SA"/>
      </w:rPr>
    </w:lvl>
    <w:lvl w:ilvl="7" w:tplc="CE4840BE">
      <w:numFmt w:val="bullet"/>
      <w:lvlText w:val="•"/>
      <w:lvlJc w:val="left"/>
      <w:pPr>
        <w:ind w:left="6611" w:hanging="360"/>
      </w:pPr>
      <w:rPr>
        <w:rFonts w:hint="default"/>
        <w:lang w:val="id" w:eastAsia="en-US" w:bidi="ar-SA"/>
      </w:rPr>
    </w:lvl>
    <w:lvl w:ilvl="8" w:tplc="14CE6834">
      <w:numFmt w:val="bullet"/>
      <w:lvlText w:val="•"/>
      <w:lvlJc w:val="left"/>
      <w:pPr>
        <w:ind w:left="7370" w:hanging="360"/>
      </w:pPr>
      <w:rPr>
        <w:rFonts w:hint="default"/>
        <w:lang w:val="id" w:eastAsia="en-US" w:bidi="ar-SA"/>
      </w:rPr>
    </w:lvl>
  </w:abstractNum>
  <w:abstractNum w:abstractNumId="7" w15:restartNumberingAfterBreak="0">
    <w:nsid w:val="189F357E"/>
    <w:multiLevelType w:val="hybridMultilevel"/>
    <w:tmpl w:val="B622A682"/>
    <w:lvl w:ilvl="0" w:tplc="42E82BBA">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E54089E8">
      <w:numFmt w:val="bullet"/>
      <w:lvlText w:val="•"/>
      <w:lvlJc w:val="left"/>
      <w:pPr>
        <w:ind w:left="741" w:hanging="361"/>
      </w:pPr>
      <w:rPr>
        <w:rFonts w:hint="default"/>
        <w:lang w:val="id" w:eastAsia="en-US" w:bidi="ar-SA"/>
      </w:rPr>
    </w:lvl>
    <w:lvl w:ilvl="2" w:tplc="1482080A">
      <w:numFmt w:val="bullet"/>
      <w:lvlText w:val="•"/>
      <w:lvlJc w:val="left"/>
      <w:pPr>
        <w:ind w:left="1063" w:hanging="361"/>
      </w:pPr>
      <w:rPr>
        <w:rFonts w:hint="default"/>
        <w:lang w:val="id" w:eastAsia="en-US" w:bidi="ar-SA"/>
      </w:rPr>
    </w:lvl>
    <w:lvl w:ilvl="3" w:tplc="B0AC63B8">
      <w:numFmt w:val="bullet"/>
      <w:lvlText w:val="•"/>
      <w:lvlJc w:val="left"/>
      <w:pPr>
        <w:ind w:left="1384" w:hanging="361"/>
      </w:pPr>
      <w:rPr>
        <w:rFonts w:hint="default"/>
        <w:lang w:val="id" w:eastAsia="en-US" w:bidi="ar-SA"/>
      </w:rPr>
    </w:lvl>
    <w:lvl w:ilvl="4" w:tplc="2910A12C">
      <w:numFmt w:val="bullet"/>
      <w:lvlText w:val="•"/>
      <w:lvlJc w:val="left"/>
      <w:pPr>
        <w:ind w:left="1706" w:hanging="361"/>
      </w:pPr>
      <w:rPr>
        <w:rFonts w:hint="default"/>
        <w:lang w:val="id" w:eastAsia="en-US" w:bidi="ar-SA"/>
      </w:rPr>
    </w:lvl>
    <w:lvl w:ilvl="5" w:tplc="C76021E6">
      <w:numFmt w:val="bullet"/>
      <w:lvlText w:val="•"/>
      <w:lvlJc w:val="left"/>
      <w:pPr>
        <w:ind w:left="2028" w:hanging="361"/>
      </w:pPr>
      <w:rPr>
        <w:rFonts w:hint="default"/>
        <w:lang w:val="id" w:eastAsia="en-US" w:bidi="ar-SA"/>
      </w:rPr>
    </w:lvl>
    <w:lvl w:ilvl="6" w:tplc="FFD42ABA">
      <w:numFmt w:val="bullet"/>
      <w:lvlText w:val="•"/>
      <w:lvlJc w:val="left"/>
      <w:pPr>
        <w:ind w:left="2349" w:hanging="361"/>
      </w:pPr>
      <w:rPr>
        <w:rFonts w:hint="default"/>
        <w:lang w:val="id" w:eastAsia="en-US" w:bidi="ar-SA"/>
      </w:rPr>
    </w:lvl>
    <w:lvl w:ilvl="7" w:tplc="AFCCBE58">
      <w:numFmt w:val="bullet"/>
      <w:lvlText w:val="•"/>
      <w:lvlJc w:val="left"/>
      <w:pPr>
        <w:ind w:left="2671" w:hanging="361"/>
      </w:pPr>
      <w:rPr>
        <w:rFonts w:hint="default"/>
        <w:lang w:val="id" w:eastAsia="en-US" w:bidi="ar-SA"/>
      </w:rPr>
    </w:lvl>
    <w:lvl w:ilvl="8" w:tplc="C4B8507E">
      <w:numFmt w:val="bullet"/>
      <w:lvlText w:val="•"/>
      <w:lvlJc w:val="left"/>
      <w:pPr>
        <w:ind w:left="2992" w:hanging="361"/>
      </w:pPr>
      <w:rPr>
        <w:rFonts w:hint="default"/>
        <w:lang w:val="id" w:eastAsia="en-US" w:bidi="ar-SA"/>
      </w:rPr>
    </w:lvl>
  </w:abstractNum>
  <w:abstractNum w:abstractNumId="8" w15:restartNumberingAfterBreak="0">
    <w:nsid w:val="201F6CF5"/>
    <w:multiLevelType w:val="hybridMultilevel"/>
    <w:tmpl w:val="6C98900A"/>
    <w:lvl w:ilvl="0" w:tplc="4F468606">
      <w:start w:val="1"/>
      <w:numFmt w:val="decimal"/>
      <w:lvlText w:val="%1."/>
      <w:lvlJc w:val="left"/>
      <w:pPr>
        <w:ind w:left="1309" w:hanging="360"/>
      </w:pPr>
      <w:rPr>
        <w:rFonts w:ascii="Times New Roman" w:eastAsia="Times New Roman" w:hAnsi="Times New Roman" w:cs="Times New Roman" w:hint="default"/>
        <w:w w:val="100"/>
        <w:sz w:val="24"/>
        <w:szCs w:val="24"/>
        <w:lang w:val="id" w:eastAsia="en-US" w:bidi="ar-SA"/>
      </w:rPr>
    </w:lvl>
    <w:lvl w:ilvl="1" w:tplc="02B41804">
      <w:numFmt w:val="bullet"/>
      <w:lvlText w:val="•"/>
      <w:lvlJc w:val="left"/>
      <w:pPr>
        <w:ind w:left="2058" w:hanging="360"/>
      </w:pPr>
      <w:rPr>
        <w:rFonts w:hint="default"/>
        <w:lang w:val="id" w:eastAsia="en-US" w:bidi="ar-SA"/>
      </w:rPr>
    </w:lvl>
    <w:lvl w:ilvl="2" w:tplc="C52832F2">
      <w:numFmt w:val="bullet"/>
      <w:lvlText w:val="•"/>
      <w:lvlJc w:val="left"/>
      <w:pPr>
        <w:ind w:left="2817" w:hanging="360"/>
      </w:pPr>
      <w:rPr>
        <w:rFonts w:hint="default"/>
        <w:lang w:val="id" w:eastAsia="en-US" w:bidi="ar-SA"/>
      </w:rPr>
    </w:lvl>
    <w:lvl w:ilvl="3" w:tplc="E544111A">
      <w:numFmt w:val="bullet"/>
      <w:lvlText w:val="•"/>
      <w:lvlJc w:val="left"/>
      <w:pPr>
        <w:ind w:left="3576" w:hanging="360"/>
      </w:pPr>
      <w:rPr>
        <w:rFonts w:hint="default"/>
        <w:lang w:val="id" w:eastAsia="en-US" w:bidi="ar-SA"/>
      </w:rPr>
    </w:lvl>
    <w:lvl w:ilvl="4" w:tplc="81CCF39A">
      <w:numFmt w:val="bullet"/>
      <w:lvlText w:val="•"/>
      <w:lvlJc w:val="left"/>
      <w:pPr>
        <w:ind w:left="4335" w:hanging="360"/>
      </w:pPr>
      <w:rPr>
        <w:rFonts w:hint="default"/>
        <w:lang w:val="id" w:eastAsia="en-US" w:bidi="ar-SA"/>
      </w:rPr>
    </w:lvl>
    <w:lvl w:ilvl="5" w:tplc="17BCE932">
      <w:numFmt w:val="bullet"/>
      <w:lvlText w:val="•"/>
      <w:lvlJc w:val="left"/>
      <w:pPr>
        <w:ind w:left="5094" w:hanging="360"/>
      </w:pPr>
      <w:rPr>
        <w:rFonts w:hint="default"/>
        <w:lang w:val="id" w:eastAsia="en-US" w:bidi="ar-SA"/>
      </w:rPr>
    </w:lvl>
    <w:lvl w:ilvl="6" w:tplc="B6C05988">
      <w:numFmt w:val="bullet"/>
      <w:lvlText w:val="•"/>
      <w:lvlJc w:val="left"/>
      <w:pPr>
        <w:ind w:left="5852" w:hanging="360"/>
      </w:pPr>
      <w:rPr>
        <w:rFonts w:hint="default"/>
        <w:lang w:val="id" w:eastAsia="en-US" w:bidi="ar-SA"/>
      </w:rPr>
    </w:lvl>
    <w:lvl w:ilvl="7" w:tplc="298661D4">
      <w:numFmt w:val="bullet"/>
      <w:lvlText w:val="•"/>
      <w:lvlJc w:val="left"/>
      <w:pPr>
        <w:ind w:left="6611" w:hanging="360"/>
      </w:pPr>
      <w:rPr>
        <w:rFonts w:hint="default"/>
        <w:lang w:val="id" w:eastAsia="en-US" w:bidi="ar-SA"/>
      </w:rPr>
    </w:lvl>
    <w:lvl w:ilvl="8" w:tplc="8BA0E964">
      <w:numFmt w:val="bullet"/>
      <w:lvlText w:val="•"/>
      <w:lvlJc w:val="left"/>
      <w:pPr>
        <w:ind w:left="7370" w:hanging="360"/>
      </w:pPr>
      <w:rPr>
        <w:rFonts w:hint="default"/>
        <w:lang w:val="id" w:eastAsia="en-US" w:bidi="ar-SA"/>
      </w:rPr>
    </w:lvl>
  </w:abstractNum>
  <w:abstractNum w:abstractNumId="9"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D052D4"/>
    <w:multiLevelType w:val="hybridMultilevel"/>
    <w:tmpl w:val="8CF898D4"/>
    <w:lvl w:ilvl="0" w:tplc="65FCE1A8">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66B45D80">
      <w:numFmt w:val="bullet"/>
      <w:lvlText w:val="•"/>
      <w:lvlJc w:val="left"/>
      <w:pPr>
        <w:ind w:left="741" w:hanging="361"/>
      </w:pPr>
      <w:rPr>
        <w:rFonts w:hint="default"/>
        <w:lang w:val="id" w:eastAsia="en-US" w:bidi="ar-SA"/>
      </w:rPr>
    </w:lvl>
    <w:lvl w:ilvl="2" w:tplc="8BC2082A">
      <w:numFmt w:val="bullet"/>
      <w:lvlText w:val="•"/>
      <w:lvlJc w:val="left"/>
      <w:pPr>
        <w:ind w:left="1063" w:hanging="361"/>
      </w:pPr>
      <w:rPr>
        <w:rFonts w:hint="default"/>
        <w:lang w:val="id" w:eastAsia="en-US" w:bidi="ar-SA"/>
      </w:rPr>
    </w:lvl>
    <w:lvl w:ilvl="3" w:tplc="A9C0A2E6">
      <w:numFmt w:val="bullet"/>
      <w:lvlText w:val="•"/>
      <w:lvlJc w:val="left"/>
      <w:pPr>
        <w:ind w:left="1384" w:hanging="361"/>
      </w:pPr>
      <w:rPr>
        <w:rFonts w:hint="default"/>
        <w:lang w:val="id" w:eastAsia="en-US" w:bidi="ar-SA"/>
      </w:rPr>
    </w:lvl>
    <w:lvl w:ilvl="4" w:tplc="024C7D1A">
      <w:numFmt w:val="bullet"/>
      <w:lvlText w:val="•"/>
      <w:lvlJc w:val="left"/>
      <w:pPr>
        <w:ind w:left="1706" w:hanging="361"/>
      </w:pPr>
      <w:rPr>
        <w:rFonts w:hint="default"/>
        <w:lang w:val="id" w:eastAsia="en-US" w:bidi="ar-SA"/>
      </w:rPr>
    </w:lvl>
    <w:lvl w:ilvl="5" w:tplc="C838CA04">
      <w:numFmt w:val="bullet"/>
      <w:lvlText w:val="•"/>
      <w:lvlJc w:val="left"/>
      <w:pPr>
        <w:ind w:left="2028" w:hanging="361"/>
      </w:pPr>
      <w:rPr>
        <w:rFonts w:hint="default"/>
        <w:lang w:val="id" w:eastAsia="en-US" w:bidi="ar-SA"/>
      </w:rPr>
    </w:lvl>
    <w:lvl w:ilvl="6" w:tplc="B10229E4">
      <w:numFmt w:val="bullet"/>
      <w:lvlText w:val="•"/>
      <w:lvlJc w:val="left"/>
      <w:pPr>
        <w:ind w:left="2349" w:hanging="361"/>
      </w:pPr>
      <w:rPr>
        <w:rFonts w:hint="default"/>
        <w:lang w:val="id" w:eastAsia="en-US" w:bidi="ar-SA"/>
      </w:rPr>
    </w:lvl>
    <w:lvl w:ilvl="7" w:tplc="6864426E">
      <w:numFmt w:val="bullet"/>
      <w:lvlText w:val="•"/>
      <w:lvlJc w:val="left"/>
      <w:pPr>
        <w:ind w:left="2671" w:hanging="361"/>
      </w:pPr>
      <w:rPr>
        <w:rFonts w:hint="default"/>
        <w:lang w:val="id" w:eastAsia="en-US" w:bidi="ar-SA"/>
      </w:rPr>
    </w:lvl>
    <w:lvl w:ilvl="8" w:tplc="02966C06">
      <w:numFmt w:val="bullet"/>
      <w:lvlText w:val="•"/>
      <w:lvlJc w:val="left"/>
      <w:pPr>
        <w:ind w:left="2992" w:hanging="361"/>
      </w:pPr>
      <w:rPr>
        <w:rFonts w:hint="default"/>
        <w:lang w:val="id" w:eastAsia="en-US" w:bidi="ar-SA"/>
      </w:rPr>
    </w:lvl>
  </w:abstractNum>
  <w:abstractNum w:abstractNumId="11" w15:restartNumberingAfterBreak="0">
    <w:nsid w:val="22717DBB"/>
    <w:multiLevelType w:val="hybridMultilevel"/>
    <w:tmpl w:val="ABF2E106"/>
    <w:lvl w:ilvl="0" w:tplc="65CC9BF6">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BEE617E0">
      <w:numFmt w:val="bullet"/>
      <w:lvlText w:val="•"/>
      <w:lvlJc w:val="left"/>
      <w:pPr>
        <w:ind w:left="741" w:hanging="361"/>
      </w:pPr>
      <w:rPr>
        <w:rFonts w:hint="default"/>
        <w:lang w:val="id" w:eastAsia="en-US" w:bidi="ar-SA"/>
      </w:rPr>
    </w:lvl>
    <w:lvl w:ilvl="2" w:tplc="5AB09716">
      <w:numFmt w:val="bullet"/>
      <w:lvlText w:val="•"/>
      <w:lvlJc w:val="left"/>
      <w:pPr>
        <w:ind w:left="1063" w:hanging="361"/>
      </w:pPr>
      <w:rPr>
        <w:rFonts w:hint="default"/>
        <w:lang w:val="id" w:eastAsia="en-US" w:bidi="ar-SA"/>
      </w:rPr>
    </w:lvl>
    <w:lvl w:ilvl="3" w:tplc="90BE652E">
      <w:numFmt w:val="bullet"/>
      <w:lvlText w:val="•"/>
      <w:lvlJc w:val="left"/>
      <w:pPr>
        <w:ind w:left="1384" w:hanging="361"/>
      </w:pPr>
      <w:rPr>
        <w:rFonts w:hint="default"/>
        <w:lang w:val="id" w:eastAsia="en-US" w:bidi="ar-SA"/>
      </w:rPr>
    </w:lvl>
    <w:lvl w:ilvl="4" w:tplc="0FDCD34A">
      <w:numFmt w:val="bullet"/>
      <w:lvlText w:val="•"/>
      <w:lvlJc w:val="left"/>
      <w:pPr>
        <w:ind w:left="1706" w:hanging="361"/>
      </w:pPr>
      <w:rPr>
        <w:rFonts w:hint="default"/>
        <w:lang w:val="id" w:eastAsia="en-US" w:bidi="ar-SA"/>
      </w:rPr>
    </w:lvl>
    <w:lvl w:ilvl="5" w:tplc="3BEE97B6">
      <w:numFmt w:val="bullet"/>
      <w:lvlText w:val="•"/>
      <w:lvlJc w:val="left"/>
      <w:pPr>
        <w:ind w:left="2028" w:hanging="361"/>
      </w:pPr>
      <w:rPr>
        <w:rFonts w:hint="default"/>
        <w:lang w:val="id" w:eastAsia="en-US" w:bidi="ar-SA"/>
      </w:rPr>
    </w:lvl>
    <w:lvl w:ilvl="6" w:tplc="9E189102">
      <w:numFmt w:val="bullet"/>
      <w:lvlText w:val="•"/>
      <w:lvlJc w:val="left"/>
      <w:pPr>
        <w:ind w:left="2349" w:hanging="361"/>
      </w:pPr>
      <w:rPr>
        <w:rFonts w:hint="default"/>
        <w:lang w:val="id" w:eastAsia="en-US" w:bidi="ar-SA"/>
      </w:rPr>
    </w:lvl>
    <w:lvl w:ilvl="7" w:tplc="6456C864">
      <w:numFmt w:val="bullet"/>
      <w:lvlText w:val="•"/>
      <w:lvlJc w:val="left"/>
      <w:pPr>
        <w:ind w:left="2671" w:hanging="361"/>
      </w:pPr>
      <w:rPr>
        <w:rFonts w:hint="default"/>
        <w:lang w:val="id" w:eastAsia="en-US" w:bidi="ar-SA"/>
      </w:rPr>
    </w:lvl>
    <w:lvl w:ilvl="8" w:tplc="3C40DF60">
      <w:numFmt w:val="bullet"/>
      <w:lvlText w:val="•"/>
      <w:lvlJc w:val="left"/>
      <w:pPr>
        <w:ind w:left="2992" w:hanging="361"/>
      </w:pPr>
      <w:rPr>
        <w:rFonts w:hint="default"/>
        <w:lang w:val="id" w:eastAsia="en-US" w:bidi="ar-SA"/>
      </w:rPr>
    </w:lvl>
  </w:abstractNum>
  <w:abstractNum w:abstractNumId="12" w15:restartNumberingAfterBreak="0">
    <w:nsid w:val="230128B6"/>
    <w:multiLevelType w:val="multilevel"/>
    <w:tmpl w:val="0F1CFDBC"/>
    <w:lvl w:ilvl="0">
      <w:start w:val="6"/>
      <w:numFmt w:val="decimal"/>
      <w:lvlText w:val="%1."/>
      <w:lvlJc w:val="left"/>
      <w:pPr>
        <w:tabs>
          <w:tab w:val="num" w:pos="720"/>
        </w:tabs>
        <w:ind w:left="720" w:hanging="360"/>
      </w:pPr>
      <w:rPr>
        <w:rFonts w:hint="default"/>
      </w:rPr>
    </w:lvl>
    <w:lvl w:ilvl="1">
      <w:start w:val="3"/>
      <w:numFmt w:val="lowerLetter"/>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B8260C0"/>
    <w:multiLevelType w:val="hybridMultilevel"/>
    <w:tmpl w:val="F4C26322"/>
    <w:lvl w:ilvl="0" w:tplc="94143226">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5860E6CA">
      <w:numFmt w:val="bullet"/>
      <w:lvlText w:val="•"/>
      <w:lvlJc w:val="left"/>
      <w:pPr>
        <w:ind w:left="741" w:hanging="361"/>
      </w:pPr>
      <w:rPr>
        <w:rFonts w:hint="default"/>
        <w:lang w:val="id" w:eastAsia="en-US" w:bidi="ar-SA"/>
      </w:rPr>
    </w:lvl>
    <w:lvl w:ilvl="2" w:tplc="52B8E042">
      <w:numFmt w:val="bullet"/>
      <w:lvlText w:val="•"/>
      <w:lvlJc w:val="left"/>
      <w:pPr>
        <w:ind w:left="1063" w:hanging="361"/>
      </w:pPr>
      <w:rPr>
        <w:rFonts w:hint="default"/>
        <w:lang w:val="id" w:eastAsia="en-US" w:bidi="ar-SA"/>
      </w:rPr>
    </w:lvl>
    <w:lvl w:ilvl="3" w:tplc="BEA44C04">
      <w:numFmt w:val="bullet"/>
      <w:lvlText w:val="•"/>
      <w:lvlJc w:val="left"/>
      <w:pPr>
        <w:ind w:left="1384" w:hanging="361"/>
      </w:pPr>
      <w:rPr>
        <w:rFonts w:hint="default"/>
        <w:lang w:val="id" w:eastAsia="en-US" w:bidi="ar-SA"/>
      </w:rPr>
    </w:lvl>
    <w:lvl w:ilvl="4" w:tplc="C0700A94">
      <w:numFmt w:val="bullet"/>
      <w:lvlText w:val="•"/>
      <w:lvlJc w:val="left"/>
      <w:pPr>
        <w:ind w:left="1706" w:hanging="361"/>
      </w:pPr>
      <w:rPr>
        <w:rFonts w:hint="default"/>
        <w:lang w:val="id" w:eastAsia="en-US" w:bidi="ar-SA"/>
      </w:rPr>
    </w:lvl>
    <w:lvl w:ilvl="5" w:tplc="0D1093D8">
      <w:numFmt w:val="bullet"/>
      <w:lvlText w:val="•"/>
      <w:lvlJc w:val="left"/>
      <w:pPr>
        <w:ind w:left="2028" w:hanging="361"/>
      </w:pPr>
      <w:rPr>
        <w:rFonts w:hint="default"/>
        <w:lang w:val="id" w:eastAsia="en-US" w:bidi="ar-SA"/>
      </w:rPr>
    </w:lvl>
    <w:lvl w:ilvl="6" w:tplc="694E6B7C">
      <w:numFmt w:val="bullet"/>
      <w:lvlText w:val="•"/>
      <w:lvlJc w:val="left"/>
      <w:pPr>
        <w:ind w:left="2349" w:hanging="361"/>
      </w:pPr>
      <w:rPr>
        <w:rFonts w:hint="default"/>
        <w:lang w:val="id" w:eastAsia="en-US" w:bidi="ar-SA"/>
      </w:rPr>
    </w:lvl>
    <w:lvl w:ilvl="7" w:tplc="E37243F8">
      <w:numFmt w:val="bullet"/>
      <w:lvlText w:val="•"/>
      <w:lvlJc w:val="left"/>
      <w:pPr>
        <w:ind w:left="2671" w:hanging="361"/>
      </w:pPr>
      <w:rPr>
        <w:rFonts w:hint="default"/>
        <w:lang w:val="id" w:eastAsia="en-US" w:bidi="ar-SA"/>
      </w:rPr>
    </w:lvl>
    <w:lvl w:ilvl="8" w:tplc="E738E86E">
      <w:numFmt w:val="bullet"/>
      <w:lvlText w:val="•"/>
      <w:lvlJc w:val="left"/>
      <w:pPr>
        <w:ind w:left="2992" w:hanging="361"/>
      </w:pPr>
      <w:rPr>
        <w:rFonts w:hint="default"/>
        <w:lang w:val="id" w:eastAsia="en-US" w:bidi="ar-SA"/>
      </w:rPr>
    </w:lvl>
  </w:abstractNum>
  <w:abstractNum w:abstractNumId="15" w15:restartNumberingAfterBreak="0">
    <w:nsid w:val="2D6A6F2A"/>
    <w:multiLevelType w:val="hybridMultilevel"/>
    <w:tmpl w:val="BD52A688"/>
    <w:lvl w:ilvl="0" w:tplc="4120CC62">
      <w:start w:val="1"/>
      <w:numFmt w:val="decimal"/>
      <w:lvlText w:val="%1."/>
      <w:lvlJc w:val="left"/>
      <w:pPr>
        <w:ind w:left="812" w:hanging="137"/>
        <w:jc w:val="right"/>
      </w:pPr>
      <w:rPr>
        <w:rFonts w:ascii="Times New Roman" w:eastAsia="Times New Roman" w:hAnsi="Times New Roman" w:cs="Times New Roman" w:hint="default"/>
        <w:i/>
        <w:iCs/>
        <w:w w:val="105"/>
        <w:sz w:val="13"/>
        <w:szCs w:val="13"/>
        <w:lang w:val="id" w:eastAsia="en-US" w:bidi="ar-SA"/>
      </w:rPr>
    </w:lvl>
    <w:lvl w:ilvl="1" w:tplc="4BA2E102">
      <w:start w:val="1"/>
      <w:numFmt w:val="decimal"/>
      <w:lvlText w:val="%2."/>
      <w:lvlJc w:val="left"/>
      <w:pPr>
        <w:ind w:left="724" w:hanging="138"/>
        <w:jc w:val="right"/>
      </w:pPr>
      <w:rPr>
        <w:rFonts w:ascii="Times New Roman" w:eastAsia="Times New Roman" w:hAnsi="Times New Roman" w:cs="Times New Roman" w:hint="default"/>
        <w:i/>
        <w:iCs/>
        <w:w w:val="105"/>
        <w:sz w:val="13"/>
        <w:szCs w:val="13"/>
        <w:lang w:val="id" w:eastAsia="en-US" w:bidi="ar-SA"/>
      </w:rPr>
    </w:lvl>
    <w:lvl w:ilvl="2" w:tplc="B78AD426">
      <w:numFmt w:val="bullet"/>
      <w:lvlText w:val="•"/>
      <w:lvlJc w:val="left"/>
      <w:pPr>
        <w:ind w:left="1019" w:hanging="138"/>
      </w:pPr>
      <w:rPr>
        <w:rFonts w:hint="default"/>
        <w:lang w:val="id" w:eastAsia="en-US" w:bidi="ar-SA"/>
      </w:rPr>
    </w:lvl>
    <w:lvl w:ilvl="3" w:tplc="469895BA">
      <w:numFmt w:val="bullet"/>
      <w:lvlText w:val="•"/>
      <w:lvlJc w:val="left"/>
      <w:pPr>
        <w:ind w:left="1219" w:hanging="138"/>
      </w:pPr>
      <w:rPr>
        <w:rFonts w:hint="default"/>
        <w:lang w:val="id" w:eastAsia="en-US" w:bidi="ar-SA"/>
      </w:rPr>
    </w:lvl>
    <w:lvl w:ilvl="4" w:tplc="A464FB84">
      <w:numFmt w:val="bullet"/>
      <w:lvlText w:val="•"/>
      <w:lvlJc w:val="left"/>
      <w:pPr>
        <w:ind w:left="1419" w:hanging="138"/>
      </w:pPr>
      <w:rPr>
        <w:rFonts w:hint="default"/>
        <w:lang w:val="id" w:eastAsia="en-US" w:bidi="ar-SA"/>
      </w:rPr>
    </w:lvl>
    <w:lvl w:ilvl="5" w:tplc="99A26122">
      <w:numFmt w:val="bullet"/>
      <w:lvlText w:val="•"/>
      <w:lvlJc w:val="left"/>
      <w:pPr>
        <w:ind w:left="1619" w:hanging="138"/>
      </w:pPr>
      <w:rPr>
        <w:rFonts w:hint="default"/>
        <w:lang w:val="id" w:eastAsia="en-US" w:bidi="ar-SA"/>
      </w:rPr>
    </w:lvl>
    <w:lvl w:ilvl="6" w:tplc="B7828542">
      <w:numFmt w:val="bullet"/>
      <w:lvlText w:val="•"/>
      <w:lvlJc w:val="left"/>
      <w:pPr>
        <w:ind w:left="1818" w:hanging="138"/>
      </w:pPr>
      <w:rPr>
        <w:rFonts w:hint="default"/>
        <w:lang w:val="id" w:eastAsia="en-US" w:bidi="ar-SA"/>
      </w:rPr>
    </w:lvl>
    <w:lvl w:ilvl="7" w:tplc="AC4200DC">
      <w:numFmt w:val="bullet"/>
      <w:lvlText w:val="•"/>
      <w:lvlJc w:val="left"/>
      <w:pPr>
        <w:ind w:left="2018" w:hanging="138"/>
      </w:pPr>
      <w:rPr>
        <w:rFonts w:hint="default"/>
        <w:lang w:val="id" w:eastAsia="en-US" w:bidi="ar-SA"/>
      </w:rPr>
    </w:lvl>
    <w:lvl w:ilvl="8" w:tplc="363860AE">
      <w:numFmt w:val="bullet"/>
      <w:lvlText w:val="•"/>
      <w:lvlJc w:val="left"/>
      <w:pPr>
        <w:ind w:left="2218" w:hanging="138"/>
      </w:pPr>
      <w:rPr>
        <w:rFonts w:hint="default"/>
        <w:lang w:val="id" w:eastAsia="en-US" w:bidi="ar-SA"/>
      </w:rPr>
    </w:lvl>
  </w:abstractNum>
  <w:abstractNum w:abstractNumId="16" w15:restartNumberingAfterBreak="0">
    <w:nsid w:val="31F25A88"/>
    <w:multiLevelType w:val="hybridMultilevel"/>
    <w:tmpl w:val="DEBC881C"/>
    <w:lvl w:ilvl="0" w:tplc="0EA6651E">
      <w:start w:val="1"/>
      <w:numFmt w:val="upperLetter"/>
      <w:lvlText w:val="%1."/>
      <w:lvlJc w:val="left"/>
      <w:pPr>
        <w:ind w:left="1309" w:hanging="360"/>
      </w:pPr>
      <w:rPr>
        <w:rFonts w:ascii="Times New Roman" w:eastAsia="Times New Roman" w:hAnsi="Times New Roman" w:cs="Times New Roman" w:hint="default"/>
        <w:b/>
        <w:bCs/>
        <w:spacing w:val="-2"/>
        <w:w w:val="100"/>
        <w:sz w:val="24"/>
        <w:szCs w:val="24"/>
        <w:lang w:val="id" w:eastAsia="en-US" w:bidi="ar-SA"/>
      </w:rPr>
    </w:lvl>
    <w:lvl w:ilvl="1" w:tplc="8BA0F39A">
      <w:start w:val="1"/>
      <w:numFmt w:val="decimal"/>
      <w:lvlText w:val="%2."/>
      <w:lvlJc w:val="left"/>
      <w:pPr>
        <w:ind w:left="1309" w:hanging="360"/>
      </w:pPr>
      <w:rPr>
        <w:rFonts w:ascii="Times New Roman" w:eastAsia="Times New Roman" w:hAnsi="Times New Roman" w:cs="Times New Roman" w:hint="default"/>
        <w:w w:val="100"/>
        <w:sz w:val="24"/>
        <w:szCs w:val="24"/>
        <w:lang w:val="id" w:eastAsia="en-US" w:bidi="ar-SA"/>
      </w:rPr>
    </w:lvl>
    <w:lvl w:ilvl="2" w:tplc="253484B4">
      <w:numFmt w:val="bullet"/>
      <w:lvlText w:val="•"/>
      <w:lvlJc w:val="left"/>
      <w:pPr>
        <w:ind w:left="2817" w:hanging="360"/>
      </w:pPr>
      <w:rPr>
        <w:rFonts w:hint="default"/>
        <w:lang w:val="id" w:eastAsia="en-US" w:bidi="ar-SA"/>
      </w:rPr>
    </w:lvl>
    <w:lvl w:ilvl="3" w:tplc="903249FA">
      <w:numFmt w:val="bullet"/>
      <w:lvlText w:val="•"/>
      <w:lvlJc w:val="left"/>
      <w:pPr>
        <w:ind w:left="3576" w:hanging="360"/>
      </w:pPr>
      <w:rPr>
        <w:rFonts w:hint="default"/>
        <w:lang w:val="id" w:eastAsia="en-US" w:bidi="ar-SA"/>
      </w:rPr>
    </w:lvl>
    <w:lvl w:ilvl="4" w:tplc="6562C87C">
      <w:numFmt w:val="bullet"/>
      <w:lvlText w:val="•"/>
      <w:lvlJc w:val="left"/>
      <w:pPr>
        <w:ind w:left="4335" w:hanging="360"/>
      </w:pPr>
      <w:rPr>
        <w:rFonts w:hint="default"/>
        <w:lang w:val="id" w:eastAsia="en-US" w:bidi="ar-SA"/>
      </w:rPr>
    </w:lvl>
    <w:lvl w:ilvl="5" w:tplc="D206D478">
      <w:numFmt w:val="bullet"/>
      <w:lvlText w:val="•"/>
      <w:lvlJc w:val="left"/>
      <w:pPr>
        <w:ind w:left="5094" w:hanging="360"/>
      </w:pPr>
      <w:rPr>
        <w:rFonts w:hint="default"/>
        <w:lang w:val="id" w:eastAsia="en-US" w:bidi="ar-SA"/>
      </w:rPr>
    </w:lvl>
    <w:lvl w:ilvl="6" w:tplc="9746C684">
      <w:numFmt w:val="bullet"/>
      <w:lvlText w:val="•"/>
      <w:lvlJc w:val="left"/>
      <w:pPr>
        <w:ind w:left="5852" w:hanging="360"/>
      </w:pPr>
      <w:rPr>
        <w:rFonts w:hint="default"/>
        <w:lang w:val="id" w:eastAsia="en-US" w:bidi="ar-SA"/>
      </w:rPr>
    </w:lvl>
    <w:lvl w:ilvl="7" w:tplc="3C5E5770">
      <w:numFmt w:val="bullet"/>
      <w:lvlText w:val="•"/>
      <w:lvlJc w:val="left"/>
      <w:pPr>
        <w:ind w:left="6611" w:hanging="360"/>
      </w:pPr>
      <w:rPr>
        <w:rFonts w:hint="default"/>
        <w:lang w:val="id" w:eastAsia="en-US" w:bidi="ar-SA"/>
      </w:rPr>
    </w:lvl>
    <w:lvl w:ilvl="8" w:tplc="ECFC0D32">
      <w:numFmt w:val="bullet"/>
      <w:lvlText w:val="•"/>
      <w:lvlJc w:val="left"/>
      <w:pPr>
        <w:ind w:left="7370" w:hanging="360"/>
      </w:pPr>
      <w:rPr>
        <w:rFonts w:hint="default"/>
        <w:lang w:val="id" w:eastAsia="en-US" w:bidi="ar-SA"/>
      </w:rPr>
    </w:lvl>
  </w:abstractNum>
  <w:abstractNum w:abstractNumId="1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8" w15:restartNumberingAfterBreak="0">
    <w:nsid w:val="35F24859"/>
    <w:multiLevelType w:val="multilevel"/>
    <w:tmpl w:val="3CCA5FF6"/>
    <w:lvl w:ilvl="0">
      <w:start w:val="1"/>
      <w:numFmt w:val="decimal"/>
      <w:lvlText w:val="%1."/>
      <w:lvlJc w:val="left"/>
      <w:pPr>
        <w:ind w:left="502" w:hanging="360"/>
      </w:pPr>
      <w:rPr>
        <w:color w:val="auto"/>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ABC0252"/>
    <w:multiLevelType w:val="hybridMultilevel"/>
    <w:tmpl w:val="7D9EBC78"/>
    <w:lvl w:ilvl="0" w:tplc="EAE27884">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ED8E1100">
      <w:numFmt w:val="bullet"/>
      <w:lvlText w:val="•"/>
      <w:lvlJc w:val="left"/>
      <w:pPr>
        <w:ind w:left="741" w:hanging="361"/>
      </w:pPr>
      <w:rPr>
        <w:rFonts w:hint="default"/>
        <w:lang w:val="id" w:eastAsia="en-US" w:bidi="ar-SA"/>
      </w:rPr>
    </w:lvl>
    <w:lvl w:ilvl="2" w:tplc="99DC023C">
      <w:numFmt w:val="bullet"/>
      <w:lvlText w:val="•"/>
      <w:lvlJc w:val="left"/>
      <w:pPr>
        <w:ind w:left="1063" w:hanging="361"/>
      </w:pPr>
      <w:rPr>
        <w:rFonts w:hint="default"/>
        <w:lang w:val="id" w:eastAsia="en-US" w:bidi="ar-SA"/>
      </w:rPr>
    </w:lvl>
    <w:lvl w:ilvl="3" w:tplc="FC724192">
      <w:numFmt w:val="bullet"/>
      <w:lvlText w:val="•"/>
      <w:lvlJc w:val="left"/>
      <w:pPr>
        <w:ind w:left="1384" w:hanging="361"/>
      </w:pPr>
      <w:rPr>
        <w:rFonts w:hint="default"/>
        <w:lang w:val="id" w:eastAsia="en-US" w:bidi="ar-SA"/>
      </w:rPr>
    </w:lvl>
    <w:lvl w:ilvl="4" w:tplc="E7D43196">
      <w:numFmt w:val="bullet"/>
      <w:lvlText w:val="•"/>
      <w:lvlJc w:val="left"/>
      <w:pPr>
        <w:ind w:left="1706" w:hanging="361"/>
      </w:pPr>
      <w:rPr>
        <w:rFonts w:hint="default"/>
        <w:lang w:val="id" w:eastAsia="en-US" w:bidi="ar-SA"/>
      </w:rPr>
    </w:lvl>
    <w:lvl w:ilvl="5" w:tplc="A26C8F78">
      <w:numFmt w:val="bullet"/>
      <w:lvlText w:val="•"/>
      <w:lvlJc w:val="left"/>
      <w:pPr>
        <w:ind w:left="2028" w:hanging="361"/>
      </w:pPr>
      <w:rPr>
        <w:rFonts w:hint="default"/>
        <w:lang w:val="id" w:eastAsia="en-US" w:bidi="ar-SA"/>
      </w:rPr>
    </w:lvl>
    <w:lvl w:ilvl="6" w:tplc="6EFACBCC">
      <w:numFmt w:val="bullet"/>
      <w:lvlText w:val="•"/>
      <w:lvlJc w:val="left"/>
      <w:pPr>
        <w:ind w:left="2349" w:hanging="361"/>
      </w:pPr>
      <w:rPr>
        <w:rFonts w:hint="default"/>
        <w:lang w:val="id" w:eastAsia="en-US" w:bidi="ar-SA"/>
      </w:rPr>
    </w:lvl>
    <w:lvl w:ilvl="7" w:tplc="E1B8D60E">
      <w:numFmt w:val="bullet"/>
      <w:lvlText w:val="•"/>
      <w:lvlJc w:val="left"/>
      <w:pPr>
        <w:ind w:left="2671" w:hanging="361"/>
      </w:pPr>
      <w:rPr>
        <w:rFonts w:hint="default"/>
        <w:lang w:val="id" w:eastAsia="en-US" w:bidi="ar-SA"/>
      </w:rPr>
    </w:lvl>
    <w:lvl w:ilvl="8" w:tplc="65CA70B4">
      <w:numFmt w:val="bullet"/>
      <w:lvlText w:val="•"/>
      <w:lvlJc w:val="left"/>
      <w:pPr>
        <w:ind w:left="2992" w:hanging="361"/>
      </w:pPr>
      <w:rPr>
        <w:rFonts w:hint="default"/>
        <w:lang w:val="id" w:eastAsia="en-US" w:bidi="ar-SA"/>
      </w:rPr>
    </w:lvl>
  </w:abstractNum>
  <w:abstractNum w:abstractNumId="21" w15:restartNumberingAfterBreak="0">
    <w:nsid w:val="3CBB0EE7"/>
    <w:multiLevelType w:val="hybridMultilevel"/>
    <w:tmpl w:val="DD90A26C"/>
    <w:lvl w:ilvl="0" w:tplc="8D322822">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11787498">
      <w:numFmt w:val="bullet"/>
      <w:lvlText w:val="•"/>
      <w:lvlJc w:val="left"/>
      <w:pPr>
        <w:ind w:left="741" w:hanging="361"/>
      </w:pPr>
      <w:rPr>
        <w:rFonts w:hint="default"/>
        <w:lang w:val="id" w:eastAsia="en-US" w:bidi="ar-SA"/>
      </w:rPr>
    </w:lvl>
    <w:lvl w:ilvl="2" w:tplc="90ACADDC">
      <w:numFmt w:val="bullet"/>
      <w:lvlText w:val="•"/>
      <w:lvlJc w:val="left"/>
      <w:pPr>
        <w:ind w:left="1063" w:hanging="361"/>
      </w:pPr>
      <w:rPr>
        <w:rFonts w:hint="default"/>
        <w:lang w:val="id" w:eastAsia="en-US" w:bidi="ar-SA"/>
      </w:rPr>
    </w:lvl>
    <w:lvl w:ilvl="3" w:tplc="589857E8">
      <w:numFmt w:val="bullet"/>
      <w:lvlText w:val="•"/>
      <w:lvlJc w:val="left"/>
      <w:pPr>
        <w:ind w:left="1384" w:hanging="361"/>
      </w:pPr>
      <w:rPr>
        <w:rFonts w:hint="default"/>
        <w:lang w:val="id" w:eastAsia="en-US" w:bidi="ar-SA"/>
      </w:rPr>
    </w:lvl>
    <w:lvl w:ilvl="4" w:tplc="F76A55D8">
      <w:numFmt w:val="bullet"/>
      <w:lvlText w:val="•"/>
      <w:lvlJc w:val="left"/>
      <w:pPr>
        <w:ind w:left="1706" w:hanging="361"/>
      </w:pPr>
      <w:rPr>
        <w:rFonts w:hint="default"/>
        <w:lang w:val="id" w:eastAsia="en-US" w:bidi="ar-SA"/>
      </w:rPr>
    </w:lvl>
    <w:lvl w:ilvl="5" w:tplc="A6F6D734">
      <w:numFmt w:val="bullet"/>
      <w:lvlText w:val="•"/>
      <w:lvlJc w:val="left"/>
      <w:pPr>
        <w:ind w:left="2028" w:hanging="361"/>
      </w:pPr>
      <w:rPr>
        <w:rFonts w:hint="default"/>
        <w:lang w:val="id" w:eastAsia="en-US" w:bidi="ar-SA"/>
      </w:rPr>
    </w:lvl>
    <w:lvl w:ilvl="6" w:tplc="A016F01A">
      <w:numFmt w:val="bullet"/>
      <w:lvlText w:val="•"/>
      <w:lvlJc w:val="left"/>
      <w:pPr>
        <w:ind w:left="2349" w:hanging="361"/>
      </w:pPr>
      <w:rPr>
        <w:rFonts w:hint="default"/>
        <w:lang w:val="id" w:eastAsia="en-US" w:bidi="ar-SA"/>
      </w:rPr>
    </w:lvl>
    <w:lvl w:ilvl="7" w:tplc="96B042C8">
      <w:numFmt w:val="bullet"/>
      <w:lvlText w:val="•"/>
      <w:lvlJc w:val="left"/>
      <w:pPr>
        <w:ind w:left="2671" w:hanging="361"/>
      </w:pPr>
      <w:rPr>
        <w:rFonts w:hint="default"/>
        <w:lang w:val="id" w:eastAsia="en-US" w:bidi="ar-SA"/>
      </w:rPr>
    </w:lvl>
    <w:lvl w:ilvl="8" w:tplc="40CC507A">
      <w:numFmt w:val="bullet"/>
      <w:lvlText w:val="•"/>
      <w:lvlJc w:val="left"/>
      <w:pPr>
        <w:ind w:left="2992" w:hanging="361"/>
      </w:pPr>
      <w:rPr>
        <w:rFonts w:hint="default"/>
        <w:lang w:val="id" w:eastAsia="en-US" w:bidi="ar-SA"/>
      </w:rPr>
    </w:lvl>
  </w:abstractNum>
  <w:abstractNum w:abstractNumId="22" w15:restartNumberingAfterBreak="0">
    <w:nsid w:val="3D0F2207"/>
    <w:multiLevelType w:val="hybridMultilevel"/>
    <w:tmpl w:val="3B9E7440"/>
    <w:lvl w:ilvl="0" w:tplc="5A06F172">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29F4C4BE">
      <w:numFmt w:val="bullet"/>
      <w:lvlText w:val="•"/>
      <w:lvlJc w:val="left"/>
      <w:pPr>
        <w:ind w:left="741" w:hanging="361"/>
      </w:pPr>
      <w:rPr>
        <w:rFonts w:hint="default"/>
        <w:lang w:val="id" w:eastAsia="en-US" w:bidi="ar-SA"/>
      </w:rPr>
    </w:lvl>
    <w:lvl w:ilvl="2" w:tplc="3B5EDD36">
      <w:numFmt w:val="bullet"/>
      <w:lvlText w:val="•"/>
      <w:lvlJc w:val="left"/>
      <w:pPr>
        <w:ind w:left="1063" w:hanging="361"/>
      </w:pPr>
      <w:rPr>
        <w:rFonts w:hint="default"/>
        <w:lang w:val="id" w:eastAsia="en-US" w:bidi="ar-SA"/>
      </w:rPr>
    </w:lvl>
    <w:lvl w:ilvl="3" w:tplc="FECC641E">
      <w:numFmt w:val="bullet"/>
      <w:lvlText w:val="•"/>
      <w:lvlJc w:val="left"/>
      <w:pPr>
        <w:ind w:left="1384" w:hanging="361"/>
      </w:pPr>
      <w:rPr>
        <w:rFonts w:hint="default"/>
        <w:lang w:val="id" w:eastAsia="en-US" w:bidi="ar-SA"/>
      </w:rPr>
    </w:lvl>
    <w:lvl w:ilvl="4" w:tplc="703C1D26">
      <w:numFmt w:val="bullet"/>
      <w:lvlText w:val="•"/>
      <w:lvlJc w:val="left"/>
      <w:pPr>
        <w:ind w:left="1706" w:hanging="361"/>
      </w:pPr>
      <w:rPr>
        <w:rFonts w:hint="default"/>
        <w:lang w:val="id" w:eastAsia="en-US" w:bidi="ar-SA"/>
      </w:rPr>
    </w:lvl>
    <w:lvl w:ilvl="5" w:tplc="BF5E190C">
      <w:numFmt w:val="bullet"/>
      <w:lvlText w:val="•"/>
      <w:lvlJc w:val="left"/>
      <w:pPr>
        <w:ind w:left="2028" w:hanging="361"/>
      </w:pPr>
      <w:rPr>
        <w:rFonts w:hint="default"/>
        <w:lang w:val="id" w:eastAsia="en-US" w:bidi="ar-SA"/>
      </w:rPr>
    </w:lvl>
    <w:lvl w:ilvl="6" w:tplc="55BEE8F8">
      <w:numFmt w:val="bullet"/>
      <w:lvlText w:val="•"/>
      <w:lvlJc w:val="left"/>
      <w:pPr>
        <w:ind w:left="2349" w:hanging="361"/>
      </w:pPr>
      <w:rPr>
        <w:rFonts w:hint="default"/>
        <w:lang w:val="id" w:eastAsia="en-US" w:bidi="ar-SA"/>
      </w:rPr>
    </w:lvl>
    <w:lvl w:ilvl="7" w:tplc="19B45134">
      <w:numFmt w:val="bullet"/>
      <w:lvlText w:val="•"/>
      <w:lvlJc w:val="left"/>
      <w:pPr>
        <w:ind w:left="2671" w:hanging="361"/>
      </w:pPr>
      <w:rPr>
        <w:rFonts w:hint="default"/>
        <w:lang w:val="id" w:eastAsia="en-US" w:bidi="ar-SA"/>
      </w:rPr>
    </w:lvl>
    <w:lvl w:ilvl="8" w:tplc="9B580D28">
      <w:numFmt w:val="bullet"/>
      <w:lvlText w:val="•"/>
      <w:lvlJc w:val="left"/>
      <w:pPr>
        <w:ind w:left="2992" w:hanging="361"/>
      </w:pPr>
      <w:rPr>
        <w:rFonts w:hint="default"/>
        <w:lang w:val="id" w:eastAsia="en-US" w:bidi="ar-SA"/>
      </w:rPr>
    </w:lvl>
  </w:abstractNum>
  <w:abstractNum w:abstractNumId="23" w15:restartNumberingAfterBreak="0">
    <w:nsid w:val="3DF76C76"/>
    <w:multiLevelType w:val="hybridMultilevel"/>
    <w:tmpl w:val="6B2AC9A2"/>
    <w:lvl w:ilvl="0" w:tplc="E3CA48CA">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FC3C49B4">
      <w:numFmt w:val="bullet"/>
      <w:lvlText w:val="•"/>
      <w:lvlJc w:val="left"/>
      <w:pPr>
        <w:ind w:left="741" w:hanging="361"/>
      </w:pPr>
      <w:rPr>
        <w:rFonts w:hint="default"/>
        <w:lang w:val="id" w:eastAsia="en-US" w:bidi="ar-SA"/>
      </w:rPr>
    </w:lvl>
    <w:lvl w:ilvl="2" w:tplc="FDD457B4">
      <w:numFmt w:val="bullet"/>
      <w:lvlText w:val="•"/>
      <w:lvlJc w:val="left"/>
      <w:pPr>
        <w:ind w:left="1063" w:hanging="361"/>
      </w:pPr>
      <w:rPr>
        <w:rFonts w:hint="default"/>
        <w:lang w:val="id" w:eastAsia="en-US" w:bidi="ar-SA"/>
      </w:rPr>
    </w:lvl>
    <w:lvl w:ilvl="3" w:tplc="F81AAF2E">
      <w:numFmt w:val="bullet"/>
      <w:lvlText w:val="•"/>
      <w:lvlJc w:val="left"/>
      <w:pPr>
        <w:ind w:left="1384" w:hanging="361"/>
      </w:pPr>
      <w:rPr>
        <w:rFonts w:hint="default"/>
        <w:lang w:val="id" w:eastAsia="en-US" w:bidi="ar-SA"/>
      </w:rPr>
    </w:lvl>
    <w:lvl w:ilvl="4" w:tplc="1EA88858">
      <w:numFmt w:val="bullet"/>
      <w:lvlText w:val="•"/>
      <w:lvlJc w:val="left"/>
      <w:pPr>
        <w:ind w:left="1706" w:hanging="361"/>
      </w:pPr>
      <w:rPr>
        <w:rFonts w:hint="default"/>
        <w:lang w:val="id" w:eastAsia="en-US" w:bidi="ar-SA"/>
      </w:rPr>
    </w:lvl>
    <w:lvl w:ilvl="5" w:tplc="3A96D732">
      <w:numFmt w:val="bullet"/>
      <w:lvlText w:val="•"/>
      <w:lvlJc w:val="left"/>
      <w:pPr>
        <w:ind w:left="2028" w:hanging="361"/>
      </w:pPr>
      <w:rPr>
        <w:rFonts w:hint="default"/>
        <w:lang w:val="id" w:eastAsia="en-US" w:bidi="ar-SA"/>
      </w:rPr>
    </w:lvl>
    <w:lvl w:ilvl="6" w:tplc="34DE987C">
      <w:numFmt w:val="bullet"/>
      <w:lvlText w:val="•"/>
      <w:lvlJc w:val="left"/>
      <w:pPr>
        <w:ind w:left="2349" w:hanging="361"/>
      </w:pPr>
      <w:rPr>
        <w:rFonts w:hint="default"/>
        <w:lang w:val="id" w:eastAsia="en-US" w:bidi="ar-SA"/>
      </w:rPr>
    </w:lvl>
    <w:lvl w:ilvl="7" w:tplc="3C52833A">
      <w:numFmt w:val="bullet"/>
      <w:lvlText w:val="•"/>
      <w:lvlJc w:val="left"/>
      <w:pPr>
        <w:ind w:left="2671" w:hanging="361"/>
      </w:pPr>
      <w:rPr>
        <w:rFonts w:hint="default"/>
        <w:lang w:val="id" w:eastAsia="en-US" w:bidi="ar-SA"/>
      </w:rPr>
    </w:lvl>
    <w:lvl w:ilvl="8" w:tplc="B0BE123A">
      <w:numFmt w:val="bullet"/>
      <w:lvlText w:val="•"/>
      <w:lvlJc w:val="left"/>
      <w:pPr>
        <w:ind w:left="2992" w:hanging="361"/>
      </w:pPr>
      <w:rPr>
        <w:rFonts w:hint="default"/>
        <w:lang w:val="id" w:eastAsia="en-US" w:bidi="ar-SA"/>
      </w:rPr>
    </w:lvl>
  </w:abstractNum>
  <w:abstractNum w:abstractNumId="24" w15:restartNumberingAfterBreak="0">
    <w:nsid w:val="45C14EFC"/>
    <w:multiLevelType w:val="hybridMultilevel"/>
    <w:tmpl w:val="CE587CD4"/>
    <w:lvl w:ilvl="0" w:tplc="4F96B6A0">
      <w:start w:val="1"/>
      <w:numFmt w:val="lowerLetter"/>
      <w:lvlText w:val="%1)"/>
      <w:lvlJc w:val="left"/>
      <w:pPr>
        <w:ind w:left="1309" w:hanging="360"/>
      </w:pPr>
      <w:rPr>
        <w:rFonts w:ascii="Times New Roman" w:eastAsia="Times New Roman" w:hAnsi="Times New Roman" w:cs="Times New Roman" w:hint="default"/>
        <w:spacing w:val="0"/>
        <w:w w:val="100"/>
        <w:sz w:val="24"/>
        <w:szCs w:val="24"/>
        <w:lang w:val="id" w:eastAsia="en-US" w:bidi="ar-SA"/>
      </w:rPr>
    </w:lvl>
    <w:lvl w:ilvl="1" w:tplc="BA943C9C">
      <w:numFmt w:val="bullet"/>
      <w:lvlText w:val="•"/>
      <w:lvlJc w:val="left"/>
      <w:pPr>
        <w:ind w:left="2058" w:hanging="360"/>
      </w:pPr>
      <w:rPr>
        <w:rFonts w:hint="default"/>
        <w:lang w:val="id" w:eastAsia="en-US" w:bidi="ar-SA"/>
      </w:rPr>
    </w:lvl>
    <w:lvl w:ilvl="2" w:tplc="AB102BFE">
      <w:numFmt w:val="bullet"/>
      <w:lvlText w:val="•"/>
      <w:lvlJc w:val="left"/>
      <w:pPr>
        <w:ind w:left="2817" w:hanging="360"/>
      </w:pPr>
      <w:rPr>
        <w:rFonts w:hint="default"/>
        <w:lang w:val="id" w:eastAsia="en-US" w:bidi="ar-SA"/>
      </w:rPr>
    </w:lvl>
    <w:lvl w:ilvl="3" w:tplc="2D0EFA34">
      <w:numFmt w:val="bullet"/>
      <w:lvlText w:val="•"/>
      <w:lvlJc w:val="left"/>
      <w:pPr>
        <w:ind w:left="3576" w:hanging="360"/>
      </w:pPr>
      <w:rPr>
        <w:rFonts w:hint="default"/>
        <w:lang w:val="id" w:eastAsia="en-US" w:bidi="ar-SA"/>
      </w:rPr>
    </w:lvl>
    <w:lvl w:ilvl="4" w:tplc="208A96FE">
      <w:numFmt w:val="bullet"/>
      <w:lvlText w:val="•"/>
      <w:lvlJc w:val="left"/>
      <w:pPr>
        <w:ind w:left="4335" w:hanging="360"/>
      </w:pPr>
      <w:rPr>
        <w:rFonts w:hint="default"/>
        <w:lang w:val="id" w:eastAsia="en-US" w:bidi="ar-SA"/>
      </w:rPr>
    </w:lvl>
    <w:lvl w:ilvl="5" w:tplc="0E2617E0">
      <w:numFmt w:val="bullet"/>
      <w:lvlText w:val="•"/>
      <w:lvlJc w:val="left"/>
      <w:pPr>
        <w:ind w:left="5094" w:hanging="360"/>
      </w:pPr>
      <w:rPr>
        <w:rFonts w:hint="default"/>
        <w:lang w:val="id" w:eastAsia="en-US" w:bidi="ar-SA"/>
      </w:rPr>
    </w:lvl>
    <w:lvl w:ilvl="6" w:tplc="4EF69B9C">
      <w:numFmt w:val="bullet"/>
      <w:lvlText w:val="•"/>
      <w:lvlJc w:val="left"/>
      <w:pPr>
        <w:ind w:left="5852" w:hanging="360"/>
      </w:pPr>
      <w:rPr>
        <w:rFonts w:hint="default"/>
        <w:lang w:val="id" w:eastAsia="en-US" w:bidi="ar-SA"/>
      </w:rPr>
    </w:lvl>
    <w:lvl w:ilvl="7" w:tplc="5C1CFB9C">
      <w:numFmt w:val="bullet"/>
      <w:lvlText w:val="•"/>
      <w:lvlJc w:val="left"/>
      <w:pPr>
        <w:ind w:left="6611" w:hanging="360"/>
      </w:pPr>
      <w:rPr>
        <w:rFonts w:hint="default"/>
        <w:lang w:val="id" w:eastAsia="en-US" w:bidi="ar-SA"/>
      </w:rPr>
    </w:lvl>
    <w:lvl w:ilvl="8" w:tplc="4854445C">
      <w:numFmt w:val="bullet"/>
      <w:lvlText w:val="•"/>
      <w:lvlJc w:val="left"/>
      <w:pPr>
        <w:ind w:left="7370" w:hanging="360"/>
      </w:pPr>
      <w:rPr>
        <w:rFonts w:hint="default"/>
        <w:lang w:val="id" w:eastAsia="en-US" w:bidi="ar-SA"/>
      </w:rPr>
    </w:lvl>
  </w:abstractNum>
  <w:abstractNum w:abstractNumId="25" w15:restartNumberingAfterBreak="0">
    <w:nsid w:val="4CEA6DF8"/>
    <w:multiLevelType w:val="multilevel"/>
    <w:tmpl w:val="E10888F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F338A3"/>
    <w:multiLevelType w:val="hybridMultilevel"/>
    <w:tmpl w:val="ECAE6D4E"/>
    <w:lvl w:ilvl="0" w:tplc="CFE659D2">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457AA5A8">
      <w:numFmt w:val="bullet"/>
      <w:lvlText w:val="•"/>
      <w:lvlJc w:val="left"/>
      <w:pPr>
        <w:ind w:left="741" w:hanging="361"/>
      </w:pPr>
      <w:rPr>
        <w:rFonts w:hint="default"/>
        <w:lang w:val="id" w:eastAsia="en-US" w:bidi="ar-SA"/>
      </w:rPr>
    </w:lvl>
    <w:lvl w:ilvl="2" w:tplc="8766BC2A">
      <w:numFmt w:val="bullet"/>
      <w:lvlText w:val="•"/>
      <w:lvlJc w:val="left"/>
      <w:pPr>
        <w:ind w:left="1063" w:hanging="361"/>
      </w:pPr>
      <w:rPr>
        <w:rFonts w:hint="default"/>
        <w:lang w:val="id" w:eastAsia="en-US" w:bidi="ar-SA"/>
      </w:rPr>
    </w:lvl>
    <w:lvl w:ilvl="3" w:tplc="1A941B46">
      <w:numFmt w:val="bullet"/>
      <w:lvlText w:val="•"/>
      <w:lvlJc w:val="left"/>
      <w:pPr>
        <w:ind w:left="1384" w:hanging="361"/>
      </w:pPr>
      <w:rPr>
        <w:rFonts w:hint="default"/>
        <w:lang w:val="id" w:eastAsia="en-US" w:bidi="ar-SA"/>
      </w:rPr>
    </w:lvl>
    <w:lvl w:ilvl="4" w:tplc="ADC84304">
      <w:numFmt w:val="bullet"/>
      <w:lvlText w:val="•"/>
      <w:lvlJc w:val="left"/>
      <w:pPr>
        <w:ind w:left="1706" w:hanging="361"/>
      </w:pPr>
      <w:rPr>
        <w:rFonts w:hint="default"/>
        <w:lang w:val="id" w:eastAsia="en-US" w:bidi="ar-SA"/>
      </w:rPr>
    </w:lvl>
    <w:lvl w:ilvl="5" w:tplc="804AF6C4">
      <w:numFmt w:val="bullet"/>
      <w:lvlText w:val="•"/>
      <w:lvlJc w:val="left"/>
      <w:pPr>
        <w:ind w:left="2028" w:hanging="361"/>
      </w:pPr>
      <w:rPr>
        <w:rFonts w:hint="default"/>
        <w:lang w:val="id" w:eastAsia="en-US" w:bidi="ar-SA"/>
      </w:rPr>
    </w:lvl>
    <w:lvl w:ilvl="6" w:tplc="712C0402">
      <w:numFmt w:val="bullet"/>
      <w:lvlText w:val="•"/>
      <w:lvlJc w:val="left"/>
      <w:pPr>
        <w:ind w:left="2349" w:hanging="361"/>
      </w:pPr>
      <w:rPr>
        <w:rFonts w:hint="default"/>
        <w:lang w:val="id" w:eastAsia="en-US" w:bidi="ar-SA"/>
      </w:rPr>
    </w:lvl>
    <w:lvl w:ilvl="7" w:tplc="2B26BA7C">
      <w:numFmt w:val="bullet"/>
      <w:lvlText w:val="•"/>
      <w:lvlJc w:val="left"/>
      <w:pPr>
        <w:ind w:left="2671" w:hanging="361"/>
      </w:pPr>
      <w:rPr>
        <w:rFonts w:hint="default"/>
        <w:lang w:val="id" w:eastAsia="en-US" w:bidi="ar-SA"/>
      </w:rPr>
    </w:lvl>
    <w:lvl w:ilvl="8" w:tplc="B086B226">
      <w:numFmt w:val="bullet"/>
      <w:lvlText w:val="•"/>
      <w:lvlJc w:val="left"/>
      <w:pPr>
        <w:ind w:left="2992" w:hanging="361"/>
      </w:pPr>
      <w:rPr>
        <w:rFonts w:hint="default"/>
        <w:lang w:val="id" w:eastAsia="en-US" w:bidi="ar-SA"/>
      </w:rPr>
    </w:lvl>
  </w:abstractNum>
  <w:abstractNum w:abstractNumId="27" w15:restartNumberingAfterBreak="0">
    <w:nsid w:val="53BC0EB0"/>
    <w:multiLevelType w:val="hybridMultilevel"/>
    <w:tmpl w:val="59683BC8"/>
    <w:lvl w:ilvl="0" w:tplc="F9803570">
      <w:start w:val="1"/>
      <w:numFmt w:val="upperLetter"/>
      <w:lvlText w:val="%1."/>
      <w:lvlJc w:val="left"/>
      <w:pPr>
        <w:ind w:left="1249" w:hanging="440"/>
      </w:pPr>
      <w:rPr>
        <w:rFonts w:ascii="Times New Roman" w:eastAsia="Times New Roman" w:hAnsi="Times New Roman" w:cs="Times New Roman" w:hint="default"/>
        <w:spacing w:val="-2"/>
        <w:w w:val="100"/>
        <w:sz w:val="24"/>
        <w:szCs w:val="24"/>
        <w:lang w:val="id" w:eastAsia="en-US" w:bidi="ar-SA"/>
      </w:rPr>
    </w:lvl>
    <w:lvl w:ilvl="1" w:tplc="9106FFCC">
      <w:start w:val="1"/>
      <w:numFmt w:val="upperLetter"/>
      <w:lvlText w:val="%2."/>
      <w:lvlJc w:val="left"/>
      <w:pPr>
        <w:ind w:left="1309" w:hanging="360"/>
      </w:pPr>
      <w:rPr>
        <w:rFonts w:ascii="Times New Roman" w:eastAsia="Times New Roman" w:hAnsi="Times New Roman" w:cs="Times New Roman" w:hint="default"/>
        <w:b/>
        <w:bCs/>
        <w:spacing w:val="-2"/>
        <w:w w:val="100"/>
        <w:sz w:val="24"/>
        <w:szCs w:val="24"/>
        <w:lang w:val="id" w:eastAsia="en-US" w:bidi="ar-SA"/>
      </w:rPr>
    </w:lvl>
    <w:lvl w:ilvl="2" w:tplc="03A89228">
      <w:start w:val="1"/>
      <w:numFmt w:val="decimal"/>
      <w:lvlText w:val="%3."/>
      <w:lvlJc w:val="left"/>
      <w:pPr>
        <w:ind w:left="1309" w:hanging="360"/>
      </w:pPr>
      <w:rPr>
        <w:rFonts w:ascii="Times New Roman" w:eastAsia="Times New Roman" w:hAnsi="Times New Roman" w:cs="Times New Roman" w:hint="default"/>
        <w:w w:val="100"/>
        <w:sz w:val="24"/>
        <w:szCs w:val="24"/>
        <w:lang w:val="id" w:eastAsia="en-US" w:bidi="ar-SA"/>
      </w:rPr>
    </w:lvl>
    <w:lvl w:ilvl="3" w:tplc="8982D5AC">
      <w:start w:val="1"/>
      <w:numFmt w:val="lowerLetter"/>
      <w:lvlText w:val="%4)"/>
      <w:lvlJc w:val="left"/>
      <w:pPr>
        <w:ind w:left="1669" w:hanging="360"/>
      </w:pPr>
      <w:rPr>
        <w:rFonts w:hint="default"/>
        <w:spacing w:val="0"/>
        <w:w w:val="100"/>
        <w:lang w:val="id" w:eastAsia="en-US" w:bidi="ar-SA"/>
      </w:rPr>
    </w:lvl>
    <w:lvl w:ilvl="4" w:tplc="A9D25E44">
      <w:numFmt w:val="bullet"/>
      <w:lvlText w:val="•"/>
      <w:lvlJc w:val="left"/>
      <w:pPr>
        <w:ind w:left="3467" w:hanging="360"/>
      </w:pPr>
      <w:rPr>
        <w:rFonts w:hint="default"/>
        <w:lang w:val="id" w:eastAsia="en-US" w:bidi="ar-SA"/>
      </w:rPr>
    </w:lvl>
    <w:lvl w:ilvl="5" w:tplc="D31C4FE0">
      <w:numFmt w:val="bullet"/>
      <w:lvlText w:val="•"/>
      <w:lvlJc w:val="left"/>
      <w:pPr>
        <w:ind w:left="4370" w:hanging="360"/>
      </w:pPr>
      <w:rPr>
        <w:rFonts w:hint="default"/>
        <w:lang w:val="id" w:eastAsia="en-US" w:bidi="ar-SA"/>
      </w:rPr>
    </w:lvl>
    <w:lvl w:ilvl="6" w:tplc="DE68ED5A">
      <w:numFmt w:val="bullet"/>
      <w:lvlText w:val="•"/>
      <w:lvlJc w:val="left"/>
      <w:pPr>
        <w:ind w:left="5274" w:hanging="360"/>
      </w:pPr>
      <w:rPr>
        <w:rFonts w:hint="default"/>
        <w:lang w:val="id" w:eastAsia="en-US" w:bidi="ar-SA"/>
      </w:rPr>
    </w:lvl>
    <w:lvl w:ilvl="7" w:tplc="525E72C2">
      <w:numFmt w:val="bullet"/>
      <w:lvlText w:val="•"/>
      <w:lvlJc w:val="left"/>
      <w:pPr>
        <w:ind w:left="6177" w:hanging="360"/>
      </w:pPr>
      <w:rPr>
        <w:rFonts w:hint="default"/>
        <w:lang w:val="id" w:eastAsia="en-US" w:bidi="ar-SA"/>
      </w:rPr>
    </w:lvl>
    <w:lvl w:ilvl="8" w:tplc="0046E1E6">
      <w:numFmt w:val="bullet"/>
      <w:lvlText w:val="•"/>
      <w:lvlJc w:val="left"/>
      <w:pPr>
        <w:ind w:left="7081" w:hanging="360"/>
      </w:pPr>
      <w:rPr>
        <w:rFonts w:hint="default"/>
        <w:lang w:val="id" w:eastAsia="en-US" w:bidi="ar-SA"/>
      </w:rPr>
    </w:lvl>
  </w:abstractNum>
  <w:abstractNum w:abstractNumId="28" w15:restartNumberingAfterBreak="0">
    <w:nsid w:val="59F55DF3"/>
    <w:multiLevelType w:val="multilevel"/>
    <w:tmpl w:val="EC7AC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E279F4"/>
    <w:multiLevelType w:val="hybridMultilevel"/>
    <w:tmpl w:val="AB508EBC"/>
    <w:lvl w:ilvl="0" w:tplc="4D32D87E">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1AE65D48">
      <w:numFmt w:val="bullet"/>
      <w:lvlText w:val="•"/>
      <w:lvlJc w:val="left"/>
      <w:pPr>
        <w:ind w:left="741" w:hanging="361"/>
      </w:pPr>
      <w:rPr>
        <w:rFonts w:hint="default"/>
        <w:lang w:val="id" w:eastAsia="en-US" w:bidi="ar-SA"/>
      </w:rPr>
    </w:lvl>
    <w:lvl w:ilvl="2" w:tplc="171E2022">
      <w:numFmt w:val="bullet"/>
      <w:lvlText w:val="•"/>
      <w:lvlJc w:val="left"/>
      <w:pPr>
        <w:ind w:left="1063" w:hanging="361"/>
      </w:pPr>
      <w:rPr>
        <w:rFonts w:hint="default"/>
        <w:lang w:val="id" w:eastAsia="en-US" w:bidi="ar-SA"/>
      </w:rPr>
    </w:lvl>
    <w:lvl w:ilvl="3" w:tplc="1CEA7DA4">
      <w:numFmt w:val="bullet"/>
      <w:lvlText w:val="•"/>
      <w:lvlJc w:val="left"/>
      <w:pPr>
        <w:ind w:left="1384" w:hanging="361"/>
      </w:pPr>
      <w:rPr>
        <w:rFonts w:hint="default"/>
        <w:lang w:val="id" w:eastAsia="en-US" w:bidi="ar-SA"/>
      </w:rPr>
    </w:lvl>
    <w:lvl w:ilvl="4" w:tplc="93164D02">
      <w:numFmt w:val="bullet"/>
      <w:lvlText w:val="•"/>
      <w:lvlJc w:val="left"/>
      <w:pPr>
        <w:ind w:left="1706" w:hanging="361"/>
      </w:pPr>
      <w:rPr>
        <w:rFonts w:hint="default"/>
        <w:lang w:val="id" w:eastAsia="en-US" w:bidi="ar-SA"/>
      </w:rPr>
    </w:lvl>
    <w:lvl w:ilvl="5" w:tplc="B2248938">
      <w:numFmt w:val="bullet"/>
      <w:lvlText w:val="•"/>
      <w:lvlJc w:val="left"/>
      <w:pPr>
        <w:ind w:left="2028" w:hanging="361"/>
      </w:pPr>
      <w:rPr>
        <w:rFonts w:hint="default"/>
        <w:lang w:val="id" w:eastAsia="en-US" w:bidi="ar-SA"/>
      </w:rPr>
    </w:lvl>
    <w:lvl w:ilvl="6" w:tplc="9FB6B048">
      <w:numFmt w:val="bullet"/>
      <w:lvlText w:val="•"/>
      <w:lvlJc w:val="left"/>
      <w:pPr>
        <w:ind w:left="2349" w:hanging="361"/>
      </w:pPr>
      <w:rPr>
        <w:rFonts w:hint="default"/>
        <w:lang w:val="id" w:eastAsia="en-US" w:bidi="ar-SA"/>
      </w:rPr>
    </w:lvl>
    <w:lvl w:ilvl="7" w:tplc="6F5EE43A">
      <w:numFmt w:val="bullet"/>
      <w:lvlText w:val="•"/>
      <w:lvlJc w:val="left"/>
      <w:pPr>
        <w:ind w:left="2671" w:hanging="361"/>
      </w:pPr>
      <w:rPr>
        <w:rFonts w:hint="default"/>
        <w:lang w:val="id" w:eastAsia="en-US" w:bidi="ar-SA"/>
      </w:rPr>
    </w:lvl>
    <w:lvl w:ilvl="8" w:tplc="2DA8F3BA">
      <w:numFmt w:val="bullet"/>
      <w:lvlText w:val="•"/>
      <w:lvlJc w:val="left"/>
      <w:pPr>
        <w:ind w:left="2992" w:hanging="361"/>
      </w:pPr>
      <w:rPr>
        <w:rFonts w:hint="default"/>
        <w:lang w:val="id" w:eastAsia="en-US" w:bidi="ar-SA"/>
      </w:rPr>
    </w:lvl>
  </w:abstractNum>
  <w:abstractNum w:abstractNumId="30"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6BD80D5F"/>
    <w:multiLevelType w:val="hybridMultilevel"/>
    <w:tmpl w:val="68201A3A"/>
    <w:lvl w:ilvl="0" w:tplc="6904190C">
      <w:start w:val="1"/>
      <w:numFmt w:val="upperLetter"/>
      <w:lvlText w:val="%1."/>
      <w:lvlJc w:val="left"/>
      <w:pPr>
        <w:ind w:left="1249" w:hanging="440"/>
      </w:pPr>
      <w:rPr>
        <w:rFonts w:ascii="Times New Roman" w:eastAsia="Times New Roman" w:hAnsi="Times New Roman" w:cs="Times New Roman" w:hint="default"/>
        <w:spacing w:val="-2"/>
        <w:w w:val="100"/>
        <w:sz w:val="24"/>
        <w:szCs w:val="24"/>
        <w:lang w:val="id" w:eastAsia="en-US" w:bidi="ar-SA"/>
      </w:rPr>
    </w:lvl>
    <w:lvl w:ilvl="1" w:tplc="3BC8B482">
      <w:numFmt w:val="bullet"/>
      <w:lvlText w:val="•"/>
      <w:lvlJc w:val="left"/>
      <w:pPr>
        <w:ind w:left="2004" w:hanging="440"/>
      </w:pPr>
      <w:rPr>
        <w:rFonts w:hint="default"/>
        <w:lang w:val="id" w:eastAsia="en-US" w:bidi="ar-SA"/>
      </w:rPr>
    </w:lvl>
    <w:lvl w:ilvl="2" w:tplc="97A63AE2">
      <w:numFmt w:val="bullet"/>
      <w:lvlText w:val="•"/>
      <w:lvlJc w:val="left"/>
      <w:pPr>
        <w:ind w:left="2769" w:hanging="440"/>
      </w:pPr>
      <w:rPr>
        <w:rFonts w:hint="default"/>
        <w:lang w:val="id" w:eastAsia="en-US" w:bidi="ar-SA"/>
      </w:rPr>
    </w:lvl>
    <w:lvl w:ilvl="3" w:tplc="7D0CA8B2">
      <w:numFmt w:val="bullet"/>
      <w:lvlText w:val="•"/>
      <w:lvlJc w:val="left"/>
      <w:pPr>
        <w:ind w:left="3534" w:hanging="440"/>
      </w:pPr>
      <w:rPr>
        <w:rFonts w:hint="default"/>
        <w:lang w:val="id" w:eastAsia="en-US" w:bidi="ar-SA"/>
      </w:rPr>
    </w:lvl>
    <w:lvl w:ilvl="4" w:tplc="5022A022">
      <w:numFmt w:val="bullet"/>
      <w:lvlText w:val="•"/>
      <w:lvlJc w:val="left"/>
      <w:pPr>
        <w:ind w:left="4299" w:hanging="440"/>
      </w:pPr>
      <w:rPr>
        <w:rFonts w:hint="default"/>
        <w:lang w:val="id" w:eastAsia="en-US" w:bidi="ar-SA"/>
      </w:rPr>
    </w:lvl>
    <w:lvl w:ilvl="5" w:tplc="D5B64E2C">
      <w:numFmt w:val="bullet"/>
      <w:lvlText w:val="•"/>
      <w:lvlJc w:val="left"/>
      <w:pPr>
        <w:ind w:left="5064" w:hanging="440"/>
      </w:pPr>
      <w:rPr>
        <w:rFonts w:hint="default"/>
        <w:lang w:val="id" w:eastAsia="en-US" w:bidi="ar-SA"/>
      </w:rPr>
    </w:lvl>
    <w:lvl w:ilvl="6" w:tplc="3E4EB5E8">
      <w:numFmt w:val="bullet"/>
      <w:lvlText w:val="•"/>
      <w:lvlJc w:val="left"/>
      <w:pPr>
        <w:ind w:left="5828" w:hanging="440"/>
      </w:pPr>
      <w:rPr>
        <w:rFonts w:hint="default"/>
        <w:lang w:val="id" w:eastAsia="en-US" w:bidi="ar-SA"/>
      </w:rPr>
    </w:lvl>
    <w:lvl w:ilvl="7" w:tplc="099E5F94">
      <w:numFmt w:val="bullet"/>
      <w:lvlText w:val="•"/>
      <w:lvlJc w:val="left"/>
      <w:pPr>
        <w:ind w:left="6593" w:hanging="440"/>
      </w:pPr>
      <w:rPr>
        <w:rFonts w:hint="default"/>
        <w:lang w:val="id" w:eastAsia="en-US" w:bidi="ar-SA"/>
      </w:rPr>
    </w:lvl>
    <w:lvl w:ilvl="8" w:tplc="0DBE82B0">
      <w:numFmt w:val="bullet"/>
      <w:lvlText w:val="•"/>
      <w:lvlJc w:val="left"/>
      <w:pPr>
        <w:ind w:left="7358" w:hanging="440"/>
      </w:pPr>
      <w:rPr>
        <w:rFonts w:hint="default"/>
        <w:lang w:val="id" w:eastAsia="en-US" w:bidi="ar-SA"/>
      </w:rPr>
    </w:lvl>
  </w:abstractNum>
  <w:abstractNum w:abstractNumId="32" w15:restartNumberingAfterBreak="0">
    <w:nsid w:val="718D7F34"/>
    <w:multiLevelType w:val="hybridMultilevel"/>
    <w:tmpl w:val="8D709718"/>
    <w:lvl w:ilvl="0" w:tplc="EB467064">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41606580">
      <w:numFmt w:val="bullet"/>
      <w:lvlText w:val="•"/>
      <w:lvlJc w:val="left"/>
      <w:pPr>
        <w:ind w:left="741" w:hanging="361"/>
      </w:pPr>
      <w:rPr>
        <w:rFonts w:hint="default"/>
        <w:lang w:val="id" w:eastAsia="en-US" w:bidi="ar-SA"/>
      </w:rPr>
    </w:lvl>
    <w:lvl w:ilvl="2" w:tplc="773C9A02">
      <w:numFmt w:val="bullet"/>
      <w:lvlText w:val="•"/>
      <w:lvlJc w:val="left"/>
      <w:pPr>
        <w:ind w:left="1063" w:hanging="361"/>
      </w:pPr>
      <w:rPr>
        <w:rFonts w:hint="default"/>
        <w:lang w:val="id" w:eastAsia="en-US" w:bidi="ar-SA"/>
      </w:rPr>
    </w:lvl>
    <w:lvl w:ilvl="3" w:tplc="DEA86E02">
      <w:numFmt w:val="bullet"/>
      <w:lvlText w:val="•"/>
      <w:lvlJc w:val="left"/>
      <w:pPr>
        <w:ind w:left="1384" w:hanging="361"/>
      </w:pPr>
      <w:rPr>
        <w:rFonts w:hint="default"/>
        <w:lang w:val="id" w:eastAsia="en-US" w:bidi="ar-SA"/>
      </w:rPr>
    </w:lvl>
    <w:lvl w:ilvl="4" w:tplc="D9900018">
      <w:numFmt w:val="bullet"/>
      <w:lvlText w:val="•"/>
      <w:lvlJc w:val="left"/>
      <w:pPr>
        <w:ind w:left="1706" w:hanging="361"/>
      </w:pPr>
      <w:rPr>
        <w:rFonts w:hint="default"/>
        <w:lang w:val="id" w:eastAsia="en-US" w:bidi="ar-SA"/>
      </w:rPr>
    </w:lvl>
    <w:lvl w:ilvl="5" w:tplc="DB6448B8">
      <w:numFmt w:val="bullet"/>
      <w:lvlText w:val="•"/>
      <w:lvlJc w:val="left"/>
      <w:pPr>
        <w:ind w:left="2028" w:hanging="361"/>
      </w:pPr>
      <w:rPr>
        <w:rFonts w:hint="default"/>
        <w:lang w:val="id" w:eastAsia="en-US" w:bidi="ar-SA"/>
      </w:rPr>
    </w:lvl>
    <w:lvl w:ilvl="6" w:tplc="394809EA">
      <w:numFmt w:val="bullet"/>
      <w:lvlText w:val="•"/>
      <w:lvlJc w:val="left"/>
      <w:pPr>
        <w:ind w:left="2349" w:hanging="361"/>
      </w:pPr>
      <w:rPr>
        <w:rFonts w:hint="default"/>
        <w:lang w:val="id" w:eastAsia="en-US" w:bidi="ar-SA"/>
      </w:rPr>
    </w:lvl>
    <w:lvl w:ilvl="7" w:tplc="D65AB854">
      <w:numFmt w:val="bullet"/>
      <w:lvlText w:val="•"/>
      <w:lvlJc w:val="left"/>
      <w:pPr>
        <w:ind w:left="2671" w:hanging="361"/>
      </w:pPr>
      <w:rPr>
        <w:rFonts w:hint="default"/>
        <w:lang w:val="id" w:eastAsia="en-US" w:bidi="ar-SA"/>
      </w:rPr>
    </w:lvl>
    <w:lvl w:ilvl="8" w:tplc="E75EAC22">
      <w:numFmt w:val="bullet"/>
      <w:lvlText w:val="•"/>
      <w:lvlJc w:val="left"/>
      <w:pPr>
        <w:ind w:left="2992" w:hanging="361"/>
      </w:pPr>
      <w:rPr>
        <w:rFonts w:hint="default"/>
        <w:lang w:val="id" w:eastAsia="en-US" w:bidi="ar-SA"/>
      </w:rPr>
    </w:lvl>
  </w:abstractNum>
  <w:abstractNum w:abstractNumId="33" w15:restartNumberingAfterBreak="0">
    <w:nsid w:val="728F3338"/>
    <w:multiLevelType w:val="hybridMultilevel"/>
    <w:tmpl w:val="A87A04B0"/>
    <w:lvl w:ilvl="0" w:tplc="345653A6">
      <w:start w:val="1"/>
      <w:numFmt w:val="lowerLetter"/>
      <w:lvlText w:val="%1."/>
      <w:lvlJc w:val="left"/>
      <w:pPr>
        <w:ind w:left="1297" w:hanging="280"/>
      </w:pPr>
      <w:rPr>
        <w:rFonts w:ascii="Times New Roman" w:eastAsia="Times New Roman" w:hAnsi="Times New Roman" w:cs="Times New Roman" w:hint="default"/>
        <w:spacing w:val="0"/>
        <w:w w:val="100"/>
        <w:sz w:val="24"/>
        <w:szCs w:val="24"/>
        <w:lang w:val="id" w:eastAsia="en-US" w:bidi="ar-SA"/>
      </w:rPr>
    </w:lvl>
    <w:lvl w:ilvl="1" w:tplc="778824F8">
      <w:numFmt w:val="bullet"/>
      <w:lvlText w:val="•"/>
      <w:lvlJc w:val="left"/>
      <w:pPr>
        <w:ind w:left="2058" w:hanging="280"/>
      </w:pPr>
      <w:rPr>
        <w:rFonts w:hint="default"/>
        <w:lang w:val="id" w:eastAsia="en-US" w:bidi="ar-SA"/>
      </w:rPr>
    </w:lvl>
    <w:lvl w:ilvl="2" w:tplc="8F40F9C6">
      <w:numFmt w:val="bullet"/>
      <w:lvlText w:val="•"/>
      <w:lvlJc w:val="left"/>
      <w:pPr>
        <w:ind w:left="2817" w:hanging="280"/>
      </w:pPr>
      <w:rPr>
        <w:rFonts w:hint="default"/>
        <w:lang w:val="id" w:eastAsia="en-US" w:bidi="ar-SA"/>
      </w:rPr>
    </w:lvl>
    <w:lvl w:ilvl="3" w:tplc="EC90FDF6">
      <w:numFmt w:val="bullet"/>
      <w:lvlText w:val="•"/>
      <w:lvlJc w:val="left"/>
      <w:pPr>
        <w:ind w:left="3576" w:hanging="280"/>
      </w:pPr>
      <w:rPr>
        <w:rFonts w:hint="default"/>
        <w:lang w:val="id" w:eastAsia="en-US" w:bidi="ar-SA"/>
      </w:rPr>
    </w:lvl>
    <w:lvl w:ilvl="4" w:tplc="8C309F94">
      <w:numFmt w:val="bullet"/>
      <w:lvlText w:val="•"/>
      <w:lvlJc w:val="left"/>
      <w:pPr>
        <w:ind w:left="4335" w:hanging="280"/>
      </w:pPr>
      <w:rPr>
        <w:rFonts w:hint="default"/>
        <w:lang w:val="id" w:eastAsia="en-US" w:bidi="ar-SA"/>
      </w:rPr>
    </w:lvl>
    <w:lvl w:ilvl="5" w:tplc="576ADF54">
      <w:numFmt w:val="bullet"/>
      <w:lvlText w:val="•"/>
      <w:lvlJc w:val="left"/>
      <w:pPr>
        <w:ind w:left="5094" w:hanging="280"/>
      </w:pPr>
      <w:rPr>
        <w:rFonts w:hint="default"/>
        <w:lang w:val="id" w:eastAsia="en-US" w:bidi="ar-SA"/>
      </w:rPr>
    </w:lvl>
    <w:lvl w:ilvl="6" w:tplc="16283AC8">
      <w:numFmt w:val="bullet"/>
      <w:lvlText w:val="•"/>
      <w:lvlJc w:val="left"/>
      <w:pPr>
        <w:ind w:left="5852" w:hanging="280"/>
      </w:pPr>
      <w:rPr>
        <w:rFonts w:hint="default"/>
        <w:lang w:val="id" w:eastAsia="en-US" w:bidi="ar-SA"/>
      </w:rPr>
    </w:lvl>
    <w:lvl w:ilvl="7" w:tplc="7D94F5A2">
      <w:numFmt w:val="bullet"/>
      <w:lvlText w:val="•"/>
      <w:lvlJc w:val="left"/>
      <w:pPr>
        <w:ind w:left="6611" w:hanging="280"/>
      </w:pPr>
      <w:rPr>
        <w:rFonts w:hint="default"/>
        <w:lang w:val="id" w:eastAsia="en-US" w:bidi="ar-SA"/>
      </w:rPr>
    </w:lvl>
    <w:lvl w:ilvl="8" w:tplc="13561434">
      <w:numFmt w:val="bullet"/>
      <w:lvlText w:val="•"/>
      <w:lvlJc w:val="left"/>
      <w:pPr>
        <w:ind w:left="7370" w:hanging="280"/>
      </w:pPr>
      <w:rPr>
        <w:rFonts w:hint="default"/>
        <w:lang w:val="id" w:eastAsia="en-US" w:bidi="ar-SA"/>
      </w:rPr>
    </w:lvl>
  </w:abstractNum>
  <w:abstractNum w:abstractNumId="34" w15:restartNumberingAfterBreak="0">
    <w:nsid w:val="733F0A71"/>
    <w:multiLevelType w:val="multilevel"/>
    <w:tmpl w:val="D68C557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3"/>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5B4BFA"/>
    <w:multiLevelType w:val="hybridMultilevel"/>
    <w:tmpl w:val="1474FAF2"/>
    <w:lvl w:ilvl="0" w:tplc="C9463F6E">
      <w:start w:val="1"/>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DD9ADD72">
      <w:numFmt w:val="bullet"/>
      <w:lvlText w:val="•"/>
      <w:lvlJc w:val="left"/>
      <w:pPr>
        <w:ind w:left="741" w:hanging="361"/>
      </w:pPr>
      <w:rPr>
        <w:rFonts w:hint="default"/>
        <w:lang w:val="id" w:eastAsia="en-US" w:bidi="ar-SA"/>
      </w:rPr>
    </w:lvl>
    <w:lvl w:ilvl="2" w:tplc="039277E6">
      <w:numFmt w:val="bullet"/>
      <w:lvlText w:val="•"/>
      <w:lvlJc w:val="left"/>
      <w:pPr>
        <w:ind w:left="1063" w:hanging="361"/>
      </w:pPr>
      <w:rPr>
        <w:rFonts w:hint="default"/>
        <w:lang w:val="id" w:eastAsia="en-US" w:bidi="ar-SA"/>
      </w:rPr>
    </w:lvl>
    <w:lvl w:ilvl="3" w:tplc="300A434A">
      <w:numFmt w:val="bullet"/>
      <w:lvlText w:val="•"/>
      <w:lvlJc w:val="left"/>
      <w:pPr>
        <w:ind w:left="1384" w:hanging="361"/>
      </w:pPr>
      <w:rPr>
        <w:rFonts w:hint="default"/>
        <w:lang w:val="id" w:eastAsia="en-US" w:bidi="ar-SA"/>
      </w:rPr>
    </w:lvl>
    <w:lvl w:ilvl="4" w:tplc="DD06ECA2">
      <w:numFmt w:val="bullet"/>
      <w:lvlText w:val="•"/>
      <w:lvlJc w:val="left"/>
      <w:pPr>
        <w:ind w:left="1706" w:hanging="361"/>
      </w:pPr>
      <w:rPr>
        <w:rFonts w:hint="default"/>
        <w:lang w:val="id" w:eastAsia="en-US" w:bidi="ar-SA"/>
      </w:rPr>
    </w:lvl>
    <w:lvl w:ilvl="5" w:tplc="8B82A45A">
      <w:numFmt w:val="bullet"/>
      <w:lvlText w:val="•"/>
      <w:lvlJc w:val="left"/>
      <w:pPr>
        <w:ind w:left="2028" w:hanging="361"/>
      </w:pPr>
      <w:rPr>
        <w:rFonts w:hint="default"/>
        <w:lang w:val="id" w:eastAsia="en-US" w:bidi="ar-SA"/>
      </w:rPr>
    </w:lvl>
    <w:lvl w:ilvl="6" w:tplc="8CA654FC">
      <w:numFmt w:val="bullet"/>
      <w:lvlText w:val="•"/>
      <w:lvlJc w:val="left"/>
      <w:pPr>
        <w:ind w:left="2349" w:hanging="361"/>
      </w:pPr>
      <w:rPr>
        <w:rFonts w:hint="default"/>
        <w:lang w:val="id" w:eastAsia="en-US" w:bidi="ar-SA"/>
      </w:rPr>
    </w:lvl>
    <w:lvl w:ilvl="7" w:tplc="C2640910">
      <w:numFmt w:val="bullet"/>
      <w:lvlText w:val="•"/>
      <w:lvlJc w:val="left"/>
      <w:pPr>
        <w:ind w:left="2671" w:hanging="361"/>
      </w:pPr>
      <w:rPr>
        <w:rFonts w:hint="default"/>
        <w:lang w:val="id" w:eastAsia="en-US" w:bidi="ar-SA"/>
      </w:rPr>
    </w:lvl>
    <w:lvl w:ilvl="8" w:tplc="23C0D7E4">
      <w:numFmt w:val="bullet"/>
      <w:lvlText w:val="•"/>
      <w:lvlJc w:val="left"/>
      <w:pPr>
        <w:ind w:left="2992" w:hanging="361"/>
      </w:pPr>
      <w:rPr>
        <w:rFonts w:hint="default"/>
        <w:lang w:val="id" w:eastAsia="en-US" w:bidi="ar-SA"/>
      </w:rPr>
    </w:lvl>
  </w:abstractNum>
  <w:abstractNum w:abstractNumId="3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37" w15:restartNumberingAfterBreak="0">
    <w:nsid w:val="76027844"/>
    <w:multiLevelType w:val="hybridMultilevel"/>
    <w:tmpl w:val="2116C7D2"/>
    <w:lvl w:ilvl="0" w:tplc="8BA0F39A">
      <w:start w:val="1"/>
      <w:numFmt w:val="decimal"/>
      <w:lvlText w:val="%1."/>
      <w:lvlJc w:val="left"/>
      <w:pPr>
        <w:ind w:left="1309" w:hanging="360"/>
      </w:pPr>
      <w:rPr>
        <w:rFonts w:ascii="Times New Roman" w:eastAsia="Times New Roman" w:hAnsi="Times New Roman" w:cs="Times New Roman" w:hint="default"/>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2E0F5B"/>
    <w:multiLevelType w:val="hybridMultilevel"/>
    <w:tmpl w:val="A6685A86"/>
    <w:lvl w:ilvl="0" w:tplc="56A8E0DC">
      <w:start w:val="2"/>
      <w:numFmt w:val="decimal"/>
      <w:lvlText w:val="%1."/>
      <w:lvlJc w:val="left"/>
      <w:pPr>
        <w:ind w:left="419" w:hanging="361"/>
      </w:pPr>
      <w:rPr>
        <w:rFonts w:ascii="Times New Roman" w:eastAsia="Times New Roman" w:hAnsi="Times New Roman" w:cs="Times New Roman" w:hint="default"/>
        <w:w w:val="100"/>
        <w:sz w:val="20"/>
        <w:szCs w:val="20"/>
        <w:lang w:val="id" w:eastAsia="en-US" w:bidi="ar-SA"/>
      </w:rPr>
    </w:lvl>
    <w:lvl w:ilvl="1" w:tplc="072A4B2E">
      <w:numFmt w:val="bullet"/>
      <w:lvlText w:val="•"/>
      <w:lvlJc w:val="left"/>
      <w:pPr>
        <w:ind w:left="741" w:hanging="361"/>
      </w:pPr>
      <w:rPr>
        <w:rFonts w:hint="default"/>
        <w:lang w:val="id" w:eastAsia="en-US" w:bidi="ar-SA"/>
      </w:rPr>
    </w:lvl>
    <w:lvl w:ilvl="2" w:tplc="A0205F50">
      <w:numFmt w:val="bullet"/>
      <w:lvlText w:val="•"/>
      <w:lvlJc w:val="left"/>
      <w:pPr>
        <w:ind w:left="1063" w:hanging="361"/>
      </w:pPr>
      <w:rPr>
        <w:rFonts w:hint="default"/>
        <w:lang w:val="id" w:eastAsia="en-US" w:bidi="ar-SA"/>
      </w:rPr>
    </w:lvl>
    <w:lvl w:ilvl="3" w:tplc="D46E0F1E">
      <w:numFmt w:val="bullet"/>
      <w:lvlText w:val="•"/>
      <w:lvlJc w:val="left"/>
      <w:pPr>
        <w:ind w:left="1384" w:hanging="361"/>
      </w:pPr>
      <w:rPr>
        <w:rFonts w:hint="default"/>
        <w:lang w:val="id" w:eastAsia="en-US" w:bidi="ar-SA"/>
      </w:rPr>
    </w:lvl>
    <w:lvl w:ilvl="4" w:tplc="731213A2">
      <w:numFmt w:val="bullet"/>
      <w:lvlText w:val="•"/>
      <w:lvlJc w:val="left"/>
      <w:pPr>
        <w:ind w:left="1706" w:hanging="361"/>
      </w:pPr>
      <w:rPr>
        <w:rFonts w:hint="default"/>
        <w:lang w:val="id" w:eastAsia="en-US" w:bidi="ar-SA"/>
      </w:rPr>
    </w:lvl>
    <w:lvl w:ilvl="5" w:tplc="A8F40BDA">
      <w:numFmt w:val="bullet"/>
      <w:lvlText w:val="•"/>
      <w:lvlJc w:val="left"/>
      <w:pPr>
        <w:ind w:left="2028" w:hanging="361"/>
      </w:pPr>
      <w:rPr>
        <w:rFonts w:hint="default"/>
        <w:lang w:val="id" w:eastAsia="en-US" w:bidi="ar-SA"/>
      </w:rPr>
    </w:lvl>
    <w:lvl w:ilvl="6" w:tplc="100E3670">
      <w:numFmt w:val="bullet"/>
      <w:lvlText w:val="•"/>
      <w:lvlJc w:val="left"/>
      <w:pPr>
        <w:ind w:left="2349" w:hanging="361"/>
      </w:pPr>
      <w:rPr>
        <w:rFonts w:hint="default"/>
        <w:lang w:val="id" w:eastAsia="en-US" w:bidi="ar-SA"/>
      </w:rPr>
    </w:lvl>
    <w:lvl w:ilvl="7" w:tplc="F942ECB6">
      <w:numFmt w:val="bullet"/>
      <w:lvlText w:val="•"/>
      <w:lvlJc w:val="left"/>
      <w:pPr>
        <w:ind w:left="2671" w:hanging="361"/>
      </w:pPr>
      <w:rPr>
        <w:rFonts w:hint="default"/>
        <w:lang w:val="id" w:eastAsia="en-US" w:bidi="ar-SA"/>
      </w:rPr>
    </w:lvl>
    <w:lvl w:ilvl="8" w:tplc="AB5C68DE">
      <w:numFmt w:val="bullet"/>
      <w:lvlText w:val="•"/>
      <w:lvlJc w:val="left"/>
      <w:pPr>
        <w:ind w:left="2992" w:hanging="361"/>
      </w:pPr>
      <w:rPr>
        <w:rFonts w:hint="default"/>
        <w:lang w:val="id" w:eastAsia="en-US" w:bidi="ar-SA"/>
      </w:rPr>
    </w:lvl>
  </w:abstractNum>
  <w:abstractNum w:abstractNumId="39" w15:restartNumberingAfterBreak="0">
    <w:nsid w:val="7CD43221"/>
    <w:multiLevelType w:val="multilevel"/>
    <w:tmpl w:val="9F2E2E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D2244D1"/>
    <w:multiLevelType w:val="hybridMultilevel"/>
    <w:tmpl w:val="8A382CD8"/>
    <w:lvl w:ilvl="0" w:tplc="E7126530">
      <w:start w:val="1"/>
      <w:numFmt w:val="decimal"/>
      <w:lvlText w:val="%1)"/>
      <w:lvlJc w:val="left"/>
      <w:pPr>
        <w:ind w:left="1377" w:hanging="360"/>
      </w:pPr>
      <w:rPr>
        <w:rFonts w:ascii="Calibri" w:eastAsia="Calibri" w:hAnsi="Calibri" w:cs="Calibri" w:hint="default"/>
        <w:w w:val="100"/>
        <w:sz w:val="22"/>
        <w:szCs w:val="22"/>
        <w:lang w:val="id" w:eastAsia="en-US" w:bidi="ar-SA"/>
      </w:rPr>
    </w:lvl>
    <w:lvl w:ilvl="1" w:tplc="818667B6">
      <w:numFmt w:val="bullet"/>
      <w:lvlText w:val="•"/>
      <w:lvlJc w:val="left"/>
      <w:pPr>
        <w:ind w:left="2130" w:hanging="360"/>
      </w:pPr>
      <w:rPr>
        <w:rFonts w:hint="default"/>
        <w:lang w:val="id" w:eastAsia="en-US" w:bidi="ar-SA"/>
      </w:rPr>
    </w:lvl>
    <w:lvl w:ilvl="2" w:tplc="47146128">
      <w:numFmt w:val="bullet"/>
      <w:lvlText w:val="•"/>
      <w:lvlJc w:val="left"/>
      <w:pPr>
        <w:ind w:left="2881" w:hanging="360"/>
      </w:pPr>
      <w:rPr>
        <w:rFonts w:hint="default"/>
        <w:lang w:val="id" w:eastAsia="en-US" w:bidi="ar-SA"/>
      </w:rPr>
    </w:lvl>
    <w:lvl w:ilvl="3" w:tplc="CF72F33A">
      <w:numFmt w:val="bullet"/>
      <w:lvlText w:val="•"/>
      <w:lvlJc w:val="left"/>
      <w:pPr>
        <w:ind w:left="3632" w:hanging="360"/>
      </w:pPr>
      <w:rPr>
        <w:rFonts w:hint="default"/>
        <w:lang w:val="id" w:eastAsia="en-US" w:bidi="ar-SA"/>
      </w:rPr>
    </w:lvl>
    <w:lvl w:ilvl="4" w:tplc="B3508E72">
      <w:numFmt w:val="bullet"/>
      <w:lvlText w:val="•"/>
      <w:lvlJc w:val="left"/>
      <w:pPr>
        <w:ind w:left="4383" w:hanging="360"/>
      </w:pPr>
      <w:rPr>
        <w:rFonts w:hint="default"/>
        <w:lang w:val="id" w:eastAsia="en-US" w:bidi="ar-SA"/>
      </w:rPr>
    </w:lvl>
    <w:lvl w:ilvl="5" w:tplc="58CE3E2E">
      <w:numFmt w:val="bullet"/>
      <w:lvlText w:val="•"/>
      <w:lvlJc w:val="left"/>
      <w:pPr>
        <w:ind w:left="5134" w:hanging="360"/>
      </w:pPr>
      <w:rPr>
        <w:rFonts w:hint="default"/>
        <w:lang w:val="id" w:eastAsia="en-US" w:bidi="ar-SA"/>
      </w:rPr>
    </w:lvl>
    <w:lvl w:ilvl="6" w:tplc="D3421010">
      <w:numFmt w:val="bullet"/>
      <w:lvlText w:val="•"/>
      <w:lvlJc w:val="left"/>
      <w:pPr>
        <w:ind w:left="5884" w:hanging="360"/>
      </w:pPr>
      <w:rPr>
        <w:rFonts w:hint="default"/>
        <w:lang w:val="id" w:eastAsia="en-US" w:bidi="ar-SA"/>
      </w:rPr>
    </w:lvl>
    <w:lvl w:ilvl="7" w:tplc="7BF8440E">
      <w:numFmt w:val="bullet"/>
      <w:lvlText w:val="•"/>
      <w:lvlJc w:val="left"/>
      <w:pPr>
        <w:ind w:left="6635" w:hanging="360"/>
      </w:pPr>
      <w:rPr>
        <w:rFonts w:hint="default"/>
        <w:lang w:val="id" w:eastAsia="en-US" w:bidi="ar-SA"/>
      </w:rPr>
    </w:lvl>
    <w:lvl w:ilvl="8" w:tplc="203630E4">
      <w:numFmt w:val="bullet"/>
      <w:lvlText w:val="•"/>
      <w:lvlJc w:val="left"/>
      <w:pPr>
        <w:ind w:left="7386" w:hanging="360"/>
      </w:pPr>
      <w:rPr>
        <w:rFonts w:hint="default"/>
        <w:lang w:val="id" w:eastAsia="en-US" w:bidi="ar-SA"/>
      </w:rPr>
    </w:lvl>
  </w:abstractNum>
  <w:num w:numId="1">
    <w:abstractNumId w:val="13"/>
  </w:num>
  <w:num w:numId="2">
    <w:abstractNumId w:val="9"/>
  </w:num>
  <w:num w:numId="3">
    <w:abstractNumId w:val="17"/>
  </w:num>
  <w:num w:numId="4">
    <w:abstractNumId w:val="36"/>
  </w:num>
  <w:num w:numId="5">
    <w:abstractNumId w:val="19"/>
  </w:num>
  <w:num w:numId="6">
    <w:abstractNumId w:val="30"/>
  </w:num>
  <w:num w:numId="7">
    <w:abstractNumId w:val="16"/>
  </w:num>
  <w:num w:numId="8">
    <w:abstractNumId w:val="37"/>
  </w:num>
  <w:num w:numId="9">
    <w:abstractNumId w:val="20"/>
  </w:num>
  <w:num w:numId="10">
    <w:abstractNumId w:val="7"/>
  </w:num>
  <w:num w:numId="11">
    <w:abstractNumId w:val="14"/>
  </w:num>
  <w:num w:numId="12">
    <w:abstractNumId w:val="23"/>
  </w:num>
  <w:num w:numId="13">
    <w:abstractNumId w:val="26"/>
  </w:num>
  <w:num w:numId="14">
    <w:abstractNumId w:val="35"/>
  </w:num>
  <w:num w:numId="15">
    <w:abstractNumId w:val="29"/>
  </w:num>
  <w:num w:numId="16">
    <w:abstractNumId w:val="32"/>
  </w:num>
  <w:num w:numId="17">
    <w:abstractNumId w:val="10"/>
  </w:num>
  <w:num w:numId="18">
    <w:abstractNumId w:val="21"/>
  </w:num>
  <w:num w:numId="19">
    <w:abstractNumId w:val="38"/>
  </w:num>
  <w:num w:numId="20">
    <w:abstractNumId w:val="22"/>
  </w:num>
  <w:num w:numId="21">
    <w:abstractNumId w:val="3"/>
  </w:num>
  <w:num w:numId="22">
    <w:abstractNumId w:val="11"/>
  </w:num>
  <w:num w:numId="23">
    <w:abstractNumId w:val="4"/>
  </w:num>
  <w:num w:numId="24">
    <w:abstractNumId w:val="40"/>
  </w:num>
  <w:num w:numId="25">
    <w:abstractNumId w:val="0"/>
  </w:num>
  <w:num w:numId="26">
    <w:abstractNumId w:val="15"/>
  </w:num>
  <w:num w:numId="27">
    <w:abstractNumId w:val="24"/>
  </w:num>
  <w:num w:numId="28">
    <w:abstractNumId w:val="1"/>
  </w:num>
  <w:num w:numId="29">
    <w:abstractNumId w:val="6"/>
  </w:num>
  <w:num w:numId="30">
    <w:abstractNumId w:val="5"/>
  </w:num>
  <w:num w:numId="31">
    <w:abstractNumId w:val="27"/>
  </w:num>
  <w:num w:numId="32">
    <w:abstractNumId w:val="31"/>
  </w:num>
  <w:num w:numId="33">
    <w:abstractNumId w:val="8"/>
  </w:num>
  <w:num w:numId="34">
    <w:abstractNumId w:val="33"/>
  </w:num>
  <w:num w:numId="35">
    <w:abstractNumId w:val="18"/>
  </w:num>
  <w:num w:numId="36">
    <w:abstractNumId w:val="25"/>
  </w:num>
  <w:num w:numId="37">
    <w:abstractNumId w:val="39"/>
  </w:num>
  <w:num w:numId="38">
    <w:abstractNumId w:val="2"/>
  </w:num>
  <w:num w:numId="39">
    <w:abstractNumId w:val="28"/>
  </w:num>
  <w:num w:numId="40">
    <w:abstractNumId w:val="34"/>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dpp2fsaev5xoefssrxtxajd9xeev2xz9dv&quot;&gt;Referensi 117&lt;record-ids&gt;&lt;item&gt;1&lt;/item&gt;&lt;item&gt;2&lt;/item&gt;&lt;item&gt;3&lt;/item&gt;&lt;item&gt;4&lt;/item&gt;&lt;item&gt;5&lt;/item&gt;&lt;item&gt;6&lt;/item&gt;&lt;item&gt;7&lt;/item&gt;&lt;item&gt;8&lt;/item&gt;&lt;item&gt;9&lt;/item&gt;&lt;item&gt;10&lt;/item&gt;&lt;item&gt;13&lt;/item&gt;&lt;item&gt;17&lt;/item&gt;&lt;/record-ids&gt;&lt;/item&gt;&lt;/Libraries&gt;"/>
  </w:docVars>
  <w:rsids>
    <w:rsidRoot w:val="00EA50A7"/>
    <w:rsid w:val="0001007B"/>
    <w:rsid w:val="0001485A"/>
    <w:rsid w:val="000442BF"/>
    <w:rsid w:val="00052AE0"/>
    <w:rsid w:val="00053169"/>
    <w:rsid w:val="00053198"/>
    <w:rsid w:val="00075A9B"/>
    <w:rsid w:val="00082B34"/>
    <w:rsid w:val="000A1825"/>
    <w:rsid w:val="000C17CE"/>
    <w:rsid w:val="000C475E"/>
    <w:rsid w:val="000C4C41"/>
    <w:rsid w:val="000F1554"/>
    <w:rsid w:val="000F1D3A"/>
    <w:rsid w:val="000F6769"/>
    <w:rsid w:val="001403BE"/>
    <w:rsid w:val="00150EDA"/>
    <w:rsid w:val="001656F5"/>
    <w:rsid w:val="0017487D"/>
    <w:rsid w:val="001A7268"/>
    <w:rsid w:val="001B1CF1"/>
    <w:rsid w:val="001B4656"/>
    <w:rsid w:val="001B50EC"/>
    <w:rsid w:val="001B7402"/>
    <w:rsid w:val="001B7CF0"/>
    <w:rsid w:val="001D7C92"/>
    <w:rsid w:val="00217AFC"/>
    <w:rsid w:val="0023246B"/>
    <w:rsid w:val="002410D1"/>
    <w:rsid w:val="002424DD"/>
    <w:rsid w:val="00276586"/>
    <w:rsid w:val="00294220"/>
    <w:rsid w:val="002B7DA8"/>
    <w:rsid w:val="002D31DC"/>
    <w:rsid w:val="002D3273"/>
    <w:rsid w:val="00300407"/>
    <w:rsid w:val="00323753"/>
    <w:rsid w:val="00332ACD"/>
    <w:rsid w:val="00343C10"/>
    <w:rsid w:val="00345A86"/>
    <w:rsid w:val="00346886"/>
    <w:rsid w:val="00352007"/>
    <w:rsid w:val="00364C35"/>
    <w:rsid w:val="00366DB0"/>
    <w:rsid w:val="003D21C7"/>
    <w:rsid w:val="003E0022"/>
    <w:rsid w:val="003E09A9"/>
    <w:rsid w:val="003E0ED5"/>
    <w:rsid w:val="00417B56"/>
    <w:rsid w:val="00426715"/>
    <w:rsid w:val="00427C79"/>
    <w:rsid w:val="00483823"/>
    <w:rsid w:val="004D1B67"/>
    <w:rsid w:val="004F0FE1"/>
    <w:rsid w:val="004F659E"/>
    <w:rsid w:val="005079FC"/>
    <w:rsid w:val="00511881"/>
    <w:rsid w:val="00517755"/>
    <w:rsid w:val="00523BA3"/>
    <w:rsid w:val="00525C15"/>
    <w:rsid w:val="005649A6"/>
    <w:rsid w:val="005A240E"/>
    <w:rsid w:val="005A4571"/>
    <w:rsid w:val="005C2B16"/>
    <w:rsid w:val="005D571B"/>
    <w:rsid w:val="005E0C4C"/>
    <w:rsid w:val="005F3FF0"/>
    <w:rsid w:val="006164EC"/>
    <w:rsid w:val="006B760F"/>
    <w:rsid w:val="006C4020"/>
    <w:rsid w:val="006C771E"/>
    <w:rsid w:val="006E4D8A"/>
    <w:rsid w:val="006F6357"/>
    <w:rsid w:val="007279A9"/>
    <w:rsid w:val="007361D8"/>
    <w:rsid w:val="00784F94"/>
    <w:rsid w:val="007A6A53"/>
    <w:rsid w:val="007B0D2E"/>
    <w:rsid w:val="007B7914"/>
    <w:rsid w:val="007D0A04"/>
    <w:rsid w:val="007D2E19"/>
    <w:rsid w:val="007E7179"/>
    <w:rsid w:val="00852515"/>
    <w:rsid w:val="00881A32"/>
    <w:rsid w:val="008B1275"/>
    <w:rsid w:val="008C0492"/>
    <w:rsid w:val="008C3B35"/>
    <w:rsid w:val="008C4D9C"/>
    <w:rsid w:val="008C53E3"/>
    <w:rsid w:val="008D6ED3"/>
    <w:rsid w:val="009008AB"/>
    <w:rsid w:val="00971E8B"/>
    <w:rsid w:val="00985CF3"/>
    <w:rsid w:val="00991411"/>
    <w:rsid w:val="009A7BC2"/>
    <w:rsid w:val="009C1D61"/>
    <w:rsid w:val="00A10F65"/>
    <w:rsid w:val="00A14C2C"/>
    <w:rsid w:val="00A5576E"/>
    <w:rsid w:val="00A55B77"/>
    <w:rsid w:val="00A92449"/>
    <w:rsid w:val="00A96D96"/>
    <w:rsid w:val="00AA3156"/>
    <w:rsid w:val="00AC5C22"/>
    <w:rsid w:val="00AD0697"/>
    <w:rsid w:val="00AE3E64"/>
    <w:rsid w:val="00B10665"/>
    <w:rsid w:val="00B11341"/>
    <w:rsid w:val="00B22303"/>
    <w:rsid w:val="00B3080F"/>
    <w:rsid w:val="00B45A8C"/>
    <w:rsid w:val="00B56FCD"/>
    <w:rsid w:val="00B6146E"/>
    <w:rsid w:val="00B64E9F"/>
    <w:rsid w:val="00B77176"/>
    <w:rsid w:val="00BF6F61"/>
    <w:rsid w:val="00C15386"/>
    <w:rsid w:val="00C90568"/>
    <w:rsid w:val="00CA3BBC"/>
    <w:rsid w:val="00CB1FE9"/>
    <w:rsid w:val="00D02CBA"/>
    <w:rsid w:val="00D2657D"/>
    <w:rsid w:val="00D437D6"/>
    <w:rsid w:val="00D67413"/>
    <w:rsid w:val="00D96EF5"/>
    <w:rsid w:val="00DA6D7D"/>
    <w:rsid w:val="00DE2DBC"/>
    <w:rsid w:val="00DF7FEA"/>
    <w:rsid w:val="00E279C5"/>
    <w:rsid w:val="00E70CCC"/>
    <w:rsid w:val="00EA50A7"/>
    <w:rsid w:val="00EA5574"/>
    <w:rsid w:val="00EC02EB"/>
    <w:rsid w:val="00ED3CE6"/>
    <w:rsid w:val="00F01374"/>
    <w:rsid w:val="00F05A2C"/>
    <w:rsid w:val="00F162DE"/>
    <w:rsid w:val="00F8468D"/>
    <w:rsid w:val="00FB3697"/>
    <w:rsid w:val="00FC2592"/>
    <w:rsid w:val="00FC702C"/>
    <w:rsid w:val="00FF4C55"/>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080F"/>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1"/>
    <w:qFormat/>
    <w:rsid w:val="00784F94"/>
    <w:pPr>
      <w:keepNext/>
      <w:spacing w:before="240" w:after="240"/>
      <w:jc w:val="center"/>
      <w:outlineLvl w:val="0"/>
    </w:pPr>
    <w:rPr>
      <w:b/>
      <w:caps/>
    </w:rPr>
  </w:style>
  <w:style w:type="paragraph" w:styleId="Heading2">
    <w:name w:val="heading 2"/>
    <w:basedOn w:val="Normal"/>
    <w:next w:val="Paragraph"/>
    <w:link w:val="Heading2Char"/>
    <w:uiPriority w:val="1"/>
    <w:qFormat/>
    <w:rsid w:val="00A14C2C"/>
    <w:pPr>
      <w:keepNext/>
      <w:spacing w:before="240" w:after="240"/>
      <w:jc w:val="center"/>
      <w:outlineLvl w:val="1"/>
    </w:pPr>
    <w:rPr>
      <w:b/>
      <w:caps/>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uiPriority w:val="1"/>
    <w:rsid w:val="00A14C2C"/>
    <w:rPr>
      <w:rFonts w:ascii="Times New Roman" w:eastAsia="Times New Roman" w:hAnsi="Times New Roman" w:cs="Times New Roman"/>
      <w:b/>
      <w:caps/>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Footer">
    <w:name w:val="footer"/>
    <w:basedOn w:val="Normal"/>
    <w:link w:val="FooterChar"/>
    <w:uiPriority w:val="99"/>
    <w:unhideWhenUsed/>
    <w:rsid w:val="005F3FF0"/>
    <w:pPr>
      <w:widowControl w:val="0"/>
      <w:tabs>
        <w:tab w:val="center" w:pos="4680"/>
        <w:tab w:val="right" w:pos="9360"/>
      </w:tabs>
      <w:autoSpaceDE w:val="0"/>
      <w:autoSpaceDN w:val="0"/>
    </w:pPr>
    <w:rPr>
      <w:sz w:val="22"/>
      <w:szCs w:val="22"/>
      <w:lang w:val="id"/>
    </w:rPr>
  </w:style>
  <w:style w:type="character" w:customStyle="1" w:styleId="FooterChar">
    <w:name w:val="Footer Char"/>
    <w:basedOn w:val="DefaultParagraphFont"/>
    <w:link w:val="Footer"/>
    <w:uiPriority w:val="99"/>
    <w:rsid w:val="005F3FF0"/>
    <w:rPr>
      <w:rFonts w:ascii="Times New Roman" w:eastAsia="Times New Roman" w:hAnsi="Times New Roman" w:cs="Times New Roman"/>
      <w:lang w:val="id"/>
    </w:rPr>
  </w:style>
  <w:style w:type="paragraph" w:styleId="BodyText">
    <w:name w:val="Body Text"/>
    <w:basedOn w:val="Normal"/>
    <w:link w:val="BodyTextChar"/>
    <w:uiPriority w:val="1"/>
    <w:unhideWhenUsed/>
    <w:qFormat/>
    <w:rsid w:val="005F3FF0"/>
    <w:pPr>
      <w:spacing w:after="120"/>
    </w:pPr>
  </w:style>
  <w:style w:type="character" w:customStyle="1" w:styleId="BodyTextChar">
    <w:name w:val="Body Text Char"/>
    <w:basedOn w:val="DefaultParagraphFont"/>
    <w:link w:val="BodyText"/>
    <w:uiPriority w:val="1"/>
    <w:semiHidden/>
    <w:rsid w:val="005F3FF0"/>
    <w:rPr>
      <w:rFonts w:ascii="Times New Roman" w:eastAsia="Times New Roman" w:hAnsi="Times New Roman" w:cs="Times New Roman"/>
      <w:sz w:val="24"/>
      <w:szCs w:val="20"/>
    </w:rPr>
  </w:style>
  <w:style w:type="paragraph" w:styleId="TOC1">
    <w:name w:val="toc 1"/>
    <w:basedOn w:val="Normal"/>
    <w:uiPriority w:val="1"/>
    <w:qFormat/>
    <w:rsid w:val="001D7C92"/>
    <w:pPr>
      <w:widowControl w:val="0"/>
      <w:autoSpaceDE w:val="0"/>
      <w:autoSpaceDN w:val="0"/>
      <w:spacing w:before="124"/>
      <w:ind w:left="219"/>
      <w:jc w:val="center"/>
    </w:pPr>
    <w:rPr>
      <w:szCs w:val="24"/>
      <w:lang w:val="id"/>
    </w:rPr>
  </w:style>
  <w:style w:type="paragraph" w:styleId="TOC2">
    <w:name w:val="toc 2"/>
    <w:basedOn w:val="Normal"/>
    <w:uiPriority w:val="1"/>
    <w:qFormat/>
    <w:rsid w:val="001D7C92"/>
    <w:pPr>
      <w:widowControl w:val="0"/>
      <w:autoSpaceDE w:val="0"/>
      <w:autoSpaceDN w:val="0"/>
      <w:spacing w:before="121"/>
      <w:ind w:left="223"/>
      <w:jc w:val="center"/>
    </w:pPr>
    <w:rPr>
      <w:szCs w:val="24"/>
      <w:lang w:val="id"/>
    </w:rPr>
  </w:style>
  <w:style w:type="paragraph" w:styleId="TOC3">
    <w:name w:val="toc 3"/>
    <w:basedOn w:val="Normal"/>
    <w:uiPriority w:val="1"/>
    <w:qFormat/>
    <w:rsid w:val="001D7C92"/>
    <w:pPr>
      <w:widowControl w:val="0"/>
      <w:autoSpaceDE w:val="0"/>
      <w:autoSpaceDN w:val="0"/>
      <w:spacing w:before="120"/>
      <w:ind w:left="588"/>
    </w:pPr>
    <w:rPr>
      <w:szCs w:val="24"/>
      <w:lang w:val="id"/>
    </w:rPr>
  </w:style>
  <w:style w:type="paragraph" w:styleId="TOC4">
    <w:name w:val="toc 4"/>
    <w:basedOn w:val="Normal"/>
    <w:uiPriority w:val="1"/>
    <w:qFormat/>
    <w:rsid w:val="001D7C92"/>
    <w:pPr>
      <w:widowControl w:val="0"/>
      <w:autoSpaceDE w:val="0"/>
      <w:autoSpaceDN w:val="0"/>
      <w:spacing w:before="120"/>
      <w:ind w:left="1249" w:hanging="440"/>
    </w:pPr>
    <w:rPr>
      <w:szCs w:val="24"/>
      <w:lang w:val="id"/>
    </w:rPr>
  </w:style>
  <w:style w:type="paragraph" w:styleId="ListParagraph">
    <w:name w:val="List Paragraph"/>
    <w:basedOn w:val="Normal"/>
    <w:uiPriority w:val="1"/>
    <w:qFormat/>
    <w:rsid w:val="001D7C92"/>
    <w:pPr>
      <w:widowControl w:val="0"/>
      <w:autoSpaceDE w:val="0"/>
      <w:autoSpaceDN w:val="0"/>
      <w:ind w:left="1309" w:hanging="361"/>
      <w:jc w:val="both"/>
    </w:pPr>
    <w:rPr>
      <w:sz w:val="22"/>
      <w:szCs w:val="22"/>
      <w:lang w:val="id"/>
    </w:rPr>
  </w:style>
  <w:style w:type="paragraph" w:customStyle="1" w:styleId="TableParagraph">
    <w:name w:val="Table Paragraph"/>
    <w:basedOn w:val="Normal"/>
    <w:uiPriority w:val="1"/>
    <w:qFormat/>
    <w:rsid w:val="001D7C92"/>
    <w:pPr>
      <w:widowControl w:val="0"/>
      <w:autoSpaceDE w:val="0"/>
      <w:autoSpaceDN w:val="0"/>
    </w:pPr>
    <w:rPr>
      <w:sz w:val="22"/>
      <w:szCs w:val="22"/>
      <w:lang w:val="id"/>
    </w:rPr>
  </w:style>
  <w:style w:type="paragraph" w:styleId="Header">
    <w:name w:val="header"/>
    <w:basedOn w:val="Normal"/>
    <w:link w:val="HeaderChar"/>
    <w:uiPriority w:val="99"/>
    <w:unhideWhenUsed/>
    <w:rsid w:val="001D7C92"/>
    <w:pPr>
      <w:widowControl w:val="0"/>
      <w:tabs>
        <w:tab w:val="center" w:pos="4680"/>
        <w:tab w:val="right" w:pos="9360"/>
      </w:tabs>
      <w:autoSpaceDE w:val="0"/>
      <w:autoSpaceDN w:val="0"/>
    </w:pPr>
    <w:rPr>
      <w:sz w:val="22"/>
      <w:szCs w:val="22"/>
      <w:lang w:val="id"/>
    </w:rPr>
  </w:style>
  <w:style w:type="character" w:customStyle="1" w:styleId="HeaderChar">
    <w:name w:val="Header Char"/>
    <w:basedOn w:val="DefaultParagraphFont"/>
    <w:link w:val="Header"/>
    <w:uiPriority w:val="99"/>
    <w:rsid w:val="001D7C92"/>
    <w:rPr>
      <w:rFonts w:ascii="Times New Roman" w:eastAsia="Times New Roman" w:hAnsi="Times New Roman" w:cs="Times New Roman"/>
      <w:lang w:val="id"/>
    </w:rPr>
  </w:style>
  <w:style w:type="paragraph" w:customStyle="1" w:styleId="EndNoteBibliographyTitle">
    <w:name w:val="EndNote Bibliography Title"/>
    <w:basedOn w:val="Normal"/>
    <w:link w:val="EndNoteBibliographyTitleChar"/>
    <w:rsid w:val="007D0A04"/>
    <w:pPr>
      <w:jc w:val="center"/>
    </w:pPr>
    <w:rPr>
      <w:noProof/>
      <w:sz w:val="20"/>
    </w:rPr>
  </w:style>
  <w:style w:type="character" w:customStyle="1" w:styleId="ParagraphChar">
    <w:name w:val="Paragraph Char"/>
    <w:basedOn w:val="DefaultParagraphFont"/>
    <w:link w:val="Paragraph"/>
    <w:rsid w:val="007D0A04"/>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7D0A0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D0A04"/>
    <w:pPr>
      <w:jc w:val="both"/>
    </w:pPr>
    <w:rPr>
      <w:noProof/>
      <w:sz w:val="20"/>
    </w:rPr>
  </w:style>
  <w:style w:type="character" w:customStyle="1" w:styleId="EndNoteBibliographyChar">
    <w:name w:val="EndNote Bibliography Char"/>
    <w:basedOn w:val="ParagraphChar"/>
    <w:link w:val="EndNoteBibliography"/>
    <w:rsid w:val="007D0A04"/>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188867">
      <w:bodyDiv w:val="1"/>
      <w:marLeft w:val="0"/>
      <w:marRight w:val="0"/>
      <w:marTop w:val="0"/>
      <w:marBottom w:val="0"/>
      <w:divBdr>
        <w:top w:val="none" w:sz="0" w:space="0" w:color="auto"/>
        <w:left w:val="none" w:sz="0" w:space="0" w:color="auto"/>
        <w:bottom w:val="none" w:sz="0" w:space="0" w:color="auto"/>
        <w:right w:val="none" w:sz="0" w:space="0" w:color="auto"/>
      </w:divBdr>
    </w:div>
    <w:div w:id="172963501">
      <w:bodyDiv w:val="1"/>
      <w:marLeft w:val="0"/>
      <w:marRight w:val="0"/>
      <w:marTop w:val="0"/>
      <w:marBottom w:val="0"/>
      <w:divBdr>
        <w:top w:val="none" w:sz="0" w:space="0" w:color="auto"/>
        <w:left w:val="none" w:sz="0" w:space="0" w:color="auto"/>
        <w:bottom w:val="none" w:sz="0" w:space="0" w:color="auto"/>
        <w:right w:val="none" w:sz="0" w:space="0" w:color="auto"/>
      </w:divBdr>
    </w:div>
    <w:div w:id="234169481">
      <w:bodyDiv w:val="1"/>
      <w:marLeft w:val="0"/>
      <w:marRight w:val="0"/>
      <w:marTop w:val="0"/>
      <w:marBottom w:val="0"/>
      <w:divBdr>
        <w:top w:val="none" w:sz="0" w:space="0" w:color="auto"/>
        <w:left w:val="none" w:sz="0" w:space="0" w:color="auto"/>
        <w:bottom w:val="none" w:sz="0" w:space="0" w:color="auto"/>
        <w:right w:val="none" w:sz="0" w:space="0" w:color="auto"/>
      </w:divBdr>
    </w:div>
    <w:div w:id="672072287">
      <w:bodyDiv w:val="1"/>
      <w:marLeft w:val="0"/>
      <w:marRight w:val="0"/>
      <w:marTop w:val="0"/>
      <w:marBottom w:val="0"/>
      <w:divBdr>
        <w:top w:val="none" w:sz="0" w:space="0" w:color="auto"/>
        <w:left w:val="none" w:sz="0" w:space="0" w:color="auto"/>
        <w:bottom w:val="none" w:sz="0" w:space="0" w:color="auto"/>
        <w:right w:val="none" w:sz="0" w:space="0" w:color="auto"/>
      </w:divBdr>
    </w:div>
    <w:div w:id="678391920">
      <w:bodyDiv w:val="1"/>
      <w:marLeft w:val="0"/>
      <w:marRight w:val="0"/>
      <w:marTop w:val="0"/>
      <w:marBottom w:val="0"/>
      <w:divBdr>
        <w:top w:val="none" w:sz="0" w:space="0" w:color="auto"/>
        <w:left w:val="none" w:sz="0" w:space="0" w:color="auto"/>
        <w:bottom w:val="none" w:sz="0" w:space="0" w:color="auto"/>
        <w:right w:val="none" w:sz="0" w:space="0" w:color="auto"/>
      </w:divBdr>
    </w:div>
    <w:div w:id="836043295">
      <w:bodyDiv w:val="1"/>
      <w:marLeft w:val="0"/>
      <w:marRight w:val="0"/>
      <w:marTop w:val="0"/>
      <w:marBottom w:val="0"/>
      <w:divBdr>
        <w:top w:val="none" w:sz="0" w:space="0" w:color="auto"/>
        <w:left w:val="none" w:sz="0" w:space="0" w:color="auto"/>
        <w:bottom w:val="none" w:sz="0" w:space="0" w:color="auto"/>
        <w:right w:val="none" w:sz="0" w:space="0" w:color="auto"/>
      </w:divBdr>
    </w:div>
    <w:div w:id="983317593">
      <w:bodyDiv w:val="1"/>
      <w:marLeft w:val="0"/>
      <w:marRight w:val="0"/>
      <w:marTop w:val="0"/>
      <w:marBottom w:val="0"/>
      <w:divBdr>
        <w:top w:val="none" w:sz="0" w:space="0" w:color="auto"/>
        <w:left w:val="none" w:sz="0" w:space="0" w:color="auto"/>
        <w:bottom w:val="none" w:sz="0" w:space="0" w:color="auto"/>
        <w:right w:val="none" w:sz="0" w:space="0" w:color="auto"/>
      </w:divBdr>
    </w:div>
    <w:div w:id="1022780208">
      <w:bodyDiv w:val="1"/>
      <w:marLeft w:val="0"/>
      <w:marRight w:val="0"/>
      <w:marTop w:val="0"/>
      <w:marBottom w:val="0"/>
      <w:divBdr>
        <w:top w:val="none" w:sz="0" w:space="0" w:color="auto"/>
        <w:left w:val="none" w:sz="0" w:space="0" w:color="auto"/>
        <w:bottom w:val="none" w:sz="0" w:space="0" w:color="auto"/>
        <w:right w:val="none" w:sz="0" w:space="0" w:color="auto"/>
      </w:divBdr>
    </w:div>
    <w:div w:id="1349722006">
      <w:bodyDiv w:val="1"/>
      <w:marLeft w:val="0"/>
      <w:marRight w:val="0"/>
      <w:marTop w:val="0"/>
      <w:marBottom w:val="0"/>
      <w:divBdr>
        <w:top w:val="none" w:sz="0" w:space="0" w:color="auto"/>
        <w:left w:val="none" w:sz="0" w:space="0" w:color="auto"/>
        <w:bottom w:val="none" w:sz="0" w:space="0" w:color="auto"/>
        <w:right w:val="none" w:sz="0" w:space="0" w:color="auto"/>
      </w:divBdr>
    </w:div>
    <w:div w:id="1629357263">
      <w:bodyDiv w:val="1"/>
      <w:marLeft w:val="0"/>
      <w:marRight w:val="0"/>
      <w:marTop w:val="0"/>
      <w:marBottom w:val="0"/>
      <w:divBdr>
        <w:top w:val="none" w:sz="0" w:space="0" w:color="auto"/>
        <w:left w:val="none" w:sz="0" w:space="0" w:color="auto"/>
        <w:bottom w:val="none" w:sz="0" w:space="0" w:color="auto"/>
        <w:right w:val="none" w:sz="0" w:space="0" w:color="auto"/>
      </w:divBdr>
    </w:div>
    <w:div w:id="1629360012">
      <w:bodyDiv w:val="1"/>
      <w:marLeft w:val="0"/>
      <w:marRight w:val="0"/>
      <w:marTop w:val="0"/>
      <w:marBottom w:val="0"/>
      <w:divBdr>
        <w:top w:val="none" w:sz="0" w:space="0" w:color="auto"/>
        <w:left w:val="none" w:sz="0" w:space="0" w:color="auto"/>
        <w:bottom w:val="none" w:sz="0" w:space="0" w:color="auto"/>
        <w:right w:val="none" w:sz="0" w:space="0" w:color="auto"/>
      </w:divBdr>
    </w:div>
    <w:div w:id="183815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B2521-A2E0-4C40-920D-6FD3B44F3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11</Pages>
  <Words>6918</Words>
  <Characters>3943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7</cp:revision>
  <cp:lastPrinted>2019-11-26T03:45:00Z</cp:lastPrinted>
  <dcterms:created xsi:type="dcterms:W3CDTF">2019-09-25T01:30:00Z</dcterms:created>
  <dcterms:modified xsi:type="dcterms:W3CDTF">2026-01-27T07:15:00Z</dcterms:modified>
</cp:coreProperties>
</file>